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457007F" w14:textId="7C28B977" w:rsidR="00912313" w:rsidRPr="00A91EA9" w:rsidRDefault="00F55C8C" w:rsidP="009A2D1A">
      <w:pPr>
        <w:pStyle w:val="Heading1"/>
      </w:pPr>
      <w:r w:rsidRPr="00A91EA9">
        <w:t>Sequencing-era m</w:t>
      </w:r>
      <w:r w:rsidR="00B76805" w:rsidRPr="00A91EA9">
        <w:t>etho</w:t>
      </w:r>
      <w:r w:rsidR="00F731FB" w:rsidRPr="00A91EA9">
        <w:t>d</w:t>
      </w:r>
      <w:r w:rsidR="00B76805" w:rsidRPr="00A91EA9">
        <w:t>s for ident</w:t>
      </w:r>
      <w:bookmarkStart w:id="0" w:name="_GoBack"/>
      <w:bookmarkEnd w:id="0"/>
      <w:r w:rsidR="00B76805" w:rsidRPr="00A91EA9">
        <w:t>ifying signatures of selection in the genome</w:t>
      </w:r>
    </w:p>
    <w:p w14:paraId="38BAD1CB" w14:textId="5660A916" w:rsidR="00B76805" w:rsidRPr="00E1436A" w:rsidRDefault="00B76805" w:rsidP="00FC4031">
      <w:pPr>
        <w:rPr>
          <w:vertAlign w:val="superscript"/>
        </w:rPr>
      </w:pPr>
      <w:r w:rsidRPr="00E1436A">
        <w:t>Clare Horscroft</w:t>
      </w:r>
      <w:r w:rsidR="00DC59BF" w:rsidRPr="00E1436A">
        <w:rPr>
          <w:vertAlign w:val="superscript"/>
        </w:rPr>
        <w:t>1</w:t>
      </w:r>
      <w:r w:rsidR="008F3D8A">
        <w:rPr>
          <w:vertAlign w:val="superscript"/>
        </w:rPr>
        <w:t>,3</w:t>
      </w:r>
      <w:r w:rsidRPr="00E1436A">
        <w:t xml:space="preserve">, </w:t>
      </w:r>
      <w:r w:rsidR="00F731FB" w:rsidRPr="00E1436A">
        <w:t>Sarah Ennis</w:t>
      </w:r>
      <w:r w:rsidR="00DC59BF" w:rsidRPr="00E1436A">
        <w:rPr>
          <w:vertAlign w:val="superscript"/>
        </w:rPr>
        <w:t>1</w:t>
      </w:r>
      <w:r w:rsidR="008F3D8A">
        <w:rPr>
          <w:vertAlign w:val="superscript"/>
        </w:rPr>
        <w:t>,3</w:t>
      </w:r>
      <w:r w:rsidR="00F731FB" w:rsidRPr="00E1436A">
        <w:t>, Reuben J Pengelly</w:t>
      </w:r>
      <w:r w:rsidR="00DC59BF" w:rsidRPr="00E1436A">
        <w:rPr>
          <w:vertAlign w:val="superscript"/>
        </w:rPr>
        <w:t>1</w:t>
      </w:r>
      <w:r w:rsidR="008F3D8A">
        <w:rPr>
          <w:vertAlign w:val="superscript"/>
        </w:rPr>
        <w:t>,3</w:t>
      </w:r>
      <w:r w:rsidR="00F731FB" w:rsidRPr="00E1436A">
        <w:t>, Tim</w:t>
      </w:r>
      <w:r w:rsidR="007B09F8">
        <w:t>othy J</w:t>
      </w:r>
      <w:r w:rsidR="00F731FB" w:rsidRPr="00E1436A">
        <w:t xml:space="preserve"> Sluckin</w:t>
      </w:r>
      <w:r w:rsidR="00DC59BF" w:rsidRPr="00E1436A">
        <w:rPr>
          <w:vertAlign w:val="superscript"/>
        </w:rPr>
        <w:t>2</w:t>
      </w:r>
      <w:r w:rsidR="008F3D8A">
        <w:rPr>
          <w:vertAlign w:val="superscript"/>
        </w:rPr>
        <w:t>,3</w:t>
      </w:r>
      <w:r w:rsidR="00F731FB" w:rsidRPr="00E1436A">
        <w:t>, Andrew Collins</w:t>
      </w:r>
      <w:r w:rsidR="00DC59BF" w:rsidRPr="00E1436A">
        <w:rPr>
          <w:vertAlign w:val="superscript"/>
        </w:rPr>
        <w:t>1</w:t>
      </w:r>
      <w:r w:rsidR="008F3D8A">
        <w:rPr>
          <w:vertAlign w:val="superscript"/>
        </w:rPr>
        <w:t>,3</w:t>
      </w:r>
    </w:p>
    <w:p w14:paraId="498233C8" w14:textId="1F2D38B7" w:rsidR="00D24D8E" w:rsidRPr="00E1436A" w:rsidRDefault="00D24D8E" w:rsidP="009A2D1A">
      <w:r w:rsidRPr="00E1436A">
        <w:t xml:space="preserve">1. Genetic Epidemiology and </w:t>
      </w:r>
      <w:r w:rsidR="00B82041">
        <w:t>Bioinformatics</w:t>
      </w:r>
      <w:r w:rsidRPr="00E1436A">
        <w:t xml:space="preserve">, </w:t>
      </w:r>
    </w:p>
    <w:p w14:paraId="230949C3" w14:textId="77777777" w:rsidR="00D24D8E" w:rsidRPr="00E1436A" w:rsidRDefault="00D24D8E" w:rsidP="009A2D1A">
      <w:r w:rsidRPr="00E1436A">
        <w:t xml:space="preserve">Faculty of Medicine, </w:t>
      </w:r>
    </w:p>
    <w:p w14:paraId="365F89F8" w14:textId="77777777" w:rsidR="00D24D8E" w:rsidRPr="00E1436A" w:rsidRDefault="00D24D8E" w:rsidP="009A2D1A">
      <w:r w:rsidRPr="00E1436A">
        <w:t xml:space="preserve">University of Southampton, </w:t>
      </w:r>
    </w:p>
    <w:p w14:paraId="0A3CB78E" w14:textId="77777777" w:rsidR="00D24D8E" w:rsidRPr="00E1436A" w:rsidRDefault="00D24D8E" w:rsidP="009A2D1A">
      <w:proofErr w:type="spellStart"/>
      <w:r w:rsidRPr="00E1436A">
        <w:t>Duthie</w:t>
      </w:r>
      <w:proofErr w:type="spellEnd"/>
      <w:r w:rsidRPr="00E1436A">
        <w:t xml:space="preserve"> Building (808), </w:t>
      </w:r>
    </w:p>
    <w:p w14:paraId="565A6880" w14:textId="77777777" w:rsidR="00D24D8E" w:rsidRPr="00E1436A" w:rsidRDefault="00D24D8E" w:rsidP="009A2D1A">
      <w:proofErr w:type="spellStart"/>
      <w:r w:rsidRPr="00E1436A">
        <w:t>Tremona</w:t>
      </w:r>
      <w:proofErr w:type="spellEnd"/>
      <w:r w:rsidRPr="00E1436A">
        <w:t xml:space="preserve"> Road, Southampton, SO16 6YD, UK. </w:t>
      </w:r>
    </w:p>
    <w:p w14:paraId="6567CCE4" w14:textId="77777777" w:rsidR="00D24D8E" w:rsidRPr="00E1436A" w:rsidRDefault="00D24D8E" w:rsidP="009A2D1A"/>
    <w:p w14:paraId="6E11C093" w14:textId="132AF757" w:rsidR="00A95FFA" w:rsidRPr="00A95FFA" w:rsidRDefault="00D24D8E" w:rsidP="009A2D1A">
      <w:r w:rsidRPr="00A95FFA">
        <w:t xml:space="preserve">2. </w:t>
      </w:r>
      <w:r w:rsidR="00A95FFA" w:rsidRPr="00A95FFA">
        <w:t>Mathematical Sciences,</w:t>
      </w:r>
    </w:p>
    <w:p w14:paraId="3A15C116" w14:textId="136B3708" w:rsidR="00A95FFA" w:rsidRPr="00A95FFA" w:rsidRDefault="00A95FFA" w:rsidP="009A2D1A">
      <w:r w:rsidRPr="00A95FFA">
        <w:t>University of Southampton,</w:t>
      </w:r>
    </w:p>
    <w:p w14:paraId="6F9D423B" w14:textId="57CDF635" w:rsidR="00A95FFA" w:rsidRPr="00A95FFA" w:rsidRDefault="00A95FFA" w:rsidP="009A2D1A">
      <w:r w:rsidRPr="00A95FFA">
        <w:t>Highfield,</w:t>
      </w:r>
    </w:p>
    <w:p w14:paraId="5A2C313A" w14:textId="4DAF6FAB" w:rsidR="00D24D8E" w:rsidRPr="00FB7BFC" w:rsidRDefault="00FB7BFC" w:rsidP="009A2D1A">
      <w:r>
        <w:t>Southampton, SO17 1BJ, UK</w:t>
      </w:r>
    </w:p>
    <w:p w14:paraId="56BCF18B" w14:textId="77777777" w:rsidR="00C87C6B" w:rsidRPr="00FB7BFC" w:rsidRDefault="00C87C6B" w:rsidP="009A2D1A"/>
    <w:p w14:paraId="67AC637C" w14:textId="6F52546A" w:rsidR="006E1CF8" w:rsidRDefault="00C87C6B" w:rsidP="009A2D1A">
      <w:r w:rsidRPr="006E1CF8">
        <w:t>3. Institute fo</w:t>
      </w:r>
      <w:r w:rsidR="006E1CF8" w:rsidRPr="006E1CF8">
        <w:t>r Life Sciences</w:t>
      </w:r>
      <w:r w:rsidR="002B3A22">
        <w:t>,</w:t>
      </w:r>
    </w:p>
    <w:p w14:paraId="65249B4F" w14:textId="447D4E0F" w:rsidR="004407E2" w:rsidRPr="006E1CF8" w:rsidRDefault="004407E2" w:rsidP="009A2D1A">
      <w:r>
        <w:t>University of Southampton</w:t>
      </w:r>
      <w:r w:rsidR="002B3A22">
        <w:t>,</w:t>
      </w:r>
    </w:p>
    <w:p w14:paraId="42D8A8D3" w14:textId="1628707D" w:rsidR="006E1CF8" w:rsidRPr="006E1CF8" w:rsidRDefault="006E1CF8" w:rsidP="009A2D1A">
      <w:r w:rsidRPr="006E1CF8">
        <w:t>Life Sciences Building (85)</w:t>
      </w:r>
      <w:r w:rsidR="002B3A22">
        <w:t>,</w:t>
      </w:r>
    </w:p>
    <w:p w14:paraId="5A3B8A77" w14:textId="06CAC67D" w:rsidR="006E1CF8" w:rsidRPr="006E1CF8" w:rsidRDefault="006E1CF8" w:rsidP="009A2D1A">
      <w:r w:rsidRPr="006E1CF8">
        <w:t>Highfield</w:t>
      </w:r>
      <w:r w:rsidR="00A95FFA">
        <w:t>,</w:t>
      </w:r>
    </w:p>
    <w:p w14:paraId="0D466A15" w14:textId="4D8C798E" w:rsidR="00A95FFA" w:rsidRDefault="006E1CF8" w:rsidP="009A2D1A">
      <w:r w:rsidRPr="006E1CF8">
        <w:t>Southampton</w:t>
      </w:r>
      <w:r w:rsidR="00A95FFA">
        <w:t>,</w:t>
      </w:r>
      <w:r w:rsidRPr="006E1CF8">
        <w:t xml:space="preserve"> SO17 1BJ</w:t>
      </w:r>
      <w:r w:rsidR="00A95FFA">
        <w:t>, UK</w:t>
      </w:r>
    </w:p>
    <w:p w14:paraId="21202BEE" w14:textId="77777777" w:rsidR="00AD1ABC" w:rsidRDefault="00AD1ABC" w:rsidP="009A2D1A"/>
    <w:p w14:paraId="2A5B98C3" w14:textId="77777777" w:rsidR="006F5A4F" w:rsidRDefault="00862744" w:rsidP="009A2D1A">
      <w:pPr>
        <w:pStyle w:val="Heading1"/>
      </w:pPr>
      <w:r w:rsidRPr="00E1436A">
        <w:lastRenderedPageBreak/>
        <w:t>Abstract</w:t>
      </w:r>
      <w:r w:rsidR="00380140">
        <w:t xml:space="preserve"> </w:t>
      </w:r>
    </w:p>
    <w:p w14:paraId="098B9A00" w14:textId="4712784B" w:rsidR="008A093D" w:rsidRPr="00A91EA9" w:rsidRDefault="00404955" w:rsidP="00FC4031">
      <w:r w:rsidRPr="00FC4031">
        <w:t>Insight</w:t>
      </w:r>
      <w:r w:rsidR="00894D15" w:rsidRPr="00FC4031">
        <w:t>s</w:t>
      </w:r>
      <w:r w:rsidRPr="00FC4031">
        <w:t xml:space="preserve"> into </w:t>
      </w:r>
      <w:r w:rsidR="00FC2F18" w:rsidRPr="00FC4031">
        <w:t xml:space="preserve">genetic </w:t>
      </w:r>
      <w:r w:rsidRPr="00FC4031">
        <w:t xml:space="preserve">loci </w:t>
      </w:r>
      <w:r w:rsidR="00FC2F18" w:rsidRPr="00FC4031">
        <w:t xml:space="preserve">which are </w:t>
      </w:r>
      <w:r w:rsidRPr="00FC4031">
        <w:t>under selection</w:t>
      </w:r>
      <w:r w:rsidR="00FC2F18" w:rsidRPr="00FC4031">
        <w:t xml:space="preserve"> and their functional roles</w:t>
      </w:r>
      <w:r w:rsidRPr="00FC4031">
        <w:t xml:space="preserve"> contribute to </w:t>
      </w:r>
      <w:r w:rsidR="00CD5AD9" w:rsidRPr="00FC4031">
        <w:t>increased</w:t>
      </w:r>
      <w:r>
        <w:t xml:space="preserve"> understanding of the patterns of phenotypic variation we observe</w:t>
      </w:r>
      <w:r w:rsidRPr="00E1436A">
        <w:t xml:space="preserve"> to</w:t>
      </w:r>
      <w:r>
        <w:t>day.</w:t>
      </w:r>
      <w:r w:rsidR="00BD1EA6">
        <w:t xml:space="preserve"> </w:t>
      </w:r>
      <w:r>
        <w:t xml:space="preserve">The availability of whole genome sequence data, for humans and other species, </w:t>
      </w:r>
      <w:r w:rsidR="00894D15">
        <w:t xml:space="preserve">provides opportunities to investigate </w:t>
      </w:r>
      <w:r>
        <w:t>adapt</w:t>
      </w:r>
      <w:r w:rsidR="00894D15">
        <w:t>at</w:t>
      </w:r>
      <w:r>
        <w:t>ion and evolution at unprecedented resolution</w:t>
      </w:r>
      <w:r w:rsidRPr="00E1436A">
        <w:t>.</w:t>
      </w:r>
      <w:r w:rsidR="00BD1EA6">
        <w:t xml:space="preserve"> </w:t>
      </w:r>
      <w:r w:rsidRPr="00E1436A">
        <w:t xml:space="preserve">Many </w:t>
      </w:r>
      <w:r>
        <w:t xml:space="preserve">analytical </w:t>
      </w:r>
      <w:r w:rsidRPr="00FC4031">
        <w:t>methods have be</w:t>
      </w:r>
      <w:r w:rsidR="000F29F4" w:rsidRPr="00FC4031">
        <w:t>en</w:t>
      </w:r>
      <w:r w:rsidRPr="00FC4031">
        <w:t xml:space="preserve"> developed to interrogate these large datasets and </w:t>
      </w:r>
      <w:r w:rsidR="000D3FA0" w:rsidRPr="00FC4031">
        <w:t xml:space="preserve">characterise </w:t>
      </w:r>
      <w:r w:rsidRPr="00FC4031">
        <w:t>signatures of selection in the genome.</w:t>
      </w:r>
      <w:r w:rsidR="00BD1EA6" w:rsidRPr="00FC4031">
        <w:t xml:space="preserve"> </w:t>
      </w:r>
      <w:r w:rsidRPr="00FC4031">
        <w:t>We review here recent</w:t>
      </w:r>
      <w:r w:rsidR="00F60C84" w:rsidRPr="00FC4031">
        <w:t xml:space="preserve">ly developed </w:t>
      </w:r>
      <w:r w:rsidRPr="00FC4031">
        <w:t>methods and consider the impact of increase</w:t>
      </w:r>
      <w:r w:rsidR="00F60C84" w:rsidRPr="00FC4031">
        <w:t xml:space="preserve">d </w:t>
      </w:r>
      <w:r w:rsidRPr="00FC4031">
        <w:t xml:space="preserve">computing power and data availability on </w:t>
      </w:r>
      <w:r w:rsidR="002F379D" w:rsidRPr="00FC4031">
        <w:t xml:space="preserve">the </w:t>
      </w:r>
      <w:r w:rsidR="000D3FA0" w:rsidRPr="00FC4031">
        <w:t>detecti</w:t>
      </w:r>
      <w:r w:rsidR="002F379D" w:rsidRPr="00FC4031">
        <w:t>o</w:t>
      </w:r>
      <w:r w:rsidR="000D3FA0" w:rsidRPr="00FC4031">
        <w:t>n</w:t>
      </w:r>
      <w:r w:rsidR="002F379D" w:rsidRPr="00FC4031">
        <w:t xml:space="preserve"> of </w:t>
      </w:r>
      <w:r w:rsidR="000D3FA0" w:rsidRPr="00FC4031">
        <w:t>selection</w:t>
      </w:r>
      <w:r w:rsidR="000F29F4" w:rsidRPr="00FC4031">
        <w:t xml:space="preserve"> signatures</w:t>
      </w:r>
      <w:r w:rsidR="000D3FA0" w:rsidRPr="00FC4031">
        <w:t>.</w:t>
      </w:r>
      <w:r w:rsidRPr="00FC4031">
        <w:t xml:space="preserve"> Consideration of demography, recombination and other confounding factors is important, and use of a range of methods in combination is a powerful route to resolving different forms of selection in genome sequence data. </w:t>
      </w:r>
      <w:r w:rsidR="007C0274" w:rsidRPr="00FC4031">
        <w:t>Overall,</w:t>
      </w:r>
      <w:r w:rsidRPr="00FC4031">
        <w:t xml:space="preserve"> a substantial improvement in methods for application to whole genome sequencing</w:t>
      </w:r>
      <w:r w:rsidR="006C7FB9" w:rsidRPr="00FC4031">
        <w:t xml:space="preserve"> is evident</w:t>
      </w:r>
      <w:r w:rsidRPr="00FC4031">
        <w:t xml:space="preserve">, </w:t>
      </w:r>
      <w:r w:rsidR="006C7FB9" w:rsidRPr="00FC4031">
        <w:t>al</w:t>
      </w:r>
      <w:r w:rsidRPr="00FC4031">
        <w:t>though further work is required to develop robust</w:t>
      </w:r>
      <w:r w:rsidR="009823C3" w:rsidRPr="00FC4031">
        <w:t xml:space="preserve"> and</w:t>
      </w:r>
      <w:r w:rsidRPr="00FC4031">
        <w:t xml:space="preserve"> computationally efficient approaches </w:t>
      </w:r>
      <w:r w:rsidR="009823C3" w:rsidRPr="00FC4031">
        <w:t>which may increase reproducibility across studies.</w:t>
      </w:r>
      <w:r w:rsidR="00BD1EA6">
        <w:t xml:space="preserve"> </w:t>
      </w:r>
    </w:p>
    <w:p w14:paraId="1BE60CF7" w14:textId="6A6AF038" w:rsidR="001432D7" w:rsidRPr="00E1436A" w:rsidRDefault="001432D7" w:rsidP="009A2D1A">
      <w:pPr>
        <w:pStyle w:val="Heading1"/>
      </w:pPr>
      <w:r w:rsidRPr="00E1436A">
        <w:t xml:space="preserve">Keywords </w:t>
      </w:r>
    </w:p>
    <w:p w14:paraId="638C154D" w14:textId="77777777" w:rsidR="001432D7" w:rsidRPr="00E1436A" w:rsidRDefault="001432D7" w:rsidP="009A2D1A">
      <w:r w:rsidRPr="00E1436A">
        <w:t>Natural selection</w:t>
      </w:r>
    </w:p>
    <w:p w14:paraId="101A264F" w14:textId="77777777" w:rsidR="001432D7" w:rsidRPr="00E1436A" w:rsidRDefault="001432D7" w:rsidP="009A2D1A">
      <w:r w:rsidRPr="00E1436A">
        <w:t>Machine learning</w:t>
      </w:r>
    </w:p>
    <w:p w14:paraId="563C576D" w14:textId="77777777" w:rsidR="001432D7" w:rsidRDefault="00B45705" w:rsidP="009A2D1A">
      <w:r>
        <w:t>Selective Sweep</w:t>
      </w:r>
    </w:p>
    <w:p w14:paraId="63F2C950" w14:textId="77777777" w:rsidR="00276452" w:rsidRDefault="00276452" w:rsidP="009A2D1A">
      <w:r>
        <w:t>Genome sequencing</w:t>
      </w:r>
    </w:p>
    <w:p w14:paraId="61231B03" w14:textId="70D88093" w:rsidR="00552C0F" w:rsidRPr="00294258" w:rsidRDefault="00276452" w:rsidP="009A2D1A">
      <w:r>
        <w:t>Recombination</w:t>
      </w:r>
    </w:p>
    <w:p w14:paraId="0B97C558" w14:textId="77777777" w:rsidR="001432D7" w:rsidRPr="00AF7C2B" w:rsidRDefault="001432D7" w:rsidP="009A2D1A">
      <w:pPr>
        <w:pStyle w:val="Heading1"/>
      </w:pPr>
      <w:r w:rsidRPr="00AF7C2B">
        <w:t>Author profiles</w:t>
      </w:r>
    </w:p>
    <w:p w14:paraId="587A86E0" w14:textId="24115E5C" w:rsidR="001432D7" w:rsidRPr="00AA028F" w:rsidRDefault="001432D7" w:rsidP="009A2D1A">
      <w:r w:rsidRPr="00AA028F">
        <w:t>Clare Horscroft</w:t>
      </w:r>
      <w:r w:rsidR="00A41869" w:rsidRPr="00AA028F">
        <w:t xml:space="preserve"> i</w:t>
      </w:r>
      <w:r w:rsidR="00DB5D52">
        <w:t>s</w:t>
      </w:r>
      <w:r w:rsidR="00A41869" w:rsidRPr="00AA028F">
        <w:t xml:space="preserve"> a PhD student in the University of Southampton Genetic Epidemiology and Bioinformatic</w:t>
      </w:r>
      <w:r w:rsidR="002D53CD" w:rsidRPr="00AA028F">
        <w:t>s</w:t>
      </w:r>
      <w:r w:rsidR="00A41869" w:rsidRPr="00AA028F">
        <w:t xml:space="preserve"> Research Group and is developing and applying novel approaches for detecting signatures of selection in genome data. </w:t>
      </w:r>
    </w:p>
    <w:p w14:paraId="25751A14" w14:textId="02D06B89" w:rsidR="00C75067" w:rsidRDefault="00C75067" w:rsidP="009A2D1A">
      <w:r w:rsidRPr="00C75067">
        <w:lastRenderedPageBreak/>
        <w:t>Sarah Ennis is Professor of Genomics at the University of Southampton. Her group specialises in the analysis of next generation sequencing (NGS) data focussed on, but not limited to, understanding the genetic aetiology of human disease. </w:t>
      </w:r>
    </w:p>
    <w:p w14:paraId="48A9E57C" w14:textId="1876433D" w:rsidR="001432D7" w:rsidRPr="00AF7C2B" w:rsidRDefault="007713BD" w:rsidP="009A2D1A">
      <w:r>
        <w:t>Reuben J. Pengelly is Lecturer in Computational Genetics at the University of Southampton and works to understand and predict the functional role and impact of variation in genomes, particularly in the context of disease and other phenotypes.</w:t>
      </w:r>
    </w:p>
    <w:p w14:paraId="38D5A3C8" w14:textId="003E3A8E" w:rsidR="001432D7" w:rsidRPr="00294258" w:rsidRDefault="001432D7" w:rsidP="009A2D1A">
      <w:r w:rsidRPr="00294258">
        <w:t>Tim</w:t>
      </w:r>
      <w:r w:rsidR="00294258" w:rsidRPr="00294258">
        <w:t>othy J Sluckin is Professor of Applied Mathematical Physics within Mathematical Sciences at the University of Southampton.</w:t>
      </w:r>
      <w:r w:rsidR="00BD1EA6">
        <w:t xml:space="preserve"> </w:t>
      </w:r>
      <w:r w:rsidR="00294258" w:rsidRPr="00294258">
        <w:t>Originally a statistical physicist, he has a wide interest in applying methods of classical applied mathematics and theoretical physics to problems in the biological and social sciences.</w:t>
      </w:r>
      <w:r w:rsidR="00BD1EA6">
        <w:t xml:space="preserve"> </w:t>
      </w:r>
    </w:p>
    <w:p w14:paraId="021D4F67" w14:textId="01997924" w:rsidR="001432D7" w:rsidRPr="00AF7C2B" w:rsidRDefault="001432D7" w:rsidP="009A2D1A">
      <w:r w:rsidRPr="00AF7C2B">
        <w:t>Andrew Collins is head of the Genetic Epidemiology and Bioinformatics Research Group at the University of Southampton and is involved in next generation sequencing-based studies in population genetics and research into the genetic basis of a number of diseases</w:t>
      </w:r>
      <w:r w:rsidR="00FB7BFC">
        <w:t>.</w:t>
      </w:r>
    </w:p>
    <w:p w14:paraId="397BCA95" w14:textId="77777777" w:rsidR="00152333" w:rsidRPr="00AF7C2B" w:rsidRDefault="00862744" w:rsidP="009A2D1A">
      <w:pPr>
        <w:pStyle w:val="Heading1"/>
      </w:pPr>
      <w:r w:rsidRPr="00AF7C2B">
        <w:t>Introductio</w:t>
      </w:r>
      <w:r w:rsidR="001F6A55" w:rsidRPr="00AF7C2B">
        <w:t>n</w:t>
      </w:r>
    </w:p>
    <w:p w14:paraId="5D177764" w14:textId="28BC20A9" w:rsidR="00665434" w:rsidRPr="00FB7BFC" w:rsidRDefault="00415F2E" w:rsidP="009A2D1A">
      <w:r w:rsidRPr="00415F2E">
        <w:t xml:space="preserve">It is important to identify </w:t>
      </w:r>
      <w:r>
        <w:t xml:space="preserve">genomic regions which have been subject to selection </w:t>
      </w:r>
      <w:r w:rsidRPr="00415F2E">
        <w:t xml:space="preserve">in human populations to understand human history and evolution and the role of selection in the disease genome. Recent studies, for example, </w:t>
      </w:r>
      <w:proofErr w:type="spellStart"/>
      <w:r w:rsidR="009E372A">
        <w:t>Fagny</w:t>
      </w:r>
      <w:proofErr w:type="spellEnd"/>
      <w:r w:rsidR="009E372A">
        <w:t xml:space="preserve"> </w:t>
      </w:r>
      <w:r w:rsidR="009E372A" w:rsidRPr="00DB3E66">
        <w:rPr>
          <w:i/>
        </w:rPr>
        <w:t>et al</w:t>
      </w:r>
      <w:r w:rsidR="009E372A">
        <w:t xml:space="preserve"> </w:t>
      </w:r>
      <w:r w:rsidR="009E372A">
        <w:fldChar w:fldCharType="begin">
          <w:fldData xml:space="preserve">PEVuZE5vdGU+PENpdGU+PEF1dGhvcj5GYWdueTwvQXV0aG9yPjxZZWFyPjIwMTQ8L1llYXI+PFJl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</w:fldData>
        </w:fldChar>
      </w:r>
      <w:r w:rsidR="009E372A">
        <w:instrText xml:space="preserve"> ADDIN EN.CITE </w:instrText>
      </w:r>
      <w:r w:rsidR="009E372A">
        <w:fldChar w:fldCharType="begin">
          <w:fldData xml:space="preserve">PEVuZE5vdGU+PENpdGU+PEF1dGhvcj5GYWdueTwvQXV0aG9yPjxZZWFyPjIwMTQ8L1llYXI+PFJl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</w:fldData>
        </w:fldChar>
      </w:r>
      <w:r w:rsidR="009E372A">
        <w:instrText xml:space="preserve"> ADDIN EN.CITE.DATA </w:instrText>
      </w:r>
      <w:r w:rsidR="009E372A">
        <w:fldChar w:fldCharType="end"/>
      </w:r>
      <w:r w:rsidR="009E372A">
        <w:fldChar w:fldCharType="separate"/>
      </w:r>
      <w:r w:rsidR="009E372A">
        <w:rPr>
          <w:noProof/>
        </w:rPr>
        <w:t>[1]</w:t>
      </w:r>
      <w:r w:rsidR="009E372A">
        <w:fldChar w:fldCharType="end"/>
      </w:r>
      <w:r w:rsidRPr="00415F2E">
        <w:t xml:space="preserve">, have shown the adaptive significance of </w:t>
      </w:r>
      <w:r>
        <w:t xml:space="preserve">selected </w:t>
      </w:r>
      <w:r w:rsidRPr="00415F2E">
        <w:t>regions since they are enriched in, for example, functional variants detected by genome-wide association studies</w:t>
      </w:r>
      <w:r w:rsidR="00A242BC">
        <w:t>. As such they</w:t>
      </w:r>
      <w:r w:rsidRPr="00415F2E">
        <w:t xml:space="preserve"> </w:t>
      </w:r>
      <w:r w:rsidR="00A242BC" w:rsidRPr="00415F2E">
        <w:t>provid</w:t>
      </w:r>
      <w:r w:rsidR="00A242BC">
        <w:t>e</w:t>
      </w:r>
      <w:r w:rsidR="00A242BC" w:rsidRPr="00415F2E">
        <w:t xml:space="preserve"> </w:t>
      </w:r>
      <w:r w:rsidRPr="00415F2E">
        <w:t>insights into relationships between earlier selection processes and existing benign and disease-related phenotypic variation.</w:t>
      </w:r>
    </w:p>
    <w:p w14:paraId="684C302F" w14:textId="7B5F95CF" w:rsidR="00181AE1" w:rsidRDefault="00181AE1" w:rsidP="009A2D1A">
      <w:r w:rsidRPr="00AF7C2B">
        <w:t xml:space="preserve">In recent years </w:t>
      </w:r>
      <w:r w:rsidR="00A65AD6" w:rsidRPr="00AF7C2B">
        <w:t xml:space="preserve">dramatic increases in computing power have coincided with </w:t>
      </w:r>
      <w:r w:rsidR="00DB5D52">
        <w:t>the availability of abundant</w:t>
      </w:r>
      <w:r w:rsidR="00A65AD6" w:rsidRPr="00AF7C2B">
        <w:t xml:space="preserve"> genome sequence</w:t>
      </w:r>
      <w:r w:rsidR="00DB5D52">
        <w:t xml:space="preserve"> data</w:t>
      </w:r>
      <w:r w:rsidR="00553B0F" w:rsidRPr="00AF7C2B">
        <w:t xml:space="preserve"> </w:t>
      </w:r>
      <w:r w:rsidR="00DB5D52">
        <w:t>and</w:t>
      </w:r>
      <w:r w:rsidR="00553B0F" w:rsidRPr="00AF7C2B">
        <w:t xml:space="preserve"> </w:t>
      </w:r>
      <w:r w:rsidR="00A65AD6" w:rsidRPr="00AF7C2B">
        <w:t xml:space="preserve">analysis of these vast datasets presents many new opportunities for understanding patterns of selection </w:t>
      </w:r>
      <w:r w:rsidR="00585566" w:rsidRPr="00AF7C2B">
        <w:t xml:space="preserve">across </w:t>
      </w:r>
      <w:r w:rsidR="00A65AD6" w:rsidRPr="00AF7C2B">
        <w:t>the genome.</w:t>
      </w:r>
      <w:r w:rsidR="00BD1EA6">
        <w:t xml:space="preserve"> </w:t>
      </w:r>
      <w:r w:rsidR="00415815" w:rsidRPr="00AF7C2B">
        <w:t>Th</w:t>
      </w:r>
      <w:r w:rsidR="00FD49B4" w:rsidRPr="00AF7C2B">
        <w:t>ese development</w:t>
      </w:r>
      <w:r w:rsidR="006C7214" w:rsidRPr="00AF7C2B">
        <w:t>s</w:t>
      </w:r>
      <w:r w:rsidR="00C44C5C">
        <w:t xml:space="preserve"> have</w:t>
      </w:r>
      <w:r w:rsidR="00415815" w:rsidRPr="00AF7C2B">
        <w:t xml:space="preserve"> necessarily </w:t>
      </w:r>
      <w:r w:rsidR="00DB5D52">
        <w:t>accelerated</w:t>
      </w:r>
      <w:r w:rsidR="00415815" w:rsidRPr="00AF7C2B">
        <w:t xml:space="preserve"> r</w:t>
      </w:r>
      <w:r w:rsidRPr="00AF7C2B">
        <w:t xml:space="preserve">esearch into </w:t>
      </w:r>
      <w:r w:rsidR="006C7214" w:rsidRPr="00AF7C2B">
        <w:t xml:space="preserve">novel </w:t>
      </w:r>
      <w:r w:rsidR="00FD49B4" w:rsidRPr="00AF7C2B">
        <w:t xml:space="preserve">analytical </w:t>
      </w:r>
      <w:r w:rsidRPr="00AF7C2B">
        <w:t xml:space="preserve">methods </w:t>
      </w:r>
      <w:r w:rsidR="00FD49B4" w:rsidRPr="00AF7C2B">
        <w:t xml:space="preserve">which </w:t>
      </w:r>
      <w:r w:rsidR="00415815" w:rsidRPr="00AF7C2B">
        <w:t xml:space="preserve">fully utilize the information to understand </w:t>
      </w:r>
      <w:r w:rsidR="00782A0A" w:rsidRPr="00AF7C2B">
        <w:t xml:space="preserve">the action of natural </w:t>
      </w:r>
      <w:r w:rsidR="00415815" w:rsidRPr="00AF7C2B">
        <w:t xml:space="preserve">selection and </w:t>
      </w:r>
      <w:r w:rsidR="00FD49B4" w:rsidRPr="00AF7C2B">
        <w:t>how it has impacted genome</w:t>
      </w:r>
      <w:r w:rsidR="00782A0A" w:rsidRPr="00AF7C2B">
        <w:t xml:space="preserve"> structure and function</w:t>
      </w:r>
      <w:r w:rsidR="00FD49B4" w:rsidRPr="00AF7C2B">
        <w:t>.</w:t>
      </w:r>
      <w:r w:rsidR="00BD1EA6">
        <w:t xml:space="preserve"> </w:t>
      </w:r>
      <w:r w:rsidR="00111CDB" w:rsidRPr="00AF7C2B">
        <w:t xml:space="preserve">An important </w:t>
      </w:r>
      <w:r w:rsidR="00111CDB" w:rsidRPr="00AF7C2B">
        <w:lastRenderedPageBreak/>
        <w:t>development i</w:t>
      </w:r>
      <w:r w:rsidR="00C44C5C">
        <w:t>s the increasing application of</w:t>
      </w:r>
      <w:r w:rsidR="00E02B62" w:rsidRPr="00AF7C2B">
        <w:t xml:space="preserve"> machine learning, </w:t>
      </w:r>
      <w:r w:rsidR="007604BA">
        <w:t>which</w:t>
      </w:r>
      <w:r w:rsidR="00E02B62" w:rsidRPr="00AF7C2B">
        <w:t xml:space="preserve"> has led to some innovative work to </w:t>
      </w:r>
      <w:r w:rsidR="00111CDB" w:rsidRPr="00AF7C2B">
        <w:t xml:space="preserve">obtain </w:t>
      </w:r>
      <w:r w:rsidR="00E02B62" w:rsidRPr="00AF7C2B">
        <w:t xml:space="preserve">meaningful results </w:t>
      </w:r>
      <w:r w:rsidR="00A310FE">
        <w:t>from large</w:t>
      </w:r>
      <w:r w:rsidR="00E02B62" w:rsidRPr="00AF7C2B">
        <w:t xml:space="preserve"> and complex datasets.</w:t>
      </w:r>
      <w:r w:rsidR="00BD1EA6">
        <w:t xml:space="preserve"> </w:t>
      </w:r>
    </w:p>
    <w:p w14:paraId="1E8BC46B" w14:textId="1E32802A" w:rsidR="0062219D" w:rsidRDefault="0062219D" w:rsidP="007117B5">
      <w:r w:rsidRPr="00FC4031">
        <w:t xml:space="preserve">Historically, </w:t>
      </w:r>
      <w:r w:rsidR="00391A6E" w:rsidRPr="00FC4031">
        <w:t>published evidence</w:t>
      </w:r>
      <w:r w:rsidRPr="00FC4031">
        <w:t xml:space="preserve"> ha</w:t>
      </w:r>
      <w:r w:rsidR="00391A6E" w:rsidRPr="00FC4031">
        <w:t>s</w:t>
      </w:r>
      <w:r w:rsidRPr="00FC4031">
        <w:t xml:space="preserve"> </w:t>
      </w:r>
      <w:r w:rsidR="00DB5D52" w:rsidRPr="00FC4031">
        <w:t>suggested</w:t>
      </w:r>
      <w:r w:rsidR="00D45A61" w:rsidRPr="00FC4031">
        <w:t xml:space="preserve"> </w:t>
      </w:r>
      <w:r w:rsidR="007117B5" w:rsidRPr="00FC4031">
        <w:t xml:space="preserve">signatures of </w:t>
      </w:r>
      <w:r w:rsidR="007B65DB" w:rsidRPr="00FC4031">
        <w:t>positive selection in regions of the genome</w:t>
      </w:r>
      <w:r w:rsidR="00B510DD" w:rsidRPr="00FC4031">
        <w:t xml:space="preserve"> which</w:t>
      </w:r>
      <w:r w:rsidR="00D45A61" w:rsidRPr="00FC4031">
        <w:t xml:space="preserve"> are not replicated in </w:t>
      </w:r>
      <w:r w:rsidR="007117B5" w:rsidRPr="00FC4031">
        <w:t>subsequent</w:t>
      </w:r>
      <w:r w:rsidR="00D45A61" w:rsidRPr="00FC4031">
        <w:t xml:space="preserve"> studies </w:t>
      </w:r>
      <w:r w:rsidR="00D45A61" w:rsidRPr="00FC4031">
        <w:fldChar w:fldCharType="begin">
          <w:fldData xml:space="preserve">PEVuZE5vdGU+PENpdGU+PEF1dGhvcj5OZWk8L0F1dGhvcj48WWVhcj4yMDEwPC9ZZWFyPjxSZWNO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</w:fldData>
        </w:fldChar>
      </w:r>
      <w:r w:rsidR="003F5F7E" w:rsidRPr="00FC4031">
        <w:instrText xml:space="preserve"> ADDIN EN.CITE </w:instrText>
      </w:r>
      <w:r w:rsidR="003F5F7E" w:rsidRPr="00FC4031">
        <w:fldChar w:fldCharType="begin">
          <w:fldData xml:space="preserve">PEVuZE5vdGU+PENpdGU+PEF1dGhvcj5OZWk8L0F1dGhvcj48WWVhcj4yMDEwPC9ZZWFyPjxSZWNO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</w:fldData>
        </w:fldChar>
      </w:r>
      <w:r w:rsidR="003F5F7E" w:rsidRPr="00FC4031">
        <w:instrText xml:space="preserve"> ADDIN EN.CITE.DATA </w:instrText>
      </w:r>
      <w:r w:rsidR="003F5F7E" w:rsidRPr="00FC4031">
        <w:fldChar w:fldCharType="end"/>
      </w:r>
      <w:r w:rsidR="00D45A61" w:rsidRPr="00FC4031">
        <w:fldChar w:fldCharType="separate"/>
      </w:r>
      <w:r w:rsidR="003F5F7E" w:rsidRPr="00FC4031">
        <w:t>[2, 3]</w:t>
      </w:r>
      <w:r w:rsidR="00D45A61" w:rsidRPr="00FC4031">
        <w:fldChar w:fldCharType="end"/>
      </w:r>
      <w:r w:rsidR="00D45A61" w:rsidRPr="00FC4031">
        <w:t>.</w:t>
      </w:r>
      <w:r w:rsidR="00BD1EA6" w:rsidRPr="00FC4031">
        <w:t xml:space="preserve"> </w:t>
      </w:r>
      <w:r w:rsidR="002F4447" w:rsidRPr="00FC4031">
        <w:t xml:space="preserve">While a proportion </w:t>
      </w:r>
      <w:r w:rsidR="007117B5" w:rsidRPr="00FC4031">
        <w:t xml:space="preserve">of these </w:t>
      </w:r>
      <w:r w:rsidR="002F4447" w:rsidRPr="00FC4031">
        <w:t>are likely to be false-positives other factors</w:t>
      </w:r>
      <w:r w:rsidR="007117B5" w:rsidRPr="00FC4031">
        <w:t>,</w:t>
      </w:r>
      <w:r w:rsidR="002F4447" w:rsidRPr="00FC4031">
        <w:t xml:space="preserve"> including </w:t>
      </w:r>
      <w:r w:rsidR="00D75E2D" w:rsidRPr="00FC4031">
        <w:t>under-</w:t>
      </w:r>
      <w:r w:rsidR="002F4447" w:rsidRPr="00FC4031">
        <w:t>powered</w:t>
      </w:r>
      <w:r w:rsidR="00D75E2D" w:rsidRPr="00FC4031">
        <w:t xml:space="preserve"> follow-up studies and methodology</w:t>
      </w:r>
      <w:r w:rsidR="007117B5" w:rsidRPr="00FC4031">
        <w:t>,</w:t>
      </w:r>
      <w:r w:rsidR="00D75E2D" w:rsidRPr="00FC4031">
        <w:t xml:space="preserve"> may to contribute to low replication rates.</w:t>
      </w:r>
      <w:r w:rsidR="002F4447" w:rsidRPr="00FC4031">
        <w:t xml:space="preserve"> </w:t>
      </w:r>
      <w:r w:rsidR="00D45A61" w:rsidRPr="00FC4031">
        <w:t>There is a need</w:t>
      </w:r>
      <w:r w:rsidR="00D45A61">
        <w:t xml:space="preserve"> for</w:t>
      </w:r>
      <w:r w:rsidR="00874BBF">
        <w:t xml:space="preserve"> </w:t>
      </w:r>
      <w:r w:rsidR="00D45A61">
        <w:t>robust</w:t>
      </w:r>
      <w:r w:rsidR="001F4B11">
        <w:t xml:space="preserve"> detection</w:t>
      </w:r>
      <w:r w:rsidR="00D45A61">
        <w:t xml:space="preserve"> methods to produce results which are</w:t>
      </w:r>
      <w:r w:rsidR="00874BBF">
        <w:t xml:space="preserve"> replicable in other studies and therefore</w:t>
      </w:r>
      <w:r w:rsidR="00D45A61">
        <w:t xml:space="preserve"> more likely to be biologically real signals </w:t>
      </w:r>
      <w:r w:rsidR="008F35A1">
        <w:fldChar w:fldCharType="begin"/>
      </w:r>
      <w:r w:rsidR="008F35A1">
        <w:instrText xml:space="preserve"> ADDIN EN.CITE &lt;EndNote&gt;&lt;Cite&gt;&lt;Author&gt;Carvajal-Rodríguez&lt;/Author&gt;&lt;Year&gt;2017&lt;/Year&gt;&lt;RecNum&gt;191&lt;/RecNum&gt;&lt;DisplayText&gt;[4]&lt;/DisplayText&gt;&lt;record&gt;&lt;rec-number&gt;191&lt;/rec-number&gt;&lt;foreign-keys&gt;&lt;key app="EN" db-id="e5vxz59tqvt2siep9ztxfp2ns2dddd9t2f05" timestamp="1509974668"&gt;191&lt;/key&gt;&lt;/foreign-keys&gt;&lt;ref-type name="Journal Article"&gt;17&lt;/ref-type&gt;&lt;contributors&gt;&lt;authors&gt;&lt;author&gt;Carvajal-Rodríguez, Antonio&lt;/author&gt;&lt;/authors&gt;&lt;/contributors&gt;&lt;titles&gt;&lt;title&gt;HacDivSel: Two new methods (haplotype-based and outlier-based) for the detection of divergent selection in pairs of populations&lt;/title&gt;&lt;secondary-title&gt;PLOS ONE&lt;/secondary-title&gt;&lt;/titles&gt;&lt;periodical&gt;&lt;full-title&gt;PLoS ONE [Electronic Resource]&lt;/full-title&gt;&lt;abbr-1&gt;PLoS ONE&lt;/abbr-1&gt;&lt;/periodical&gt;&lt;pages&gt;e0175944&lt;/pages&gt;&lt;volume&gt;12&lt;/volume&gt;&lt;number&gt;4&lt;/number&gt;&lt;dates&gt;&lt;year&gt;2017&lt;/year&gt;&lt;/dates&gt;&lt;publisher&gt;Public Library of Science&lt;/publisher&gt;&lt;urls&gt;&lt;related-urls&gt;&lt;url&gt;https://doi.org/10.1371/journal.pone.0175944&lt;/url&gt;&lt;url&gt;https://www.ncbi.nlm.nih.gov/pmc/articles/PMC5397020/pdf/pone.0175944.pdf&lt;/url&gt;&lt;/related-urls&gt;&lt;/urls&gt;&lt;electronic-resource-num&gt;10.1371/journal.pone.0175944&lt;/electronic-resource-num&gt;&lt;research-notes&gt;HacDivSel description&lt;/research-notes&gt;&lt;/record&gt;&lt;/Cite&gt;&lt;/EndNote&gt;</w:instrText>
      </w:r>
      <w:r w:rsidR="008F35A1">
        <w:fldChar w:fldCharType="separate"/>
      </w:r>
      <w:r w:rsidR="008F35A1">
        <w:rPr>
          <w:noProof/>
        </w:rPr>
        <w:t>[4]</w:t>
      </w:r>
      <w:r w:rsidR="008F35A1">
        <w:fldChar w:fldCharType="end"/>
      </w:r>
      <w:r w:rsidR="00D45A61">
        <w:t>.</w:t>
      </w:r>
    </w:p>
    <w:p w14:paraId="4DE17AC0" w14:textId="44FD3506" w:rsidR="00181AE1" w:rsidRPr="00AF7C2B" w:rsidRDefault="00031B07" w:rsidP="00F72A5E">
      <w:r>
        <w:t xml:space="preserve">Considering developments since the earlier </w:t>
      </w:r>
      <w:r w:rsidR="00C44C5C">
        <w:t>review</w:t>
      </w:r>
      <w:r w:rsidR="00717805" w:rsidRPr="00AF7C2B">
        <w:t xml:space="preserve"> by </w:t>
      </w:r>
      <w:proofErr w:type="spellStart"/>
      <w:r w:rsidR="00717805" w:rsidRPr="00AF7C2B">
        <w:t>Vitti</w:t>
      </w:r>
      <w:proofErr w:type="spellEnd"/>
      <w:r w:rsidR="00717805" w:rsidRPr="00AF7C2B">
        <w:t xml:space="preserve"> </w:t>
      </w:r>
      <w:r w:rsidR="00717805" w:rsidRPr="00DB3E66">
        <w:rPr>
          <w:i/>
        </w:rPr>
        <w:t>et al</w:t>
      </w:r>
      <w:r w:rsidR="00717805" w:rsidRPr="00AF7C2B">
        <w:t xml:space="preserve"> in 2013</w:t>
      </w:r>
      <w:r w:rsidR="00E02B62" w:rsidRPr="00AF7C2B">
        <w:t xml:space="preserve"> </w:t>
      </w:r>
      <w:r w:rsidR="00E02B62" w:rsidRPr="00AF7C2B">
        <w:fldChar w:fldCharType="begin">
          <w:fldData xml:space="preserve">PEVuZE5vdGU+PENpdGU+PEF1dGhvcj5WaXR0aTwvQXV0aG9yPjxZZWFyPjIwMTM8L1llYXI+PFJl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==
</w:fldData>
        </w:fldChar>
      </w:r>
      <w:r w:rsidR="008F35A1">
        <w:instrText xml:space="preserve"> ADDIN EN.CITE </w:instrText>
      </w:r>
      <w:r w:rsidR="008F35A1">
        <w:fldChar w:fldCharType="begin">
          <w:fldData xml:space="preserve">PEVuZE5vdGU+PENpdGU+PEF1dGhvcj5WaXR0aTwvQXV0aG9yPjxZZWFyPjIwMTM8L1llYXI+PFJl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==
</w:fldData>
        </w:fldChar>
      </w:r>
      <w:r w:rsidR="008F35A1">
        <w:instrText xml:space="preserve"> ADDIN EN.CITE.DATA </w:instrText>
      </w:r>
      <w:r w:rsidR="008F35A1">
        <w:fldChar w:fldCharType="end"/>
      </w:r>
      <w:r w:rsidR="00E02B62" w:rsidRPr="00AF7C2B">
        <w:fldChar w:fldCharType="separate"/>
      </w:r>
      <w:r w:rsidR="008F35A1">
        <w:rPr>
          <w:noProof/>
        </w:rPr>
        <w:t>[5]</w:t>
      </w:r>
      <w:r w:rsidR="00E02B62" w:rsidRPr="00AF7C2B">
        <w:fldChar w:fldCharType="end"/>
      </w:r>
      <w:r w:rsidR="00717805" w:rsidRPr="00AF7C2B">
        <w:t xml:space="preserve"> w</w:t>
      </w:r>
      <w:r w:rsidR="007604BA">
        <w:t>e focus in particular on</w:t>
      </w:r>
      <w:r w:rsidR="00E02B62" w:rsidRPr="00AF7C2B">
        <w:t xml:space="preserve"> </w:t>
      </w:r>
      <w:r w:rsidR="005A197B">
        <w:t xml:space="preserve">recent </w:t>
      </w:r>
      <w:r w:rsidR="00E02B62" w:rsidRPr="00AF7C2B">
        <w:t>methods</w:t>
      </w:r>
      <w:r w:rsidR="0004269A" w:rsidRPr="00AF7C2B">
        <w:t xml:space="preserve"> and their applicability for the analysis of genome sequence data</w:t>
      </w:r>
      <w:r w:rsidR="00E02B62" w:rsidRPr="00AF7C2B">
        <w:t>.</w:t>
      </w:r>
      <w:r w:rsidR="00BD1EA6">
        <w:t xml:space="preserve"> </w:t>
      </w:r>
      <w:r w:rsidR="0004269A" w:rsidRPr="00AF7C2B">
        <w:t>We compare and contrast methodology and evaluate the relative uti</w:t>
      </w:r>
      <w:r w:rsidR="007C0274">
        <w:t>lity of specific methods</w:t>
      </w:r>
      <w:r w:rsidR="005A197B">
        <w:t xml:space="preserve"> </w:t>
      </w:r>
      <w:r w:rsidR="0004269A" w:rsidRPr="00AF7C2B">
        <w:t>for detecting selection in different scenarios</w:t>
      </w:r>
      <w:r w:rsidR="00D5545E">
        <w:t>.</w:t>
      </w:r>
      <w:r w:rsidR="0004269A" w:rsidRPr="00AF7C2B">
        <w:t xml:space="preserve"> </w:t>
      </w:r>
    </w:p>
    <w:p w14:paraId="5E2F055E" w14:textId="77777777" w:rsidR="00331EB4" w:rsidRPr="00A91EA9" w:rsidRDefault="00862744" w:rsidP="009A2D1A">
      <w:pPr>
        <w:pStyle w:val="Heading2"/>
      </w:pPr>
      <w:r w:rsidRPr="00A91EA9">
        <w:t>Overview of Signatures of Selection</w:t>
      </w:r>
      <w:r w:rsidR="004F41B9" w:rsidRPr="00A91EA9">
        <w:t xml:space="preserve">: </w:t>
      </w:r>
      <w:r w:rsidR="00C212FC" w:rsidRPr="00A91EA9">
        <w:t>Positive, Negative and Balancing Selection</w:t>
      </w:r>
    </w:p>
    <w:p w14:paraId="4CEDDD63" w14:textId="0AA4FEFA" w:rsidR="004B2137" w:rsidRPr="00641807" w:rsidRDefault="004A28F3" w:rsidP="005F70FA">
      <w:r w:rsidRPr="00641807">
        <w:t>Natural selection</w:t>
      </w:r>
      <w:r w:rsidR="00091499" w:rsidRPr="00641807">
        <w:t>,</w:t>
      </w:r>
      <w:r w:rsidRPr="00641807">
        <w:t xml:space="preserve"> at its simplest</w:t>
      </w:r>
      <w:r w:rsidR="008F5086" w:rsidRPr="00641807">
        <w:t xml:space="preserve">, </w:t>
      </w:r>
      <w:r w:rsidR="007604BA">
        <w:t>underpins</w:t>
      </w:r>
      <w:r w:rsidR="008F5086" w:rsidRPr="00641807">
        <w:t xml:space="preserve"> how populations </w:t>
      </w:r>
      <w:r w:rsidR="00091499" w:rsidRPr="00641807">
        <w:t xml:space="preserve">are able to </w:t>
      </w:r>
      <w:r w:rsidR="00483259">
        <w:t xml:space="preserve">adapt, </w:t>
      </w:r>
      <w:r w:rsidR="008F5086" w:rsidRPr="00641807">
        <w:t>survive and thrive in their environments.</w:t>
      </w:r>
      <w:r w:rsidR="00BD1EA6">
        <w:t xml:space="preserve"> </w:t>
      </w:r>
      <w:r w:rsidR="008F5086" w:rsidRPr="00641807">
        <w:t>It</w:t>
      </w:r>
      <w:r w:rsidRPr="00641807">
        <w:t xml:space="preserve"> is the process </w:t>
      </w:r>
      <w:r w:rsidR="00091499" w:rsidRPr="00641807">
        <w:t xml:space="preserve">by </w:t>
      </w:r>
      <w:r w:rsidRPr="00641807">
        <w:t>which individuals in a population</w:t>
      </w:r>
      <w:r w:rsidR="00091499" w:rsidRPr="00641807">
        <w:t>,</w:t>
      </w:r>
      <w:r w:rsidRPr="00641807">
        <w:t xml:space="preserve"> who possess traits that increase their likelihood of surviving and reproducing</w:t>
      </w:r>
      <w:r w:rsidR="00091499" w:rsidRPr="00641807">
        <w:t>,</w:t>
      </w:r>
      <w:r w:rsidRPr="00641807">
        <w:t xml:space="preserve"> </w:t>
      </w:r>
      <w:r w:rsidR="00EF269C">
        <w:t>transmit these</w:t>
      </w:r>
      <w:r w:rsidRPr="00641807">
        <w:t xml:space="preserve"> traits to their offspring </w:t>
      </w:r>
      <w:r w:rsidR="00091499" w:rsidRPr="00641807">
        <w:t xml:space="preserve">such that, over time, </w:t>
      </w:r>
      <w:r w:rsidRPr="00641807">
        <w:t xml:space="preserve">beneficial traits increase in frequency </w:t>
      </w:r>
      <w:r w:rsidR="00091499" w:rsidRPr="00641807">
        <w:t xml:space="preserve">throughout </w:t>
      </w:r>
      <w:r w:rsidRPr="00641807">
        <w:t>the whole population</w:t>
      </w:r>
      <w:r w:rsidR="00F406DE" w:rsidRPr="00641807">
        <w:t xml:space="preserve"> </w:t>
      </w:r>
      <w:r w:rsidR="00F406DE" w:rsidRPr="00641807">
        <w:fldChar w:fldCharType="begin"/>
      </w:r>
      <w:r w:rsidR="008F35A1">
        <w:instrText xml:space="preserve"> ADDIN EN.CITE &lt;EndNote&gt;&lt;Cite&gt;&lt;Author&gt;Alachiotis&lt;/Author&gt;&lt;Year&gt;2016&lt;/Year&gt;&lt;RecNum&gt;201&lt;/RecNum&gt;&lt;DisplayText&gt;[6]&lt;/DisplayText&gt;&lt;record&gt;&lt;rec-number&gt;201&lt;/rec-number&gt;&lt;foreign-keys&gt;&lt;key app="EN" db-id="e5vxz59tqvt2siep9ztxfp2ns2dddd9t2f05" timestamp="1510312636"&gt;201&lt;/key&gt;&lt;/foreign-keys&gt;&lt;ref-type name="Journal Article"&gt;17&lt;/ref-type&gt;&lt;contributors&gt;&lt;authors&gt;&lt;author&gt;Alachiotis, Nikolaos&lt;/author&gt;&lt;author&gt;Pavlidis, Pavlos&lt;/author&gt;&lt;/authors&gt;&lt;/contributors&gt;&lt;titles&gt;&lt;title&gt;Scalable linkage-disequilibrium-based selective sweep detection: a performance guide&lt;/title&gt;&lt;secondary-title&gt;GigaScience&lt;/secondary-title&gt;&lt;/titles&gt;&lt;periodical&gt;&lt;full-title&gt;GigaScience&lt;/full-title&gt;&lt;/periodical&gt;&lt;pages&gt;1-22&lt;/pages&gt;&lt;volume&gt;5&lt;/volume&gt;&lt;number&gt;1&lt;/number&gt;&lt;dates&gt;&lt;year&gt;2016&lt;/year&gt;&lt;/dates&gt;&lt;urls&gt;&lt;related-urls&gt;&lt;url&gt;http://dx.doi.org/10.1186/s13742-016-0114-9&lt;/url&gt;&lt;url&gt;https://watermark.silverchair.com/13742_2016_Article_114.pdf?token=AQECAHi208BE49Ooan9kkhW_Ercy7Dm3ZL_9Cf3qfKAc485ysgAAAd0wggHZBgkqhkiG9w0BBwagggHKMIIBxgIBADCCAb8GCSqGSIb3DQEHATAeBglghkgBZQMEAS4wEQQMyW0b3tVMOiw2dZcnAgEQgIIBkA8szrtBr5c2mofN86ZSGfCipJL50zka6we5_u4IUdRi9IByCpRjrbKFbDLk1SjyQxpy84YpBFTd0OpLcVm1imBD1ur_Y1LIBek-IZfMb8SA8SNsdPN5pimAaNuKK1iplNYtj7DlS_we7pWsRrmHM0FUzGKYAU9MAOEgZya0Wfz03_Ia8fC7jUkC95zYhIwIRpSxHy7B3AvFUSh5GZeFVzcFaA5fhMwNlPcSMPuPb_MXpDz02USoZeA5hxPGUM0_xo3oOM-1gF5mqXSodOxMUiIubnTdXuzUOhx2rdsO4EXaAsZ2DPcfSNHmYp4Uon12pnyS1BjP7q4-z1AjI7Wcfj5lygxa4PjP-egSadc4QfRifwA1hhFA20Ea8FgByTX1XTTSToIzKAVlg_PNjSlyKzTLpim3cUj6A24NhPHyXeKQ-TInDSEDe6ZCATDCCYBEYu9rLfUPM4damHrzBm5_ZKw4nC69ZmswlPfQ0zbrXahlgl0EAPTtqYsBoEQjtm0LWaAaIWLD6O4f_pTmIgTiF7g&lt;/url&gt;&lt;/related-urls&gt;&lt;/urls&gt;&lt;electronic-resource-num&gt;10.1186/s13742-016-0114-9&lt;/electronic-resource-num&gt;&lt;research-notes&gt;Mostly about software but also gives a good definition of sweeps and positive selection&lt;/research-notes&gt;&lt;/record&gt;&lt;/Cite&gt;&lt;/EndNote&gt;</w:instrText>
      </w:r>
      <w:r w:rsidR="00F406DE" w:rsidRPr="00641807">
        <w:fldChar w:fldCharType="separate"/>
      </w:r>
      <w:r w:rsidR="008F35A1">
        <w:rPr>
          <w:noProof/>
        </w:rPr>
        <w:t>[6]</w:t>
      </w:r>
      <w:r w:rsidR="00F406DE" w:rsidRPr="00641807">
        <w:fldChar w:fldCharType="end"/>
      </w:r>
      <w:r w:rsidRPr="00641807">
        <w:t>.</w:t>
      </w:r>
      <w:r w:rsidR="00BD1EA6">
        <w:t xml:space="preserve"> </w:t>
      </w:r>
      <w:r w:rsidR="001160BF" w:rsidRPr="00641807">
        <w:t>Under p</w:t>
      </w:r>
      <w:r w:rsidR="007604BA">
        <w:t>ositive selection</w:t>
      </w:r>
      <w:r w:rsidR="00A23C20" w:rsidRPr="00641807">
        <w:t xml:space="preserve"> a beneficial allele is selected for in the </w:t>
      </w:r>
      <w:r w:rsidR="00A23C20" w:rsidRPr="00FC4031">
        <w:t xml:space="preserve">population </w:t>
      </w:r>
      <w:r w:rsidR="007C0274" w:rsidRPr="00FC4031">
        <w:t>and</w:t>
      </w:r>
      <w:r w:rsidR="001160BF" w:rsidRPr="00FC4031">
        <w:t xml:space="preserve"> </w:t>
      </w:r>
      <w:r w:rsidR="00A23C20" w:rsidRPr="00FC4031">
        <w:t>individuals with</w:t>
      </w:r>
      <w:r w:rsidR="00A23C20" w:rsidRPr="00641807">
        <w:t xml:space="preserve"> this allele have </w:t>
      </w:r>
      <w:r w:rsidR="001160BF" w:rsidRPr="00641807">
        <w:t xml:space="preserve">increased </w:t>
      </w:r>
      <w:r w:rsidR="00A23C20" w:rsidRPr="00641807">
        <w:t>fitness</w:t>
      </w:r>
      <w:r w:rsidR="000A68B1" w:rsidRPr="00641807">
        <w:t xml:space="preserve"> to survive and reprod</w:t>
      </w:r>
      <w:r w:rsidR="008F5086" w:rsidRPr="00641807">
        <w:t>u</w:t>
      </w:r>
      <w:r w:rsidR="000A68B1" w:rsidRPr="00641807">
        <w:t>c</w:t>
      </w:r>
      <w:r w:rsidR="008F5086" w:rsidRPr="00641807">
        <w:t>e</w:t>
      </w:r>
      <w:r w:rsidR="00A23C20" w:rsidRPr="00641807">
        <w:t xml:space="preserve"> </w:t>
      </w:r>
      <w:r w:rsidR="00294B03" w:rsidRPr="00641807">
        <w:t xml:space="preserve">compared to </w:t>
      </w:r>
      <w:r w:rsidR="00A23C20" w:rsidRPr="00641807">
        <w:t>other</w:t>
      </w:r>
      <w:r w:rsidR="00641807">
        <w:t xml:space="preserve"> individuals who</w:t>
      </w:r>
      <w:r w:rsidR="00294B03" w:rsidRPr="00641807">
        <w:t xml:space="preserve"> lack the allele</w:t>
      </w:r>
      <w:r w:rsidR="00C71D04">
        <w:t xml:space="preserve"> </w:t>
      </w:r>
      <w:r w:rsidR="00C71D04">
        <w:fldChar w:fldCharType="begin">
          <w:fldData xml:space="preserve">PEVuZE5vdGU+PENpdGU+PEF1dGhvcj5OaWVsc2VuPC9BdXRob3I+PFllYXI+MjAwNTwvWWVhcj48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</w:fldData>
        </w:fldChar>
      </w:r>
      <w:r w:rsidR="008F35A1">
        <w:instrText xml:space="preserve"> ADDIN EN.CITE </w:instrText>
      </w:r>
      <w:r w:rsidR="008F35A1">
        <w:fldChar w:fldCharType="begin">
          <w:fldData xml:space="preserve">PEVuZE5vdGU+PENpdGU+PEF1dGhvcj5OaWVsc2VuPC9BdXRob3I+PFllYXI+MjAwNTwvWWVhcj48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</w:fldData>
        </w:fldChar>
      </w:r>
      <w:r w:rsidR="008F35A1">
        <w:instrText xml:space="preserve"> ADDIN EN.CITE.DATA </w:instrText>
      </w:r>
      <w:r w:rsidR="008F35A1">
        <w:fldChar w:fldCharType="end"/>
      </w:r>
      <w:r w:rsidR="00C71D04">
        <w:fldChar w:fldCharType="separate"/>
      </w:r>
      <w:r w:rsidR="008F35A1">
        <w:rPr>
          <w:noProof/>
        </w:rPr>
        <w:t>[7]</w:t>
      </w:r>
      <w:r w:rsidR="00C71D04">
        <w:fldChar w:fldCharType="end"/>
      </w:r>
      <w:r w:rsidR="00294B03" w:rsidRPr="00641807">
        <w:t>.</w:t>
      </w:r>
      <w:r w:rsidR="00BD1EA6">
        <w:t xml:space="preserve"> </w:t>
      </w:r>
      <w:r w:rsidR="00A23C20" w:rsidRPr="00641807">
        <w:t xml:space="preserve">This </w:t>
      </w:r>
      <w:r w:rsidR="007604BA">
        <w:t>might reflect</w:t>
      </w:r>
      <w:r w:rsidR="00A23C20" w:rsidRPr="00641807">
        <w:t xml:space="preserve"> </w:t>
      </w:r>
      <w:r w:rsidR="00294B03" w:rsidRPr="00641807">
        <w:t xml:space="preserve">the impact of </w:t>
      </w:r>
      <w:r w:rsidR="00A23C20" w:rsidRPr="00641807">
        <w:t xml:space="preserve">a beneficial mutation arising spontaneously, or some </w:t>
      </w:r>
      <w:r w:rsidR="00294B03" w:rsidRPr="00641807">
        <w:t xml:space="preserve">environmental process </w:t>
      </w:r>
      <w:r w:rsidR="00A23C20" w:rsidRPr="00641807">
        <w:t>rendering a</w:t>
      </w:r>
      <w:r w:rsidR="00AF3501">
        <w:t>n existing</w:t>
      </w:r>
      <w:r w:rsidR="00A23C20" w:rsidRPr="00641807">
        <w:t xml:space="preserve"> neutral variant more beneficial </w:t>
      </w:r>
      <w:r w:rsidR="000A68B1" w:rsidRPr="00641807">
        <w:t xml:space="preserve">than </w:t>
      </w:r>
      <w:r w:rsidR="00294B03" w:rsidRPr="00641807">
        <w:t xml:space="preserve">it was </w:t>
      </w:r>
      <w:r w:rsidR="00A23C20" w:rsidRPr="00641807">
        <w:t>previously.</w:t>
      </w:r>
      <w:r w:rsidR="00BD1EA6">
        <w:t xml:space="preserve"> </w:t>
      </w:r>
      <w:r w:rsidR="00A23C20" w:rsidRPr="00641807">
        <w:t>Negative selection</w:t>
      </w:r>
      <w:r w:rsidR="006C7485" w:rsidRPr="00641807">
        <w:t xml:space="preserve"> (also known as “</w:t>
      </w:r>
      <w:r w:rsidR="00A242BC">
        <w:t>b</w:t>
      </w:r>
      <w:r w:rsidR="00A242BC" w:rsidRPr="00641807">
        <w:t>ackground</w:t>
      </w:r>
      <w:r w:rsidR="006C7485" w:rsidRPr="00641807">
        <w:t>” or “</w:t>
      </w:r>
      <w:r w:rsidR="00A242BC">
        <w:t>p</w:t>
      </w:r>
      <w:r w:rsidR="00A242BC" w:rsidRPr="00641807">
        <w:t>urifying</w:t>
      </w:r>
      <w:r w:rsidR="006C7485" w:rsidRPr="00641807">
        <w:t>” selection)</w:t>
      </w:r>
      <w:r w:rsidR="00A23C20" w:rsidRPr="00641807">
        <w:t xml:space="preserve"> </w:t>
      </w:r>
      <w:r w:rsidR="00B77968" w:rsidRPr="00641807">
        <w:t xml:space="preserve">has </w:t>
      </w:r>
      <w:r w:rsidR="00A23C20" w:rsidRPr="00641807">
        <w:t>the o</w:t>
      </w:r>
      <w:r w:rsidR="000A68B1" w:rsidRPr="00641807">
        <w:t>pposite</w:t>
      </w:r>
      <w:r w:rsidR="00EF269C">
        <w:t xml:space="preserve"> effect:</w:t>
      </w:r>
      <w:r w:rsidR="000A68B1" w:rsidRPr="00641807">
        <w:t xml:space="preserve"> </w:t>
      </w:r>
      <w:r w:rsidR="00A23C20" w:rsidRPr="00641807">
        <w:t>possessi</w:t>
      </w:r>
      <w:r w:rsidR="007604BA">
        <w:t xml:space="preserve">on of </w:t>
      </w:r>
      <w:r w:rsidR="00A23C20" w:rsidRPr="00641807">
        <w:t xml:space="preserve">an allele </w:t>
      </w:r>
      <w:r w:rsidR="00B77968" w:rsidRPr="00641807">
        <w:t>reduces</w:t>
      </w:r>
      <w:r w:rsidR="00A23C20" w:rsidRPr="00641807">
        <w:t xml:space="preserve"> fit</w:t>
      </w:r>
      <w:r w:rsidR="00B77968" w:rsidRPr="00641807">
        <w:t xml:space="preserve">ness </w:t>
      </w:r>
      <w:r w:rsidR="00AF3501">
        <w:t>and</w:t>
      </w:r>
      <w:r w:rsidR="00A23C20" w:rsidRPr="00641807">
        <w:t xml:space="preserve"> the allele </w:t>
      </w:r>
      <w:r w:rsidR="00AF3501">
        <w:t xml:space="preserve">may therefore be eliminated </w:t>
      </w:r>
      <w:r w:rsidR="00B77968" w:rsidRPr="00641807">
        <w:t>from</w:t>
      </w:r>
      <w:r w:rsidR="00A23C20" w:rsidRPr="00641807">
        <w:t xml:space="preserve"> the population</w:t>
      </w:r>
      <w:r w:rsidR="00B77968" w:rsidRPr="00641807">
        <w:t xml:space="preserve"> by selection</w:t>
      </w:r>
      <w:r w:rsidR="00A23C20" w:rsidRPr="00641807">
        <w:t>.</w:t>
      </w:r>
      <w:r w:rsidR="00BD1EA6">
        <w:t xml:space="preserve"> </w:t>
      </w:r>
      <w:r w:rsidR="00A23C20" w:rsidRPr="00641807">
        <w:t xml:space="preserve">Balancing selection </w:t>
      </w:r>
      <w:r w:rsidR="00096481" w:rsidRPr="00641807">
        <w:t xml:space="preserve">takes place </w:t>
      </w:r>
      <w:r w:rsidR="007604BA">
        <w:t xml:space="preserve">where </w:t>
      </w:r>
      <w:r w:rsidR="00E57F3C">
        <w:t xml:space="preserve">possession of </w:t>
      </w:r>
      <w:r w:rsidR="007604BA">
        <w:t>the heterozygote</w:t>
      </w:r>
      <w:r w:rsidR="00A23C20" w:rsidRPr="00641807">
        <w:t xml:space="preserve"> </w:t>
      </w:r>
      <w:r w:rsidR="00E57F3C">
        <w:t xml:space="preserve">genotype </w:t>
      </w:r>
      <w:r w:rsidR="00096481" w:rsidRPr="00641807">
        <w:t xml:space="preserve">increases </w:t>
      </w:r>
      <w:r w:rsidR="00A23C20" w:rsidRPr="00641807">
        <w:t>fit</w:t>
      </w:r>
      <w:r w:rsidR="00EF269C">
        <w:t>ness:</w:t>
      </w:r>
      <w:r w:rsidR="00096481" w:rsidRPr="00641807">
        <w:t xml:space="preserve"> individuals</w:t>
      </w:r>
      <w:r w:rsidR="00A23C20" w:rsidRPr="00641807">
        <w:t xml:space="preserve"> homozygous</w:t>
      </w:r>
      <w:r w:rsidR="00AF3501">
        <w:t xml:space="preserve"> for</w:t>
      </w:r>
      <w:r w:rsidR="00EF269C">
        <w:t xml:space="preserve">, or lacking, </w:t>
      </w:r>
      <w:r w:rsidR="00A23C20" w:rsidRPr="00641807">
        <w:t xml:space="preserve">the allele in question </w:t>
      </w:r>
      <w:r w:rsidR="00096481" w:rsidRPr="00641807">
        <w:t>have reduced</w:t>
      </w:r>
      <w:r w:rsidR="00A23C20" w:rsidRPr="00641807">
        <w:t xml:space="preserve"> fitness.</w:t>
      </w:r>
      <w:r w:rsidR="00BD1EA6">
        <w:t xml:space="preserve"> </w:t>
      </w:r>
      <w:r w:rsidR="00A23C20" w:rsidRPr="00641807">
        <w:t>A classic ex</w:t>
      </w:r>
      <w:r w:rsidR="000D4A61" w:rsidRPr="00641807">
        <w:t xml:space="preserve">ample </w:t>
      </w:r>
      <w:r w:rsidR="00641807">
        <w:t>is</w:t>
      </w:r>
      <w:r w:rsidR="000D4A61" w:rsidRPr="00641807">
        <w:t xml:space="preserve"> sickle cell </w:t>
      </w:r>
      <w:r w:rsidR="004B2137" w:rsidRPr="00641807">
        <w:t>anaemia</w:t>
      </w:r>
      <w:r w:rsidR="00A23C20" w:rsidRPr="00641807">
        <w:t xml:space="preserve"> </w:t>
      </w:r>
      <w:r w:rsidR="00ED6FF1" w:rsidRPr="00641807">
        <w:t xml:space="preserve">which is found </w:t>
      </w:r>
      <w:r w:rsidR="00A23C20" w:rsidRPr="00641807">
        <w:t>in humans</w:t>
      </w:r>
      <w:r w:rsidR="007604BA">
        <w:t xml:space="preserve"> who live in</w:t>
      </w:r>
      <w:r w:rsidR="00AF3501">
        <w:t xml:space="preserve"> </w:t>
      </w:r>
      <w:r w:rsidR="00A242BC">
        <w:t>malaria</w:t>
      </w:r>
      <w:r w:rsidR="00A242BC" w:rsidRPr="00641807">
        <w:t xml:space="preserve"> </w:t>
      </w:r>
      <w:r w:rsidR="004B2137" w:rsidRPr="00641807">
        <w:t>risk</w:t>
      </w:r>
      <w:r w:rsidR="00ED6FF1" w:rsidRPr="00641807">
        <w:t xml:space="preserve"> areas</w:t>
      </w:r>
      <w:r w:rsidR="004B2137" w:rsidRPr="00641807">
        <w:t>.</w:t>
      </w:r>
      <w:r w:rsidR="00BD1EA6">
        <w:t xml:space="preserve"> </w:t>
      </w:r>
      <w:r w:rsidR="004B2137" w:rsidRPr="00641807">
        <w:t xml:space="preserve">Sickle cell is a recessive disease, </w:t>
      </w:r>
      <w:r w:rsidR="00AF3501">
        <w:t>hence</w:t>
      </w:r>
      <w:r w:rsidR="004B2137" w:rsidRPr="00641807">
        <w:t xml:space="preserve"> those </w:t>
      </w:r>
      <w:r w:rsidR="00134EF7" w:rsidRPr="00641807">
        <w:t xml:space="preserve">with </w:t>
      </w:r>
      <w:r w:rsidR="004B2137" w:rsidRPr="00641807">
        <w:t xml:space="preserve">two copies of the </w:t>
      </w:r>
      <w:r w:rsidR="00134EF7" w:rsidRPr="00641807">
        <w:t xml:space="preserve">causal </w:t>
      </w:r>
      <w:r w:rsidR="004B2137" w:rsidRPr="00641807">
        <w:t xml:space="preserve">allele </w:t>
      </w:r>
      <w:r w:rsidR="00641807">
        <w:t xml:space="preserve">have </w:t>
      </w:r>
      <w:r w:rsidR="00134EF7" w:rsidRPr="00641807">
        <w:t xml:space="preserve">reduced fitness compared to </w:t>
      </w:r>
      <w:r w:rsidR="004B2137" w:rsidRPr="00641807">
        <w:t>those with one or no copies.</w:t>
      </w:r>
      <w:r w:rsidR="00BD1EA6">
        <w:t xml:space="preserve"> </w:t>
      </w:r>
      <w:r w:rsidR="004B2137" w:rsidRPr="00641807">
        <w:lastRenderedPageBreak/>
        <w:t xml:space="preserve">However, having at least one copy of this allele </w:t>
      </w:r>
      <w:r w:rsidR="005170D1" w:rsidRPr="00641807">
        <w:t xml:space="preserve">provides </w:t>
      </w:r>
      <w:r w:rsidR="004B2137" w:rsidRPr="00641807">
        <w:t>protection from malaria.</w:t>
      </w:r>
      <w:r w:rsidR="00BD1EA6">
        <w:t xml:space="preserve"> </w:t>
      </w:r>
      <w:r w:rsidR="004B2137" w:rsidRPr="00641807">
        <w:t xml:space="preserve">In this way, </w:t>
      </w:r>
      <w:r w:rsidR="005170D1" w:rsidRPr="00641807">
        <w:t xml:space="preserve">individuals </w:t>
      </w:r>
      <w:r w:rsidR="004B2137" w:rsidRPr="00641807">
        <w:t xml:space="preserve">with one copy </w:t>
      </w:r>
      <w:r w:rsidR="005170D1" w:rsidRPr="00641807">
        <w:t xml:space="preserve">have a degree of increased fitness through reduced risk of contracting malaria, </w:t>
      </w:r>
      <w:r w:rsidR="005B3208">
        <w:t>al</w:t>
      </w:r>
      <w:r w:rsidR="001C4431">
        <w:t>though there are also disadvantageous traits associated with car</w:t>
      </w:r>
      <w:r w:rsidR="005C2280">
        <w:t>r</w:t>
      </w:r>
      <w:r w:rsidR="001C4431">
        <w:t>ier status</w:t>
      </w:r>
      <w:r w:rsidR="005170D1" w:rsidRPr="00641807">
        <w:t xml:space="preserve"> </w:t>
      </w:r>
      <w:r w:rsidR="004B2137" w:rsidRPr="008C04EC">
        <w:fldChar w:fldCharType="begin">
          <w:fldData xml:space="preserve">PEVuZE5vdGU+PENpdGU+PEF1dGhvcj5SZWVzPC9BdXRob3I+PFllYXI+MjAxMDwvWWVhcj48UmVj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</w:fldData>
        </w:fldChar>
      </w:r>
      <w:r w:rsidR="00845150">
        <w:instrText xml:space="preserve"> ADDIN EN.CITE </w:instrText>
      </w:r>
      <w:r w:rsidR="00845150">
        <w:fldChar w:fldCharType="begin">
          <w:fldData xml:space="preserve">PEVuZE5vdGU+PENpdGU+PEF1dGhvcj5SZWVzPC9BdXRob3I+PFllYXI+MjAxMDwvWWVhcj48UmVj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</w:fldData>
        </w:fldChar>
      </w:r>
      <w:r w:rsidR="00845150">
        <w:instrText xml:space="preserve"> ADDIN EN.CITE.DATA </w:instrText>
      </w:r>
      <w:r w:rsidR="00845150">
        <w:fldChar w:fldCharType="end"/>
      </w:r>
      <w:r w:rsidR="004B2137" w:rsidRPr="008C04EC">
        <w:fldChar w:fldCharType="separate"/>
      </w:r>
      <w:r w:rsidR="008F35A1">
        <w:rPr>
          <w:noProof/>
        </w:rPr>
        <w:t>[8]</w:t>
      </w:r>
      <w:r w:rsidR="004B2137" w:rsidRPr="008C04EC">
        <w:fldChar w:fldCharType="end"/>
      </w:r>
      <w:r w:rsidR="004B2137" w:rsidRPr="00641807">
        <w:t>.</w:t>
      </w:r>
    </w:p>
    <w:p w14:paraId="5C52EA91" w14:textId="1A8531F5" w:rsidR="00935DB0" w:rsidRPr="00C44F11" w:rsidRDefault="00935DB0" w:rsidP="009A2D1A">
      <w:r w:rsidRPr="00641807">
        <w:t xml:space="preserve">Positive selection </w:t>
      </w:r>
      <w:r w:rsidR="00851769" w:rsidRPr="00641807">
        <w:t xml:space="preserve">is </w:t>
      </w:r>
      <w:r w:rsidRPr="00641807">
        <w:t xml:space="preserve">therefore </w:t>
      </w:r>
      <w:r w:rsidR="00851769" w:rsidRPr="00641807">
        <w:t>likely to drive</w:t>
      </w:r>
      <w:r w:rsidRPr="00641807">
        <w:t xml:space="preserve"> an increase in the </w:t>
      </w:r>
      <w:r w:rsidR="00851769" w:rsidRPr="00641807">
        <w:t xml:space="preserve">specific </w:t>
      </w:r>
      <w:r w:rsidRPr="00641807">
        <w:t>allele frequency in the population, negatively selected alleles should see a decrease in frequency in the population, and alleles with balancing selection should persist at a fairly stable frequency</w:t>
      </w:r>
      <w:r w:rsidR="00483259">
        <w:t>, assuming a constant environment</w:t>
      </w:r>
      <w:r w:rsidRPr="00641807">
        <w:t>.</w:t>
      </w:r>
      <w:r w:rsidR="00BD1EA6">
        <w:t xml:space="preserve"> </w:t>
      </w:r>
      <w:r w:rsidR="00851769" w:rsidRPr="00641807">
        <w:t xml:space="preserve">However, </w:t>
      </w:r>
      <w:r w:rsidR="007604BA">
        <w:t>t</w:t>
      </w:r>
      <w:r w:rsidRPr="00641807">
        <w:t>hrough random chance</w:t>
      </w:r>
      <w:r w:rsidR="004A28F3" w:rsidRPr="00641807">
        <w:t xml:space="preserve">, </w:t>
      </w:r>
      <w:r w:rsidRPr="00641807">
        <w:t>any of these</w:t>
      </w:r>
      <w:r w:rsidR="004B2137" w:rsidRPr="00641807">
        <w:t xml:space="preserve"> alleles could rise to fixation</w:t>
      </w:r>
      <w:r w:rsidR="00EF269C">
        <w:t>,</w:t>
      </w:r>
      <w:r w:rsidR="00F45855">
        <w:t xml:space="preserve"> </w:t>
      </w:r>
      <w:r w:rsidR="00851769" w:rsidRPr="00C44F11">
        <w:t xml:space="preserve">in which </w:t>
      </w:r>
      <w:r w:rsidR="004A28F3" w:rsidRPr="00C44F11">
        <w:t>every individual in the population possesses</w:t>
      </w:r>
      <w:r w:rsidR="004B2137" w:rsidRPr="00C44F11">
        <w:t xml:space="preserve"> th</w:t>
      </w:r>
      <w:r w:rsidR="00AF3501">
        <w:t>e</w:t>
      </w:r>
      <w:r w:rsidR="004B2137" w:rsidRPr="00C44F11">
        <w:t xml:space="preserve"> allele</w:t>
      </w:r>
      <w:r w:rsidR="00AF3501">
        <w:t>,</w:t>
      </w:r>
      <w:r w:rsidR="004B2137" w:rsidRPr="00C44F11">
        <w:t xml:space="preserve"> </w:t>
      </w:r>
      <w:r w:rsidRPr="00C44F11">
        <w:t>or be lost completely</w:t>
      </w:r>
      <w:r w:rsidR="00851769" w:rsidRPr="00C44F11">
        <w:t xml:space="preserve"> from the population</w:t>
      </w:r>
      <w:r w:rsidRPr="00C44F11">
        <w:t>.</w:t>
      </w:r>
      <w:r w:rsidR="004A28F3" w:rsidRPr="00C44F11">
        <w:t xml:space="preserve"> This </w:t>
      </w:r>
      <w:r w:rsidR="00851769" w:rsidRPr="00C44F11">
        <w:t xml:space="preserve">phenomenon, </w:t>
      </w:r>
      <w:r w:rsidR="004A28F3" w:rsidRPr="00C44F11">
        <w:t>known as “genetic drift”</w:t>
      </w:r>
      <w:r w:rsidR="00AF3501">
        <w:t>, is a confounding factor when</w:t>
      </w:r>
      <w:r w:rsidR="00042089" w:rsidRPr="00C44F11">
        <w:t xml:space="preserve"> search</w:t>
      </w:r>
      <w:r w:rsidR="00851769" w:rsidRPr="00C44F11">
        <w:t xml:space="preserve">ing </w:t>
      </w:r>
      <w:r w:rsidR="00042089" w:rsidRPr="00C44F11">
        <w:t xml:space="preserve">for </w:t>
      </w:r>
      <w:r w:rsidR="00851769" w:rsidRPr="00C44F11">
        <w:t xml:space="preserve">signatures </w:t>
      </w:r>
      <w:r w:rsidR="00042089" w:rsidRPr="00C44F11">
        <w:t>of selection</w:t>
      </w:r>
      <w:r w:rsidR="004A28F3" w:rsidRPr="00C44F11">
        <w:t>.</w:t>
      </w:r>
    </w:p>
    <w:p w14:paraId="73FDA114" w14:textId="33B26914" w:rsidR="00935DB0" w:rsidRPr="007604BA" w:rsidRDefault="00C212FC" w:rsidP="009A2D1A">
      <w:pPr>
        <w:pStyle w:val="Heading2"/>
      </w:pPr>
      <w:r w:rsidRPr="007604BA">
        <w:t xml:space="preserve">Hard, </w:t>
      </w:r>
      <w:r w:rsidR="000C52EC">
        <w:t>s</w:t>
      </w:r>
      <w:r w:rsidR="00935DB0" w:rsidRPr="007604BA">
        <w:t xml:space="preserve">oft </w:t>
      </w:r>
      <w:r w:rsidRPr="007604BA">
        <w:t>and</w:t>
      </w:r>
      <w:r w:rsidR="005A4954" w:rsidRPr="007604BA">
        <w:t xml:space="preserve"> </w:t>
      </w:r>
      <w:r w:rsidR="000C52EC">
        <w:t>p</w:t>
      </w:r>
      <w:r w:rsidR="005A4954" w:rsidRPr="007604BA">
        <w:t xml:space="preserve">olygenic </w:t>
      </w:r>
      <w:r w:rsidR="002875D2">
        <w:t>s</w:t>
      </w:r>
      <w:r w:rsidR="005A4954" w:rsidRPr="007604BA">
        <w:t>weeps</w:t>
      </w:r>
    </w:p>
    <w:p w14:paraId="64196563" w14:textId="70AAC930" w:rsidR="005A4954" w:rsidRPr="00196B22" w:rsidRDefault="005A4954" w:rsidP="0063141B">
      <w:r w:rsidRPr="007604BA">
        <w:t xml:space="preserve">When a beneficial mutation </w:t>
      </w:r>
      <w:r w:rsidR="00B27CC0">
        <w:t xml:space="preserve">arises </w:t>
      </w:r>
      <w:r w:rsidR="00CD5AD9">
        <w:t>spontaneously</w:t>
      </w:r>
      <w:r w:rsidR="00EA1A11">
        <w:t xml:space="preserve"> in an individual</w:t>
      </w:r>
      <w:r w:rsidR="00EA1A11" w:rsidRPr="007604BA">
        <w:t xml:space="preserve"> </w:t>
      </w:r>
      <w:r w:rsidRPr="007604BA">
        <w:t xml:space="preserve">and </w:t>
      </w:r>
      <w:r w:rsidR="000C52EC">
        <w:t xml:space="preserve">rapidly increases in frequency </w:t>
      </w:r>
      <w:r w:rsidRPr="007604BA">
        <w:t xml:space="preserve">in a population, rising </w:t>
      </w:r>
      <w:r w:rsidR="00A40AC7" w:rsidRPr="007604BA">
        <w:t>to fixation or near fixation</w:t>
      </w:r>
      <w:r w:rsidR="00A40AC7" w:rsidRPr="00FC4031">
        <w:t>, it is</w:t>
      </w:r>
      <w:r w:rsidRPr="00FC4031">
        <w:t xml:space="preserve"> call</w:t>
      </w:r>
      <w:r w:rsidR="00A40AC7" w:rsidRPr="00FC4031">
        <w:t>ed</w:t>
      </w:r>
      <w:r w:rsidRPr="00FC4031">
        <w:t xml:space="preserve"> a “hard sweep”.</w:t>
      </w:r>
      <w:r w:rsidR="00BD1EA6" w:rsidRPr="00FC4031">
        <w:t xml:space="preserve"> </w:t>
      </w:r>
      <w:r w:rsidR="00F95C66" w:rsidRPr="00FC4031">
        <w:t>As the mutatio</w:t>
      </w:r>
      <w:r w:rsidR="00DB5D52" w:rsidRPr="00FC4031">
        <w:t xml:space="preserve">n arose in </w:t>
      </w:r>
      <w:r w:rsidR="00CD5AD9" w:rsidRPr="00FC4031">
        <w:t>one</w:t>
      </w:r>
      <w:r w:rsidR="00DB5D52" w:rsidRPr="00FC4031">
        <w:t xml:space="preserve"> individual,</w:t>
      </w:r>
      <w:r w:rsidR="00F95C66" w:rsidRPr="00FC4031">
        <w:t xml:space="preserve"> a single haplotype, or </w:t>
      </w:r>
      <w:r w:rsidR="00EE1AB1" w:rsidRPr="00FC4031">
        <w:t xml:space="preserve">small number of </w:t>
      </w:r>
      <w:r w:rsidR="00F95C66" w:rsidRPr="00FC4031">
        <w:t xml:space="preserve">haplotypes, </w:t>
      </w:r>
      <w:r w:rsidR="003E735C" w:rsidRPr="00FC4031">
        <w:t xml:space="preserve">will </w:t>
      </w:r>
      <w:r w:rsidR="00F95C66" w:rsidRPr="00FC4031">
        <w:t>contain the allele in the population upon fixation.</w:t>
      </w:r>
      <w:r w:rsidR="00BD1EA6" w:rsidRPr="00FC4031">
        <w:t xml:space="preserve"> </w:t>
      </w:r>
      <w:r w:rsidR="000C52EC" w:rsidRPr="00FC4031">
        <w:t>However, i</w:t>
      </w:r>
      <w:r w:rsidRPr="00FC4031">
        <w:t>f the positive</w:t>
      </w:r>
      <w:r w:rsidR="000C52EC" w:rsidRPr="00FC4031">
        <w:t xml:space="preserve">ly selected </w:t>
      </w:r>
      <w:r w:rsidRPr="00FC4031">
        <w:t>allele was already present in the population</w:t>
      </w:r>
      <w:r w:rsidR="00EE1AB1" w:rsidRPr="00FC4031">
        <w:t xml:space="preserve"> (</w:t>
      </w:r>
      <w:r w:rsidR="003E735C" w:rsidRPr="00FC4031">
        <w:t xml:space="preserve">selection </w:t>
      </w:r>
      <w:r w:rsidRPr="00FC4031">
        <w:t>starting</w:t>
      </w:r>
      <w:r w:rsidR="00AF3501" w:rsidRPr="00FC4031">
        <w:t xml:space="preserve"> from </w:t>
      </w:r>
      <w:r w:rsidRPr="00FC4031">
        <w:t>“standing variation”</w:t>
      </w:r>
      <w:r w:rsidR="00EE1AB1" w:rsidRPr="00FC4031">
        <w:t>)</w:t>
      </w:r>
      <w:r w:rsidRPr="00FC4031">
        <w:t xml:space="preserve"> the sweep is </w:t>
      </w:r>
      <w:r w:rsidR="00644AA9" w:rsidRPr="00FC4031">
        <w:t xml:space="preserve">termed </w:t>
      </w:r>
      <w:r w:rsidRPr="00FC4031">
        <w:t>“soft”.</w:t>
      </w:r>
      <w:r w:rsidR="00BD1EA6" w:rsidRPr="00FC4031">
        <w:t xml:space="preserve"> </w:t>
      </w:r>
      <w:r w:rsidR="004E6CB7" w:rsidRPr="00FC4031">
        <w:t xml:space="preserve">A soft sweep could </w:t>
      </w:r>
      <w:r w:rsidR="00196B22" w:rsidRPr="00FC4031">
        <w:t>in</w:t>
      </w:r>
      <w:r w:rsidR="00600780" w:rsidRPr="00FC4031">
        <w:t>volve</w:t>
      </w:r>
      <w:r w:rsidR="00196B22" w:rsidRPr="00FC4031">
        <w:t xml:space="preserve"> </w:t>
      </w:r>
      <w:r w:rsidR="00AF3501" w:rsidRPr="00FC4031">
        <w:t xml:space="preserve">multiple haplotypes </w:t>
      </w:r>
      <w:r w:rsidR="000606C8" w:rsidRPr="00FC4031">
        <w:t xml:space="preserve">which contain the allele </w:t>
      </w:r>
      <w:r w:rsidR="004E6CB7" w:rsidRPr="00FC4031">
        <w:t>due to recombination and mutation events</w:t>
      </w:r>
      <w:r w:rsidR="004E6CB7" w:rsidRPr="007604BA">
        <w:t xml:space="preserve"> </w:t>
      </w:r>
      <w:r w:rsidR="000C52EC">
        <w:t xml:space="preserve">occurring </w:t>
      </w:r>
      <w:r w:rsidR="004E6CB7" w:rsidRPr="007604BA">
        <w:t>before the allele in question became beneficial.</w:t>
      </w:r>
      <w:r w:rsidR="00BD1EA6">
        <w:t xml:space="preserve"> </w:t>
      </w:r>
      <w:r w:rsidR="00E86A99" w:rsidRPr="007604BA">
        <w:t>In addition, soft sweeps c</w:t>
      </w:r>
      <w:r w:rsidR="00196B22">
        <w:t>an</w:t>
      </w:r>
      <w:r w:rsidR="00E86A99" w:rsidRPr="007604BA">
        <w:t xml:space="preserve"> be caused by multiple independent beneficial mutations in a </w:t>
      </w:r>
      <w:r w:rsidR="00600780">
        <w:t xml:space="preserve">single </w:t>
      </w:r>
      <w:r w:rsidR="00600780" w:rsidRPr="00FC4031">
        <w:t>species</w:t>
      </w:r>
      <w:r w:rsidR="00E86A99" w:rsidRPr="00FC4031">
        <w:t xml:space="preserve"> sweeping concurrently</w:t>
      </w:r>
      <w:r w:rsidR="00885B81" w:rsidRPr="00FC4031">
        <w:t>, also known as “convergent evolution”</w:t>
      </w:r>
      <w:r w:rsidR="00916397" w:rsidRPr="00FC4031">
        <w:t xml:space="preserve"> in which</w:t>
      </w:r>
      <w:r w:rsidR="00295F41" w:rsidRPr="00FC4031">
        <w:t xml:space="preserve"> the mutations have the same effect on fitness</w:t>
      </w:r>
      <w:r w:rsidR="003628FF" w:rsidRPr="00FC4031">
        <w:t xml:space="preserve"> </w:t>
      </w:r>
      <w:r w:rsidR="003628FF" w:rsidRPr="00FC4031">
        <w:fldChar w:fldCharType="begin"/>
      </w:r>
      <w:r w:rsidR="003628FF" w:rsidRPr="00FC4031">
        <w:instrText xml:space="preserve"> ADDIN EN.CITE &lt;EndNote&gt;&lt;Cite&gt;&lt;Author&gt;Pennings&lt;/Author&gt;&lt;Year&gt;2006&lt;/Year&gt;&lt;RecNum&gt;254&lt;/RecNum&gt;&lt;DisplayText&gt;[9]&lt;/DisplayText&gt;&lt;record&gt;&lt;rec-number&gt;254&lt;/rec-number&gt;&lt;foreign-keys&gt;&lt;key app="EN" db-id="e5vxz59tqvt2siep9ztxfp2ns2dddd9t2f05" timestamp="1523888074"&gt;254&lt;/key&gt;&lt;/foreign-keys&gt;&lt;ref-type name="Journal Article"&gt;17&lt;/ref-type&gt;&lt;contributors&gt;&lt;authors&gt;&lt;author&gt;Pennings, Pleuni S.&lt;/author&gt;&lt;author&gt;Hermisson, Joachim&lt;/author&gt;&lt;/authors&gt;&lt;/contributors&gt;&lt;titles&gt;&lt;title&gt;Soft Sweeps III: The Signature of Positive Selection from Recurrent Mutation&lt;/title&gt;&lt;secondary-title&gt;PLOS Genetics&lt;/secondary-title&gt;&lt;/titles&gt;&lt;periodical&gt;&lt;full-title&gt;PLOS Genetics&lt;/full-title&gt;&lt;/periodical&gt;&lt;pages&gt;e186&lt;/pages&gt;&lt;volume&gt;2&lt;/volume&gt;&lt;number&gt;12&lt;/number&gt;&lt;dates&gt;&lt;year&gt;2006&lt;/year&gt;&lt;/dates&gt;&lt;publisher&gt;Public Library of Science&lt;/publisher&gt;&lt;urls&gt;&lt;related-urls&gt;&lt;url&gt;https://doi.org/10.1371/journal.pgen.0020186&lt;/url&gt;&lt;url&gt;https://www.ncbi.nlm.nih.gov/pmc/articles/PMC1698945/pdf/pgen.0020186.pdf&lt;/url&gt;&lt;/related-urls&gt;&lt;/urls&gt;&lt;electronic-resource-num&gt;10.1371/journal.pgen.0020186&lt;/electronic-resource-num&gt;&lt;research-notes&gt;Some good notes on soft sweeps, inc multiple different mutations with same phenotypic effect&lt;/research-notes&gt;&lt;/record&gt;&lt;/Cite&gt;&lt;/EndNote&gt;</w:instrText>
      </w:r>
      <w:r w:rsidR="003628FF" w:rsidRPr="00FC4031">
        <w:fldChar w:fldCharType="separate"/>
      </w:r>
      <w:r w:rsidR="003628FF" w:rsidRPr="00FC4031">
        <w:t>[9]</w:t>
      </w:r>
      <w:r w:rsidR="003628FF" w:rsidRPr="00FC4031">
        <w:fldChar w:fldCharType="end"/>
      </w:r>
      <w:r w:rsidR="00E86A99" w:rsidRPr="00FC4031">
        <w:t>.</w:t>
      </w:r>
      <w:r w:rsidR="00BD1EA6" w:rsidRPr="00FC4031">
        <w:t xml:space="preserve"> </w:t>
      </w:r>
      <w:r w:rsidR="00600780" w:rsidRPr="00FC4031">
        <w:t xml:space="preserve">An example of this in humans is the way lactose persistence has swept through multiple populations with different adaptive mutations </w:t>
      </w:r>
      <w:r w:rsidR="00600780" w:rsidRPr="00FC4031">
        <w:fldChar w:fldCharType="begin">
          <w:fldData xml:space="preserve">PEVuZE5vdGU+PENpdGU+PEF1dGhvcj5UaXNoa29mZjwvQXV0aG9yPjxZZWFyPjIwMDc8L1llYXI+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</w:fldData>
        </w:fldChar>
      </w:r>
      <w:r w:rsidR="00FC4031">
        <w:instrText xml:space="preserve"> ADDIN EN.CITE </w:instrText>
      </w:r>
      <w:r w:rsidR="00FC4031">
        <w:fldChar w:fldCharType="begin">
          <w:fldData xml:space="preserve">PEVuZE5vdGU+PENpdGU+PEF1dGhvcj5UaXNoa29mZjwvQXV0aG9yPjxZZWFyPjIwMDc8L1llYXI+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</w:fldData>
        </w:fldChar>
      </w:r>
      <w:r w:rsidR="00FC4031">
        <w:instrText xml:space="preserve"> ADDIN EN.CITE.DATA </w:instrText>
      </w:r>
      <w:r w:rsidR="00FC4031">
        <w:fldChar w:fldCharType="end"/>
      </w:r>
      <w:r w:rsidR="00600780" w:rsidRPr="00FC4031">
        <w:fldChar w:fldCharType="separate"/>
      </w:r>
      <w:r w:rsidR="003628FF" w:rsidRPr="00FC4031">
        <w:rPr>
          <w:noProof/>
        </w:rPr>
        <w:t>[10, 11]</w:t>
      </w:r>
      <w:r w:rsidR="00600780" w:rsidRPr="00FC4031">
        <w:fldChar w:fldCharType="end"/>
      </w:r>
      <w:r w:rsidR="00600780" w:rsidRPr="00FC4031">
        <w:t>.</w:t>
      </w:r>
      <w:r w:rsidR="00BD1EA6" w:rsidRPr="00FC4031">
        <w:t xml:space="preserve"> </w:t>
      </w:r>
      <w:r w:rsidR="00664A47" w:rsidRPr="00FC4031">
        <w:t xml:space="preserve">Thus </w:t>
      </w:r>
      <w:r w:rsidR="00730061" w:rsidRPr="00FC4031">
        <w:t xml:space="preserve">the term “soft sweep” can refer to multiple types of selection which </w:t>
      </w:r>
      <w:r w:rsidR="00664A47" w:rsidRPr="00FC4031">
        <w:t xml:space="preserve">lead to similar </w:t>
      </w:r>
      <w:r w:rsidR="00730061" w:rsidRPr="00FC4031">
        <w:t xml:space="preserve">variation </w:t>
      </w:r>
      <w:r w:rsidR="00664A47" w:rsidRPr="00FC4031">
        <w:t>patterns in populations</w:t>
      </w:r>
      <w:r w:rsidR="00295F41" w:rsidRPr="00FC4031">
        <w:t xml:space="preserve">, </w:t>
      </w:r>
      <w:r w:rsidR="00391A6E" w:rsidRPr="00FC4031">
        <w:t>for example, where multiple haplotypes</w:t>
      </w:r>
      <w:r w:rsidR="00295F41" w:rsidRPr="00FC4031">
        <w:t xml:space="preserve"> sweep to a moderate frequency </w:t>
      </w:r>
      <w:r w:rsidR="00644AA9" w:rsidRPr="00FC4031">
        <w:t>through</w:t>
      </w:r>
      <w:r w:rsidR="00295F41" w:rsidRPr="00FC4031">
        <w:t xml:space="preserve"> increase</w:t>
      </w:r>
      <w:r w:rsidR="00391A6E" w:rsidRPr="00FC4031">
        <w:t>d</w:t>
      </w:r>
      <w:r w:rsidR="00295F41" w:rsidRPr="00FC4031">
        <w:t xml:space="preserve"> fitness from a shared effect on a phenotype</w:t>
      </w:r>
      <w:r w:rsidR="00730061" w:rsidRPr="00FC4031">
        <w:t xml:space="preserve"> </w:t>
      </w:r>
      <w:r w:rsidR="00730061" w:rsidRPr="00FC4031">
        <w:fldChar w:fldCharType="begin"/>
      </w:r>
      <w:r w:rsidR="003628FF" w:rsidRPr="00FC4031">
        <w:instrText xml:space="preserve"> ADDIN EN.CITE &lt;EndNote&gt;&lt;Cite&gt;&lt;Author&gt;Jensen&lt;/Author&gt;&lt;Year&gt;2014&lt;/Year&gt;&lt;RecNum&gt;118&lt;/RecNum&gt;&lt;DisplayText&gt;[12]&lt;/DisplayText&gt;&lt;record&gt;&lt;rec-number&gt;118&lt;/rec-number&gt;&lt;foreign-keys&gt;&lt;key app="EN" db-id="e5vxz59tqvt2siep9ztxfp2ns2dddd9t2f05" timestamp="1509468375"&gt;118&lt;/key&gt;&lt;/foreign-keys&gt;&lt;ref-type name="Journal Article"&gt;17&lt;/ref-type&gt;&lt;contributors&gt;&lt;authors&gt;&lt;author&gt;Jensen, Jeffrey D.&lt;/author&gt;&lt;/authors&gt;&lt;/contributors&gt;&lt;titles&gt;&lt;title&gt;On the unfounded enthusiasm for soft selective sweeps&lt;/title&gt;&lt;/titles&gt;&lt;pages&gt;5281&lt;/pages&gt;&lt;volume&gt;5&lt;/volume&gt;&lt;dates&gt;&lt;year&gt;2014&lt;/year&gt;&lt;pub-dates&gt;&lt;date&gt;10/27/online&lt;/date&gt;&lt;/pub-dates&gt;&lt;/dates&gt;&lt;publisher&gt;Nature Publishing Group, a division of Macmillan Publishers Limited. All Rights Reserved.&lt;/publisher&gt;&lt;work-type&gt;Review Article&lt;/work-type&gt;&lt;urls&gt;&lt;related-urls&gt;&lt;url&gt;http://dx.doi.org/10.1038/ncomms6281&lt;/url&gt;&lt;url&gt;http://www.nature.com/articles/ncomms6281.pdf&lt;/url&gt;&lt;/related-urls&gt;&lt;/urls&gt;&lt;electronic-resource-num&gt;10.1038/ncomms6281&lt;/electronic-resource-num&gt;&lt;research-notes&gt;Skeptical of Soft Sweeps&lt;/research-notes&gt;&lt;/record&gt;&lt;/Cite&gt;&lt;/EndNote&gt;</w:instrText>
      </w:r>
      <w:r w:rsidR="00730061" w:rsidRPr="00FC4031">
        <w:fldChar w:fldCharType="separate"/>
      </w:r>
      <w:r w:rsidR="003628FF" w:rsidRPr="00FC4031">
        <w:t>[12]</w:t>
      </w:r>
      <w:r w:rsidR="00730061" w:rsidRPr="00FC4031">
        <w:fldChar w:fldCharType="end"/>
      </w:r>
      <w:r w:rsidR="00664A47" w:rsidRPr="00FC4031">
        <w:t>.</w:t>
      </w:r>
      <w:r w:rsidR="00BD1EA6" w:rsidRPr="00FC4031">
        <w:t xml:space="preserve"> </w:t>
      </w:r>
      <w:r w:rsidR="00A151D5" w:rsidRPr="00FC4031">
        <w:t>The</w:t>
      </w:r>
      <w:r w:rsidR="008C3CCE" w:rsidRPr="00FC4031">
        <w:t xml:space="preserve"> genomic regions to either side (</w:t>
      </w:r>
      <w:r w:rsidR="00B27CC0" w:rsidRPr="00FC4031">
        <w:t xml:space="preserve">the </w:t>
      </w:r>
      <w:r w:rsidR="00A151D5" w:rsidRPr="00FC4031">
        <w:t>“shoulders”</w:t>
      </w:r>
      <w:r w:rsidR="008C3CCE" w:rsidRPr="00FC4031">
        <w:t>)</w:t>
      </w:r>
      <w:r w:rsidR="00A151D5" w:rsidRPr="00FC4031">
        <w:t xml:space="preserve"> of a hard sweep </w:t>
      </w:r>
      <w:r w:rsidR="008C3CCE" w:rsidRPr="00FC4031">
        <w:t xml:space="preserve">might </w:t>
      </w:r>
      <w:r w:rsidR="00A151D5" w:rsidRPr="00FC4031">
        <w:t xml:space="preserve">be mistaken for a soft sweep </w:t>
      </w:r>
      <w:r w:rsidR="00A151D5" w:rsidRPr="00FC4031">
        <w:fldChar w:fldCharType="begin">
          <w:fldData xml:space="preserve">PEVuZE5vdGU+PENpdGU+PEF1dGhvcj5TY2hyaWRlcjwvQXV0aG9yPjxZZWFyPjIwMTU8L1llYXI+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</w:fldData>
        </w:fldChar>
      </w:r>
      <w:r w:rsidR="003628FF" w:rsidRPr="00FC4031">
        <w:instrText xml:space="preserve"> ADDIN EN.CITE </w:instrText>
      </w:r>
      <w:r w:rsidR="003628FF" w:rsidRPr="00FC4031">
        <w:fldChar w:fldCharType="begin">
          <w:fldData xml:space="preserve">PEVuZE5vdGU+PENpdGU+PEF1dGhvcj5TY2hyaWRlcjwvQXV0aG9yPjxZZWFyPjIwMTU8L1llYXI+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</w:fldData>
        </w:fldChar>
      </w:r>
      <w:r w:rsidR="003628FF" w:rsidRPr="00FC4031">
        <w:instrText xml:space="preserve"> ADDIN EN.CITE.DATA </w:instrText>
      </w:r>
      <w:r w:rsidR="003628FF" w:rsidRPr="00FC4031">
        <w:fldChar w:fldCharType="end"/>
      </w:r>
      <w:r w:rsidR="00A151D5" w:rsidRPr="00FC4031">
        <w:fldChar w:fldCharType="separate"/>
      </w:r>
      <w:r w:rsidR="003628FF" w:rsidRPr="00FC4031">
        <w:t>[12, 13]</w:t>
      </w:r>
      <w:r w:rsidR="00A151D5" w:rsidRPr="00FC4031">
        <w:fldChar w:fldCharType="end"/>
      </w:r>
      <w:r w:rsidR="00A151D5" w:rsidRPr="00FC4031">
        <w:t>.</w:t>
      </w:r>
      <w:r w:rsidR="00BD1EA6" w:rsidRPr="00FC4031">
        <w:t xml:space="preserve"> </w:t>
      </w:r>
      <w:r w:rsidR="00752B10" w:rsidRPr="00FC4031">
        <w:t xml:space="preserve">“Incomplete” or “partial” sweeps are either soft or hard sweeps that have not </w:t>
      </w:r>
      <w:r w:rsidR="00AF3501" w:rsidRPr="00FC4031">
        <w:t>reached</w:t>
      </w:r>
      <w:r w:rsidR="00752B10" w:rsidRPr="00FC4031">
        <w:t xml:space="preserve"> fixation at the time of the sample being taken.</w:t>
      </w:r>
      <w:r w:rsidR="00BD1EA6" w:rsidRPr="00FC4031">
        <w:t xml:space="preserve"> </w:t>
      </w:r>
      <w:r w:rsidRPr="00FC4031">
        <w:t>For some phenotypes, there are m</w:t>
      </w:r>
      <w:r w:rsidR="008C3CCE" w:rsidRPr="00FC4031">
        <w:t xml:space="preserve">ultiple </w:t>
      </w:r>
      <w:r w:rsidRPr="00FC4031">
        <w:t>allele</w:t>
      </w:r>
      <w:r w:rsidR="008C3CCE" w:rsidRPr="00FC4031">
        <w:t>s</w:t>
      </w:r>
      <w:r w:rsidRPr="00FC4031">
        <w:t xml:space="preserve"> which contribute.</w:t>
      </w:r>
      <w:r w:rsidR="00BD1EA6" w:rsidRPr="00FC4031">
        <w:t xml:space="preserve"> </w:t>
      </w:r>
      <w:r w:rsidR="00E74D24" w:rsidRPr="00FC4031">
        <w:t>If</w:t>
      </w:r>
      <w:r w:rsidR="00E74D24" w:rsidRPr="00196B22">
        <w:t xml:space="preserve"> these traits are</w:t>
      </w:r>
      <w:r w:rsidR="00C27B56" w:rsidRPr="00196B22">
        <w:t xml:space="preserve"> selected for, </w:t>
      </w:r>
      <w:r w:rsidR="00C27B56" w:rsidRPr="00196B22">
        <w:lastRenderedPageBreak/>
        <w:t>this is called polygenic selection</w:t>
      </w:r>
      <w:r w:rsidR="00E74D24" w:rsidRPr="00196B22">
        <w:t>.</w:t>
      </w:r>
      <w:r w:rsidR="00BD1EA6">
        <w:t xml:space="preserve"> </w:t>
      </w:r>
      <w:r w:rsidRPr="00196B22">
        <w:t>A common example of this is human height</w:t>
      </w:r>
      <w:r w:rsidR="00C27B56" w:rsidRPr="00196B22">
        <w:t>, wh</w:t>
      </w:r>
      <w:r w:rsidR="00DB5D52">
        <w:t>ich has been found to depend on</w:t>
      </w:r>
      <w:r w:rsidR="00C27B56" w:rsidRPr="00196B22">
        <w:t xml:space="preserve"> hundred</w:t>
      </w:r>
      <w:r w:rsidR="00DB5D52">
        <w:t>s of loci throughout the genome</w:t>
      </w:r>
      <w:r w:rsidR="00E74646" w:rsidRPr="00196B22">
        <w:t xml:space="preserve"> </w:t>
      </w:r>
      <w:r w:rsidR="00E74646" w:rsidRPr="00196B22">
        <w:fldChar w:fldCharType="begin">
          <w:fldData xml:space="preserve">PEVuZE5vdGU+PENpdGU+PEF1dGhvcj5UdXJjaGluPC9BdXRob3I+PFllYXI+MjAxMjwvWWVhcj48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</w:fldData>
        </w:fldChar>
      </w:r>
      <w:r w:rsidR="003628FF">
        <w:instrText xml:space="preserve"> ADDIN EN.CITE </w:instrText>
      </w:r>
      <w:r w:rsidR="003628FF">
        <w:fldChar w:fldCharType="begin">
          <w:fldData xml:space="preserve">PEVuZE5vdGU+PENpdGU+PEF1dGhvcj5UdXJjaGluPC9BdXRob3I+PFllYXI+MjAxMjwvWWVhcj48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</w:fldData>
        </w:fldChar>
      </w:r>
      <w:r w:rsidR="003628FF">
        <w:instrText xml:space="preserve"> ADDIN EN.CITE.DATA </w:instrText>
      </w:r>
      <w:r w:rsidR="003628FF">
        <w:fldChar w:fldCharType="end"/>
      </w:r>
      <w:r w:rsidR="00E74646" w:rsidRPr="00196B22">
        <w:fldChar w:fldCharType="separate"/>
      </w:r>
      <w:r w:rsidR="003628FF">
        <w:rPr>
          <w:noProof/>
        </w:rPr>
        <w:t>[14, 15]</w:t>
      </w:r>
      <w:r w:rsidR="00E74646" w:rsidRPr="00196B22">
        <w:fldChar w:fldCharType="end"/>
      </w:r>
      <w:r w:rsidRPr="00196B22">
        <w:t>.</w:t>
      </w:r>
      <w:r w:rsidR="00BD1EA6">
        <w:t xml:space="preserve"> </w:t>
      </w:r>
      <w:r w:rsidRPr="00196B22">
        <w:t xml:space="preserve">If positive selection </w:t>
      </w:r>
      <w:r w:rsidR="00AF3501">
        <w:t>occurs</w:t>
      </w:r>
      <w:r w:rsidR="008C3CCE">
        <w:t xml:space="preserve"> for</w:t>
      </w:r>
      <w:r w:rsidR="00196B22">
        <w:t xml:space="preserve"> </w:t>
      </w:r>
      <w:r w:rsidRPr="00196B22">
        <w:t xml:space="preserve">these alleles it is </w:t>
      </w:r>
      <w:r w:rsidR="00AF3501">
        <w:t>difficult to detect because</w:t>
      </w:r>
      <w:r w:rsidRPr="00196B22">
        <w:t xml:space="preserve"> none of the alleles may </w:t>
      </w:r>
      <w:r w:rsidR="008C3CCE">
        <w:t xml:space="preserve">reach </w:t>
      </w:r>
      <w:r w:rsidRPr="00196B22">
        <w:t>fixation but all may become slightly more frequent as a group</w:t>
      </w:r>
      <w:r w:rsidR="00E51636" w:rsidRPr="00196B22">
        <w:t xml:space="preserve"> </w:t>
      </w:r>
      <w:r w:rsidR="00E51636" w:rsidRPr="00196B22">
        <w:fldChar w:fldCharType="begin">
          <w:fldData xml:space="preserve">PEVuZE5vdGU+PENpdGU+PEF1dGhvcj5CZXJnPC9BdXRob3I+PFllYXI+MjAxNDwvWWVhcj48UmVj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</w:fldData>
        </w:fldChar>
      </w:r>
      <w:r w:rsidR="003628FF">
        <w:instrText xml:space="preserve"> ADDIN EN.CITE </w:instrText>
      </w:r>
      <w:r w:rsidR="003628FF">
        <w:fldChar w:fldCharType="begin">
          <w:fldData xml:space="preserve">PEVuZE5vdGU+PENpdGU+PEF1dGhvcj5CZXJnPC9BdXRob3I+PFllYXI+MjAxNDwvWWVhcj48UmVj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</w:fldData>
        </w:fldChar>
      </w:r>
      <w:r w:rsidR="003628FF">
        <w:instrText xml:space="preserve"> ADDIN EN.CITE.DATA </w:instrText>
      </w:r>
      <w:r w:rsidR="003628FF">
        <w:fldChar w:fldCharType="end"/>
      </w:r>
      <w:r w:rsidR="00E51636" w:rsidRPr="00196B22">
        <w:fldChar w:fldCharType="separate"/>
      </w:r>
      <w:r w:rsidR="003628FF">
        <w:rPr>
          <w:noProof/>
        </w:rPr>
        <w:t>[16, 17]</w:t>
      </w:r>
      <w:r w:rsidR="00E51636" w:rsidRPr="00196B22">
        <w:fldChar w:fldCharType="end"/>
      </w:r>
      <w:r w:rsidRPr="00196B22">
        <w:t>.</w:t>
      </w:r>
      <w:r w:rsidR="00BD1EA6">
        <w:t xml:space="preserve"> </w:t>
      </w:r>
      <w:r w:rsidR="004F3D03" w:rsidRPr="00196B22">
        <w:t xml:space="preserve">Of course, these </w:t>
      </w:r>
      <w:r w:rsidR="008C3CCE">
        <w:t>patterns are likely to be confounded by other processes</w:t>
      </w:r>
      <w:r w:rsidR="00AD25F0" w:rsidRPr="00AD25F0">
        <w:t xml:space="preserve"> </w:t>
      </w:r>
      <w:r w:rsidR="00AD25F0">
        <w:t xml:space="preserve">including the impact of </w:t>
      </w:r>
      <w:r w:rsidR="00AD25F0" w:rsidRPr="00196B22">
        <w:t>migration, multi</w:t>
      </w:r>
      <w:r w:rsidR="00CC36F3">
        <w:t xml:space="preserve">ple </w:t>
      </w:r>
      <w:r w:rsidR="00AD25F0" w:rsidRPr="00196B22">
        <w:t xml:space="preserve">origins </w:t>
      </w:r>
      <w:r w:rsidR="00AD25F0">
        <w:t xml:space="preserve">of alleles </w:t>
      </w:r>
      <w:r w:rsidR="00AD25F0" w:rsidRPr="00196B22">
        <w:t xml:space="preserve">and </w:t>
      </w:r>
      <w:r w:rsidR="00CC36F3">
        <w:t xml:space="preserve">the </w:t>
      </w:r>
      <w:r w:rsidR="00AD25F0" w:rsidRPr="00196B22">
        <w:t>variable speed of sweeps</w:t>
      </w:r>
      <w:r w:rsidR="00AD25F0">
        <w:t>.</w:t>
      </w:r>
      <w:r w:rsidR="00BD1EA6">
        <w:t xml:space="preserve"> </w:t>
      </w:r>
      <w:r w:rsidR="00AD25F0">
        <w:t>These,</w:t>
      </w:r>
      <w:r w:rsidR="00AD25F0" w:rsidRPr="00AD25F0">
        <w:t xml:space="preserve"> </w:t>
      </w:r>
      <w:r w:rsidR="00AD25F0" w:rsidRPr="00196B22">
        <w:t>among other factors</w:t>
      </w:r>
      <w:r w:rsidR="00AD25F0">
        <w:t>,</w:t>
      </w:r>
      <w:r w:rsidR="00AD25F0" w:rsidRPr="00196B22">
        <w:t xml:space="preserve"> </w:t>
      </w:r>
      <w:r w:rsidR="00F5593B">
        <w:t>confound</w:t>
      </w:r>
      <w:r w:rsidR="00AD25F0">
        <w:t xml:space="preserve"> </w:t>
      </w:r>
      <w:r w:rsidR="004F3D03" w:rsidRPr="00196B22">
        <w:t>effort</w:t>
      </w:r>
      <w:r w:rsidR="006A7906" w:rsidRPr="00196B22">
        <w:t>s to easi</w:t>
      </w:r>
      <w:r w:rsidR="004F3D03" w:rsidRPr="00196B22">
        <w:t xml:space="preserve">ly classify and identify sweeps </w:t>
      </w:r>
      <w:r w:rsidR="002074AF" w:rsidRPr="00196B22">
        <w:fldChar w:fldCharType="begin"/>
      </w:r>
      <w:r w:rsidR="003628FF">
        <w:instrText xml:space="preserve"> ADDIN EN.CITE &lt;EndNote&gt;&lt;Cite&gt;&lt;Author&gt;Hermisson&lt;/Author&gt;&lt;Year&gt;2017&lt;/Year&gt;&lt;RecNum&gt;122&lt;/RecNum&gt;&lt;DisplayText&gt;[18]&lt;/DisplayText&gt;&lt;record&gt;&lt;rec-number&gt;122&lt;/rec-number&gt;&lt;foreign-keys&gt;&lt;key app="EN" db-id="e5vxz59tqvt2siep9ztxfp2ns2dddd9t2f05" timestamp="1509535574"&gt;122&lt;/key&gt;&lt;/foreign-keys&gt;&lt;ref-type name="Journal Article"&gt;17&lt;/ref-type&gt;&lt;contributors&gt;&lt;authors&gt;&lt;author&gt;Hermisson, Joachim&lt;/author&gt;&lt;author&gt;Pennings, Pleuni S.&lt;/author&gt;&lt;/authors&gt;&lt;/contributors&gt;&lt;titles&gt;&lt;title&gt;Soft sweeps and beyond: understanding the patterns and probabilities of selection footprints under rapid adaptation&lt;/title&gt;&lt;secondary-title&gt;Methods in Ecology and Evolution&lt;/secondary-title&gt;&lt;/titles&gt;&lt;periodical&gt;&lt;full-title&gt;Methods in Ecology and Evolution&lt;/full-title&gt;&lt;/periodical&gt;&lt;pages&gt;700-716&lt;/pages&gt;&lt;volume&gt;8&lt;/volume&gt;&lt;number&gt;6&lt;/number&gt;&lt;keywords&gt;&lt;keyword&gt;adaptation&lt;/keyword&gt;&lt;keyword&gt;Drosophila&lt;/keyword&gt;&lt;keyword&gt;genetic hitch-hiking&lt;/keyword&gt;&lt;keyword&gt;HIV&lt;/keyword&gt;&lt;keyword&gt;lactase&lt;/keyword&gt;&lt;keyword&gt;malaria&lt;/keyword&gt;&lt;keyword&gt;selective sweep&lt;/keyword&gt;&lt;/keywords&gt;&lt;dates&gt;&lt;year&gt;2017&lt;/year&gt;&lt;/dates&gt;&lt;isbn&gt;2041-210X&lt;/isbn&gt;&lt;urls&gt;&lt;related-urls&gt;&lt;url&gt;http://dx.doi.org/10.1111/2041-210X.12808&lt;/url&gt;&lt;url&gt;http://onlinelibrary.wiley.com/store/10.1111/2041-210X.12808/asset/mee312808.pdf?v=1&amp;amp;t=j9y37x4g&amp;amp;s=ecbcd44af2022214614f461a14099d11c77b8942&lt;/url&gt;&lt;/related-urls&gt;&lt;/urls&gt;&lt;electronic-resource-num&gt;10.1111/2041-210X.12808&lt;/electronic-resource-num&gt;&lt;research-notes&gt;Real life data does not fit into classical patterns of soft and hard sweeps&lt;/research-notes&gt;&lt;/record&gt;&lt;/Cite&gt;&lt;/EndNote&gt;</w:instrText>
      </w:r>
      <w:r w:rsidR="002074AF" w:rsidRPr="00196B22">
        <w:fldChar w:fldCharType="separate"/>
      </w:r>
      <w:r w:rsidR="003628FF">
        <w:rPr>
          <w:noProof/>
        </w:rPr>
        <w:t>[18]</w:t>
      </w:r>
      <w:r w:rsidR="002074AF" w:rsidRPr="00196B22">
        <w:fldChar w:fldCharType="end"/>
      </w:r>
      <w:r w:rsidR="004F3D03" w:rsidRPr="00196B22">
        <w:t>.</w:t>
      </w:r>
    </w:p>
    <w:p w14:paraId="3D53812C" w14:textId="3689540E" w:rsidR="00F811FD" w:rsidRPr="00196B22" w:rsidRDefault="00C212FC" w:rsidP="009A2D1A">
      <w:pPr>
        <w:pStyle w:val="Heading2"/>
      </w:pPr>
      <w:r w:rsidRPr="00196B22">
        <w:t xml:space="preserve">Hitchhiking and </w:t>
      </w:r>
      <w:r w:rsidR="00B27CC0">
        <w:t>r</w:t>
      </w:r>
      <w:r w:rsidR="00572E28" w:rsidRPr="00196B22">
        <w:t>ecombination</w:t>
      </w:r>
    </w:p>
    <w:p w14:paraId="7EE46E6A" w14:textId="00A6D52A" w:rsidR="00A1110D" w:rsidRDefault="005A4954" w:rsidP="00FB2BE3">
      <w:r w:rsidRPr="00196B22">
        <w:t xml:space="preserve">When sweeps occur, they </w:t>
      </w:r>
      <w:r w:rsidR="00AF3501">
        <w:t>may</w:t>
      </w:r>
      <w:r w:rsidRPr="00196B22">
        <w:t xml:space="preserve"> leave </w:t>
      </w:r>
      <w:r w:rsidR="00306265">
        <w:t xml:space="preserve">behind </w:t>
      </w:r>
      <w:r w:rsidR="00DB5D52">
        <w:t>evidence</w:t>
      </w:r>
      <w:r w:rsidR="0075670E" w:rsidRPr="00196B22">
        <w:t xml:space="preserve"> in the genome.</w:t>
      </w:r>
      <w:r w:rsidR="00BD1EA6">
        <w:t xml:space="preserve"> </w:t>
      </w:r>
      <w:r w:rsidR="0075670E" w:rsidRPr="00196B22">
        <w:t xml:space="preserve">As an allele </w:t>
      </w:r>
      <w:r w:rsidR="00946DDD">
        <w:t>approaches</w:t>
      </w:r>
      <w:r w:rsidR="0075670E" w:rsidRPr="00196B22">
        <w:t xml:space="preserve"> fixation other neutral</w:t>
      </w:r>
      <w:r w:rsidR="00A422BE">
        <w:t>,</w:t>
      </w:r>
      <w:r w:rsidR="0075670E" w:rsidRPr="00196B22">
        <w:t xml:space="preserve"> or even mildly deleterious</w:t>
      </w:r>
      <w:r w:rsidR="00A422BE">
        <w:t>,</w:t>
      </w:r>
      <w:r w:rsidR="0075670E" w:rsidRPr="00196B22">
        <w:t xml:space="preserve"> alleles near</w:t>
      </w:r>
      <w:r w:rsidR="00946DDD">
        <w:t xml:space="preserve"> to</w:t>
      </w:r>
      <w:r w:rsidR="0075670E" w:rsidRPr="00196B22">
        <w:t xml:space="preserve"> the selected allele </w:t>
      </w:r>
      <w:r w:rsidR="00A422BE">
        <w:t xml:space="preserve">may </w:t>
      </w:r>
      <w:r w:rsidR="009D73FB" w:rsidRPr="00196B22">
        <w:t xml:space="preserve">sweep along with it </w:t>
      </w:r>
      <w:r w:rsidR="00196B22">
        <w:t xml:space="preserve">in </w:t>
      </w:r>
      <w:r w:rsidR="009D73FB" w:rsidRPr="00196B22">
        <w:t xml:space="preserve">a process </w:t>
      </w:r>
      <w:r w:rsidR="00A422BE">
        <w:t xml:space="preserve">termed </w:t>
      </w:r>
      <w:r w:rsidR="0075670E" w:rsidRPr="00196B22">
        <w:t xml:space="preserve">“hitchhiking” by </w:t>
      </w:r>
      <w:r w:rsidR="00DE3A17">
        <w:t xml:space="preserve">Maynard </w:t>
      </w:r>
      <w:r w:rsidR="009D73FB" w:rsidRPr="00196B22">
        <w:t>Smith and Haigh</w:t>
      </w:r>
      <w:r w:rsidR="00DE3A17">
        <w:t xml:space="preserve"> </w:t>
      </w:r>
      <w:r w:rsidR="00DE3A17">
        <w:fldChar w:fldCharType="begin"/>
      </w:r>
      <w:r w:rsidR="003628FF">
        <w:instrText xml:space="preserve"> ADDIN EN.CITE &lt;EndNote&gt;&lt;Cite&gt;&lt;Author&gt;Maynard Smith&lt;/Author&gt;&lt;Year&gt;1974&lt;/Year&gt;&lt;RecNum&gt;244&lt;/RecNum&gt;&lt;DisplayText&gt;[19]&lt;/DisplayText&gt;&lt;record&gt;&lt;rec-number&gt;244&lt;/rec-number&gt;&lt;foreign-keys&gt;&lt;key app="EN" db-id="e5vxz59tqvt2siep9ztxfp2ns2dddd9t2f05" timestamp="1516115162"&gt;244&lt;/key&gt;&lt;/foreign-keys&gt;&lt;ref-type name="Journal Article"&gt;17&lt;/ref-type&gt;&lt;contributors&gt;&lt;authors&gt;&lt;author&gt;Maynard Smith, J.&lt;/author&gt;&lt;author&gt;Haigh, J.&lt;/author&gt;&lt;/authors&gt;&lt;/contributors&gt;&lt;titles&gt;&lt;title&gt;The hitch-hiking effect of a favourable gene&lt;/title&gt;&lt;secondary-title&gt;Genet Res&lt;/secondary-title&gt;&lt;alt-title&gt;Genetical research&lt;/alt-title&gt;&lt;/titles&gt;&lt;alt-periodical&gt;&lt;full-title&gt;Genetical Research&lt;/full-title&gt;&lt;/alt-periodical&gt;&lt;pages&gt;23-35&lt;/pages&gt;&lt;volume&gt;23&lt;/volume&gt;&lt;number&gt;1&lt;/number&gt;&lt;edition&gt;1974/02/01&lt;/edition&gt;&lt;keywords&gt;&lt;keyword&gt;Alleles&lt;/keyword&gt;&lt;keyword&gt;Animals&lt;/keyword&gt;&lt;keyword&gt;Gene Frequency&lt;/keyword&gt;&lt;keyword&gt;*Genetics, Population&lt;/keyword&gt;&lt;keyword&gt;Heterozygote&lt;/keyword&gt;&lt;keyword&gt;Humans&lt;/keyword&gt;&lt;keyword&gt;Polymorphism, Genetic&lt;/keyword&gt;&lt;keyword&gt;Probability&lt;/keyword&gt;&lt;keyword&gt;Selection, Genetic&lt;/keyword&gt;&lt;/keywords&gt;&lt;dates&gt;&lt;year&gt;1974&lt;/year&gt;&lt;pub-dates&gt;&lt;date&gt;Feb&lt;/date&gt;&lt;/pub-dates&gt;&lt;/dates&gt;&lt;isbn&gt;0016-6723&lt;/isbn&gt;&lt;accession-num&gt;4407212&lt;/accession-num&gt;&lt;urls&gt;&lt;/urls&gt;&lt;remote-database-provider&gt;NLM&lt;/remote-database-provider&gt;&lt;research-notes&gt;First used term &amp;quot;hitch-hiking&amp;quot;&lt;/research-notes&gt;&lt;language&gt;eng&lt;/language&gt;&lt;/record&gt;&lt;/Cite&gt;&lt;/EndNote&gt;</w:instrText>
      </w:r>
      <w:r w:rsidR="00DE3A17">
        <w:fldChar w:fldCharType="separate"/>
      </w:r>
      <w:r w:rsidR="003628FF">
        <w:rPr>
          <w:noProof/>
        </w:rPr>
        <w:t>[19]</w:t>
      </w:r>
      <w:r w:rsidR="00DE3A17">
        <w:fldChar w:fldCharType="end"/>
      </w:r>
      <w:r w:rsidR="0075670E" w:rsidRPr="00196B22">
        <w:t>.</w:t>
      </w:r>
      <w:r w:rsidR="00BD1EA6">
        <w:t xml:space="preserve"> </w:t>
      </w:r>
      <w:r w:rsidR="0075670E" w:rsidRPr="00196B22">
        <w:t>The process of reco</w:t>
      </w:r>
      <w:r w:rsidR="00290F2B">
        <w:t>mbination, where chromosomes</w:t>
      </w:r>
      <w:r w:rsidR="0075670E" w:rsidRPr="00196B22">
        <w:t xml:space="preserve"> cross</w:t>
      </w:r>
      <w:r w:rsidR="005A4888">
        <w:t>-</w:t>
      </w:r>
      <w:r w:rsidR="0075670E" w:rsidRPr="00196B22">
        <w:t>over during meiosis</w:t>
      </w:r>
      <w:r w:rsidR="007741B4">
        <w:t>,</w:t>
      </w:r>
      <w:r w:rsidR="004F3B52">
        <w:t xml:space="preserve"> breaks up chromosome segments, shortening haplotypes.</w:t>
      </w:r>
      <w:r w:rsidR="00AF3501">
        <w:t xml:space="preserve"> </w:t>
      </w:r>
      <w:r w:rsidR="004F3B52">
        <w:t xml:space="preserve">Recombination however </w:t>
      </w:r>
      <w:r w:rsidR="00AF3501">
        <w:t>lags behind the impact of the sweep</w:t>
      </w:r>
      <w:r w:rsidR="0075670E" w:rsidRPr="00290F2B">
        <w:t xml:space="preserve"> and the population can be left with highly correlated</w:t>
      </w:r>
      <w:r w:rsidR="00CF7E2A">
        <w:t xml:space="preserve"> alleles in region</w:t>
      </w:r>
      <w:r w:rsidR="00683A24">
        <w:t>s</w:t>
      </w:r>
      <w:r w:rsidR="00CF7E2A">
        <w:t xml:space="preserve"> of the </w:t>
      </w:r>
      <w:r w:rsidR="0035489F">
        <w:t>chromosome</w:t>
      </w:r>
      <w:r w:rsidR="00AF3501">
        <w:t xml:space="preserve"> (linkage disequilibrium</w:t>
      </w:r>
      <w:r w:rsidR="00415CD8">
        <w:t xml:space="preserve"> or “LD”</w:t>
      </w:r>
      <w:r w:rsidR="00AF3501">
        <w:t>)</w:t>
      </w:r>
      <w:r w:rsidR="0075670E" w:rsidRPr="00290F2B">
        <w:t>.</w:t>
      </w:r>
      <w:r w:rsidR="00BD1EA6">
        <w:t xml:space="preserve"> </w:t>
      </w:r>
      <w:r w:rsidR="00306265">
        <w:t>The i</w:t>
      </w:r>
      <w:r w:rsidR="006764AF">
        <w:t xml:space="preserve">dentification of chromosome regions </w:t>
      </w:r>
      <w:r w:rsidR="00DB5D52">
        <w:t>with this structure</w:t>
      </w:r>
      <w:r w:rsidR="006764AF">
        <w:t xml:space="preserve"> i</w:t>
      </w:r>
      <w:r w:rsidR="0075670E" w:rsidRPr="00290F2B">
        <w:t>s</w:t>
      </w:r>
      <w:r w:rsidR="00C212FC" w:rsidRPr="00290F2B">
        <w:t xml:space="preserve"> the basis for detecting sweeps.</w:t>
      </w:r>
      <w:r w:rsidR="00BD1EA6">
        <w:t xml:space="preserve"> </w:t>
      </w:r>
      <w:r w:rsidR="00C212FC" w:rsidRPr="00290F2B">
        <w:t xml:space="preserve">However, </w:t>
      </w:r>
      <w:r w:rsidR="00B03AA3">
        <w:t>the impact of other processes may make the detection of these sweeps difficult.</w:t>
      </w:r>
      <w:r w:rsidR="00BD1EA6">
        <w:t xml:space="preserve"> </w:t>
      </w:r>
      <w:r w:rsidR="00C212FC" w:rsidRPr="00290F2B">
        <w:t xml:space="preserve">A sweep </w:t>
      </w:r>
      <w:r w:rsidR="005A4610">
        <w:t xml:space="preserve">located </w:t>
      </w:r>
      <w:r w:rsidR="00C212FC" w:rsidRPr="00290F2B">
        <w:t xml:space="preserve">around a </w:t>
      </w:r>
      <w:r w:rsidR="005A4610">
        <w:t xml:space="preserve">chromosome </w:t>
      </w:r>
      <w:r w:rsidR="00C212FC" w:rsidRPr="00290F2B">
        <w:t xml:space="preserve">recombination hotspot </w:t>
      </w:r>
      <w:r w:rsidR="00AF3501">
        <w:t>might be</w:t>
      </w:r>
      <w:r w:rsidR="00C212FC" w:rsidRPr="00290F2B">
        <w:t xml:space="preserve"> hard to </w:t>
      </w:r>
      <w:r w:rsidR="005A4610">
        <w:t xml:space="preserve">detect </w:t>
      </w:r>
      <w:r w:rsidR="00C212FC" w:rsidRPr="00290F2B">
        <w:t>as the hitchhiking effect would be lost quickly</w:t>
      </w:r>
      <w:r w:rsidR="00201E60">
        <w:t xml:space="preserve"> due to </w:t>
      </w:r>
      <w:r w:rsidR="00306265">
        <w:t xml:space="preserve">frequent recombination </w:t>
      </w:r>
      <w:r w:rsidR="00201E60">
        <w:t>short</w:t>
      </w:r>
      <w:r w:rsidR="00306265">
        <w:t>ening</w:t>
      </w:r>
      <w:r w:rsidR="00201E60">
        <w:t xml:space="preserve"> haplotypes</w:t>
      </w:r>
      <w:r w:rsidR="00C212FC" w:rsidRPr="00290F2B">
        <w:t xml:space="preserve">. </w:t>
      </w:r>
      <w:r w:rsidR="00DC4409">
        <w:t>Recombination intensity is highly variable across the genome and a</w:t>
      </w:r>
      <w:r w:rsidR="00AF3501">
        <w:t xml:space="preserve"> chromosome region</w:t>
      </w:r>
      <w:r w:rsidR="00C212FC" w:rsidRPr="00290F2B">
        <w:t xml:space="preserve"> with very low levels of recombination </w:t>
      </w:r>
      <w:r w:rsidR="00AF3501">
        <w:t>m</w:t>
      </w:r>
      <w:r w:rsidR="00DB5D52">
        <w:t>ight</w:t>
      </w:r>
      <w:r w:rsidR="00AF3501">
        <w:t xml:space="preserve"> resemble</w:t>
      </w:r>
      <w:r w:rsidR="00C212FC" w:rsidRPr="00290F2B">
        <w:t xml:space="preserve"> a candidate sweep.</w:t>
      </w:r>
      <w:r w:rsidR="00BD1EA6">
        <w:t xml:space="preserve"> </w:t>
      </w:r>
      <w:r w:rsidR="00E65502" w:rsidRPr="00290F2B">
        <w:t xml:space="preserve">Therefore it </w:t>
      </w:r>
      <w:r w:rsidR="00CF7E2A">
        <w:t>is</w:t>
      </w:r>
      <w:r w:rsidR="00667FB1">
        <w:t xml:space="preserve"> advantageous to</w:t>
      </w:r>
      <w:r w:rsidR="00E65502" w:rsidRPr="00290F2B">
        <w:t xml:space="preserve"> correct</w:t>
      </w:r>
      <w:r w:rsidR="00AF3501">
        <w:t xml:space="preserve"> for recombination rates where </w:t>
      </w:r>
      <w:r w:rsidR="00E65502" w:rsidRPr="00290F2B">
        <w:t>known</w:t>
      </w:r>
      <w:r w:rsidR="00FB5FAB">
        <w:t xml:space="preserve"> </w:t>
      </w:r>
      <w:r w:rsidR="00FB5FAB">
        <w:fldChar w:fldCharType="begin"/>
      </w:r>
      <w:r w:rsidR="003F5F7E">
        <w:instrText xml:space="preserve"> ADDIN EN.CITE &lt;EndNote&gt;&lt;Cite&gt;&lt;Author&gt;Haasl&lt;/Author&gt;&lt;Year&gt;2016&lt;/Year&gt;&lt;RecNum&gt;124&lt;/RecNum&gt;&lt;DisplayText&gt;[3]&lt;/DisplayText&gt;&lt;record&gt;&lt;rec-number&gt;124&lt;/rec-number&gt;&lt;foreign-keys&gt;&lt;key app="EN" db-id="e5vxz59tqvt2siep9ztxfp2ns2dddd9t2f05" timestamp="1509544457"&gt;124&lt;/key&gt;&lt;/foreign-keys&gt;&lt;ref-type name="Journal Article"&gt;17&lt;/ref-type&gt;&lt;contributors&gt;&lt;authors&gt;&lt;author&gt;Haasl, Ryan J.&lt;/author&gt;&lt;author&gt;Payseur, Bret A.&lt;/author&gt;&lt;/authors&gt;&lt;/contributors&gt;&lt;titles&gt;&lt;title&gt;Fifteen years of genomewide scans for selection: trends, lessons and unaddressed genetic sources of complication&lt;/title&gt;&lt;secondary-title&gt;Molecular Ecology&lt;/secondary-title&gt;&lt;/titles&gt;&lt;periodical&gt;&lt;full-title&gt;Molecular Ecology&lt;/full-title&gt;&lt;abbr-1&gt;Mol. Ecol.&lt;/abbr-1&gt;&lt;/periodical&gt;&lt;pages&gt;5-23&lt;/pages&gt;&lt;volume&gt;25&lt;/volume&gt;&lt;number&gt;1&lt;/number&gt;&lt;keywords&gt;&lt;keyword&gt;genetic architecture&lt;/keyword&gt;&lt;keyword&gt;genomewide scans for selection&lt;/keyword&gt;&lt;keyword&gt;mutation&lt;/keyword&gt;&lt;keyword&gt;natural selection&lt;/keyword&gt;&lt;keyword&gt;recombination&lt;/keyword&gt;&lt;/keywords&gt;&lt;dates&gt;&lt;year&gt;2016&lt;/year&gt;&lt;/dates&gt;&lt;isbn&gt;1365-294X&lt;/isbn&gt;&lt;urls&gt;&lt;related-urls&gt;&lt;url&gt;http://dx.doi.org/10.1111/mec.13339&lt;/url&gt;&lt;url&gt;http://onlinelibrary.wiley.com/store/10.1111/mec.13339/asset/mec13339.pdf?v=1&amp;amp;t=j9y3897c&amp;amp;s=618be0eda79e3db16abecf9ce950419ffcf022d9&lt;/url&gt;&lt;/related-urls&gt;&lt;/urls&gt;&lt;electronic-resource-num&gt;10.1111/mec.13339&lt;/electronic-resource-num&gt;&lt;research-notes&gt;recombination rates highly correlated with distance from centromere&lt;/research-notes&gt;&lt;/record&gt;&lt;/Cite&gt;&lt;/EndNote&gt;</w:instrText>
      </w:r>
      <w:r w:rsidR="00FB5FAB">
        <w:fldChar w:fldCharType="separate"/>
      </w:r>
      <w:r w:rsidR="003F5F7E">
        <w:rPr>
          <w:noProof/>
        </w:rPr>
        <w:t>[3]</w:t>
      </w:r>
      <w:r w:rsidR="00FB5FAB">
        <w:fldChar w:fldCharType="end"/>
      </w:r>
      <w:r w:rsidR="00FB5FAB">
        <w:t>.</w:t>
      </w:r>
      <w:r w:rsidR="00BD1EA6">
        <w:t xml:space="preserve"> </w:t>
      </w:r>
      <w:r w:rsidR="00E55625" w:rsidRPr="00E55625">
        <w:t xml:space="preserve">Population genetic data can be used to make an estimate of the recombination map, for instance the work by Myers </w:t>
      </w:r>
      <w:r w:rsidR="00E55625" w:rsidRPr="00E55625">
        <w:rPr>
          <w:i/>
        </w:rPr>
        <w:t>et al</w:t>
      </w:r>
      <w:r w:rsidR="00E55625" w:rsidRPr="00E55625">
        <w:t xml:space="preserve"> </w:t>
      </w:r>
      <w:r w:rsidR="00E55625" w:rsidRPr="00E55625">
        <w:fldChar w:fldCharType="begin">
          <w:fldData xml:space="preserve">PEVuZE5vdGU+PENpdGU+PEF1dGhvcj5NeWVyczwvQXV0aG9yPjxZZWFyPjIwMDU8L1llYXI+PFJl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</w:fldData>
        </w:fldChar>
      </w:r>
      <w:r w:rsidR="003628FF">
        <w:instrText xml:space="preserve"> ADDIN EN.CITE </w:instrText>
      </w:r>
      <w:r w:rsidR="003628FF">
        <w:fldChar w:fldCharType="begin">
          <w:fldData xml:space="preserve">PEVuZE5vdGU+PENpdGU+PEF1dGhvcj5NeWVyczwvQXV0aG9yPjxZZWFyPjIwMDU8L1llYXI+PFJl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</w:fldData>
        </w:fldChar>
      </w:r>
      <w:r w:rsidR="003628FF">
        <w:instrText xml:space="preserve"> ADDIN EN.CITE.DATA </w:instrText>
      </w:r>
      <w:r w:rsidR="003628FF">
        <w:fldChar w:fldCharType="end"/>
      </w:r>
      <w:r w:rsidR="00E55625" w:rsidRPr="00E55625">
        <w:fldChar w:fldCharType="separate"/>
      </w:r>
      <w:r w:rsidR="003628FF">
        <w:rPr>
          <w:noProof/>
        </w:rPr>
        <w:t>[20]</w:t>
      </w:r>
      <w:r w:rsidR="00E55625" w:rsidRPr="00E55625">
        <w:fldChar w:fldCharType="end"/>
      </w:r>
      <w:r w:rsidR="00E55625" w:rsidRPr="00E55625">
        <w:t xml:space="preserve">; </w:t>
      </w:r>
      <w:r w:rsidR="00B4149C">
        <w:t xml:space="preserve">the </w:t>
      </w:r>
      <w:r w:rsidR="00E55625" w:rsidRPr="00E55625">
        <w:t>increasing availability of whole-genome sequencing data allows for these analyses at unprecedented resolution</w:t>
      </w:r>
      <w:r w:rsidR="00E55625">
        <w:t xml:space="preserve"> </w:t>
      </w:r>
      <w:r w:rsidR="00E55625">
        <w:fldChar w:fldCharType="begin"/>
      </w:r>
      <w:r w:rsidR="003628FF">
        <w:instrText xml:space="preserve"> ADDIN EN.CITE &lt;EndNote&gt;&lt;Cite&gt;&lt;Author&gt;Pengelly&lt;/Author&gt;&lt;Year&gt;2015&lt;/Year&gt;&lt;RecNum&gt;245&lt;/RecNum&gt;&lt;DisplayText&gt;[21]&lt;/DisplayText&gt;&lt;record&gt;&lt;rec-number&gt;245&lt;/rec-number&gt;&lt;foreign-keys&gt;&lt;key app="EN" db-id="e5vxz59tqvt2siep9ztxfp2ns2dddd9t2f05" timestamp="1516204166"&gt;245&lt;/key&gt;&lt;/foreign-keys&gt;&lt;ref-type name="Journal Article"&gt;17&lt;/ref-type&gt;&lt;contributors&gt;&lt;authors&gt;&lt;author&gt;Pengelly, Reuben J.&lt;/author&gt;&lt;author&gt;Tapper, William&lt;/author&gt;&lt;author&gt;Gibson, Jane&lt;/author&gt;&lt;author&gt;Knut, Marcin&lt;/author&gt;&lt;author&gt;Tearle, Rick&lt;/author&gt;&lt;author&gt;Collins, Andrew&lt;/author&gt;&lt;author&gt;Ennis, Sarah&lt;/author&gt;&lt;/authors&gt;&lt;/contributors&gt;&lt;titles&gt;&lt;title&gt;Whole genome sequences are required to fully resolve the linkage disequilibrium structure of human populations&lt;/title&gt;&lt;secondary-title&gt;BMC Genomics&lt;/secondary-title&gt;&lt;/titles&gt;&lt;periodical&gt;&lt;full-title&gt;Bmc Genomics&lt;/full-title&gt;&lt;abbr-1&gt;BMC Genomics&lt;/abbr-1&gt;&lt;/periodical&gt;&lt;pages&gt;666&lt;/pages&gt;&lt;volume&gt;16&lt;/volume&gt;&lt;number&gt;1&lt;/number&gt;&lt;dates&gt;&lt;year&gt;2015&lt;/year&gt;&lt;pub-dates&gt;&lt;date&gt;September 03&lt;/date&gt;&lt;/pub-dates&gt;&lt;/dates&gt;&lt;isbn&gt;1471-2164&lt;/isbn&gt;&lt;label&gt;Pengelly2015&lt;/label&gt;&lt;work-type&gt;journal article&lt;/work-type&gt;&lt;urls&gt;&lt;related-urls&gt;&lt;url&gt;https://doi.org/10.1186/s12864-015-1854-0&lt;/url&gt;&lt;url&gt;https://bmcgenomics.biomedcentral.com/track/pdf/10.1186/s12864-015-1854-0?site=bmcgenomics.biomedcentral.com&lt;/url&gt;&lt;/related-urls&gt;&lt;/urls&gt;&lt;electronic-resource-num&gt;10.1186/s12864-015-1854-0&lt;/electronic-resource-num&gt;&lt;research-notes&gt;Creates LDMaps with WGS data&lt;/research-notes&gt;&lt;/record&gt;&lt;/Cite&gt;&lt;/EndNote&gt;</w:instrText>
      </w:r>
      <w:r w:rsidR="00E55625">
        <w:fldChar w:fldCharType="separate"/>
      </w:r>
      <w:r w:rsidR="003628FF">
        <w:rPr>
          <w:noProof/>
        </w:rPr>
        <w:t>[21]</w:t>
      </w:r>
      <w:r w:rsidR="00E55625">
        <w:fldChar w:fldCharType="end"/>
      </w:r>
      <w:r w:rsidR="00E55625">
        <w:t>.</w:t>
      </w:r>
      <w:r w:rsidR="00BD1EA6">
        <w:t xml:space="preserve"> </w:t>
      </w:r>
      <w:r w:rsidR="004049E4">
        <w:t>However,</w:t>
      </w:r>
      <w:r w:rsidR="00CC1834">
        <w:t xml:space="preserve"> when compared to</w:t>
      </w:r>
      <w:r w:rsidR="00202BE1">
        <w:t xml:space="preserve"> </w:t>
      </w:r>
      <w:r w:rsidR="000B37D7">
        <w:t>recombination maps based on family data,</w:t>
      </w:r>
      <w:r w:rsidR="00F7275D">
        <w:t xml:space="preserve"> </w:t>
      </w:r>
      <w:r w:rsidR="00F7275D" w:rsidRPr="00F7275D">
        <w:t>for example trio (mother-father-child) data</w:t>
      </w:r>
      <w:r w:rsidR="005A4888">
        <w:t>,</w:t>
      </w:r>
      <w:r w:rsidR="00F7275D" w:rsidRPr="00F7275D">
        <w:t xml:space="preserve"> which provides sparse but direct data on recombination</w:t>
      </w:r>
      <w:r w:rsidR="00F7275D">
        <w:t xml:space="preserve"> events </w:t>
      </w:r>
      <w:r w:rsidR="00F7275D">
        <w:fldChar w:fldCharType="begin">
          <w:fldData xml:space="preserve">PEVuZE5vdGU+PENpdGU+PEF1dGhvcj5GYW48L0F1dGhvcj48WWVhcj4yMDExPC9ZZWFyPjxSZWNO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</w:fldData>
        </w:fldChar>
      </w:r>
      <w:r w:rsidR="003628FF">
        <w:instrText xml:space="preserve"> ADDIN EN.CITE </w:instrText>
      </w:r>
      <w:r w:rsidR="003628FF">
        <w:fldChar w:fldCharType="begin">
          <w:fldData xml:space="preserve">PEVuZE5vdGU+PENpdGU+PEF1dGhvcj5GYW48L0F1dGhvcj48WWVhcj4yMDExPC9ZZWFyPjxSZWNO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</w:fldData>
        </w:fldChar>
      </w:r>
      <w:r w:rsidR="003628FF">
        <w:instrText xml:space="preserve"> ADDIN EN.CITE.DATA </w:instrText>
      </w:r>
      <w:r w:rsidR="003628FF">
        <w:fldChar w:fldCharType="end"/>
      </w:r>
      <w:r w:rsidR="00F7275D">
        <w:fldChar w:fldCharType="separate"/>
      </w:r>
      <w:r w:rsidR="003628FF">
        <w:rPr>
          <w:noProof/>
        </w:rPr>
        <w:t>[22]</w:t>
      </w:r>
      <w:r w:rsidR="00F7275D">
        <w:fldChar w:fldCharType="end"/>
      </w:r>
      <w:r w:rsidR="00F7275D">
        <w:t>,</w:t>
      </w:r>
      <w:r w:rsidR="000B37D7">
        <w:t xml:space="preserve"> i</w:t>
      </w:r>
      <w:r w:rsidR="004049E4">
        <w:t>t</w:t>
      </w:r>
      <w:r w:rsidR="0097572C">
        <w:t xml:space="preserve"> has been shown</w:t>
      </w:r>
      <w:r w:rsidR="00415CD8">
        <w:t xml:space="preserve"> that LD-based</w:t>
      </w:r>
      <w:r w:rsidR="004049E4">
        <w:t xml:space="preserve"> maps may be confounded by selection </w:t>
      </w:r>
      <w:r w:rsidR="00B4149C">
        <w:t xml:space="preserve">and other processes </w:t>
      </w:r>
      <w:r w:rsidR="004049E4">
        <w:t xml:space="preserve">to </w:t>
      </w:r>
      <w:r w:rsidR="00B4149C">
        <w:t xml:space="preserve">at least </w:t>
      </w:r>
      <w:r w:rsidR="004049E4">
        <w:t>some degree</w:t>
      </w:r>
      <w:r w:rsidR="000B37D7">
        <w:t xml:space="preserve"> </w:t>
      </w:r>
      <w:r w:rsidR="000B37D7" w:rsidRPr="00FC4031">
        <w:fldChar w:fldCharType="begin">
          <w:fldData xml:space="preserve">PEVuZE5vdGU+PENpdGU+PEF1dGhvcj5Lb25nPC9BdXRob3I+PFllYXI+MjAxMDwvWWVhcj48UmVj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cGFnZXM+MTA5OS0xMTAzPC9wYWdl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</w:fldData>
        </w:fldChar>
      </w:r>
      <w:r w:rsidR="003628FF" w:rsidRPr="00FC4031">
        <w:instrText xml:space="preserve"> ADDIN EN.CITE </w:instrText>
      </w:r>
      <w:r w:rsidR="003628FF" w:rsidRPr="00FC4031">
        <w:fldChar w:fldCharType="begin">
          <w:fldData xml:space="preserve">PEVuZE5vdGU+PENpdGU+PEF1dGhvcj5Lb25nPC9BdXRob3I+PFllYXI+MjAxMDwvWWVhcj48UmVj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cGFnZXM+MTA5OS0xMTAzPC9wYWdl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</w:fldData>
        </w:fldChar>
      </w:r>
      <w:r w:rsidR="003628FF" w:rsidRPr="00FC4031">
        <w:instrText xml:space="preserve"> ADDIN EN.CITE.DATA </w:instrText>
      </w:r>
      <w:r w:rsidR="003628FF" w:rsidRPr="00FC4031">
        <w:fldChar w:fldCharType="end"/>
      </w:r>
      <w:r w:rsidR="000B37D7" w:rsidRPr="00FC4031">
        <w:fldChar w:fldCharType="separate"/>
      </w:r>
      <w:r w:rsidR="003628FF" w:rsidRPr="00FC4031">
        <w:t>[23]</w:t>
      </w:r>
      <w:r w:rsidR="000B37D7" w:rsidRPr="00FC4031">
        <w:fldChar w:fldCharType="end"/>
      </w:r>
      <w:r w:rsidR="000B37D7" w:rsidRPr="00FC4031">
        <w:t>.</w:t>
      </w:r>
      <w:r w:rsidR="00BD1EA6" w:rsidRPr="00FC4031">
        <w:t xml:space="preserve"> </w:t>
      </w:r>
      <w:r w:rsidR="00F82A96" w:rsidRPr="00FC4031">
        <w:t>Joint linkage-linkage disequilib</w:t>
      </w:r>
      <w:r w:rsidR="006F6C1D" w:rsidRPr="00FC4031">
        <w:t>r</w:t>
      </w:r>
      <w:r w:rsidR="00F82A96" w:rsidRPr="00FC4031">
        <w:t xml:space="preserve">ium analysis </w:t>
      </w:r>
      <w:r w:rsidR="00531EF0" w:rsidRPr="00FC4031">
        <w:t xml:space="preserve">is a powerful way to </w:t>
      </w:r>
      <w:r w:rsidR="00F82A96" w:rsidRPr="00FC4031">
        <w:t>combin</w:t>
      </w:r>
      <w:r w:rsidR="00DE69DF" w:rsidRPr="00FC4031">
        <w:t xml:space="preserve">e </w:t>
      </w:r>
      <w:r w:rsidR="00F82A96" w:rsidRPr="00FC4031">
        <w:t>family-based and population-based maps</w:t>
      </w:r>
      <w:r w:rsidR="006F6C1D" w:rsidRPr="00FC4031">
        <w:t xml:space="preserve"> to </w:t>
      </w:r>
      <w:r w:rsidR="00DE69DF" w:rsidRPr="00FC4031">
        <w:t>resolve</w:t>
      </w:r>
      <w:r w:rsidR="006F6C1D" w:rsidRPr="00FC4031">
        <w:t xml:space="preserve"> relatively recent instances of selection</w:t>
      </w:r>
      <w:r w:rsidR="006E3638" w:rsidRPr="00FC4031">
        <w:t xml:space="preserve"> </w:t>
      </w:r>
      <w:r w:rsidR="006E3638" w:rsidRPr="00FC4031">
        <w:fldChar w:fldCharType="begin">
          <w:fldData xml:space="preserve">PEVuZE5vdGU+PENpdGU+PEF1dGhvcj5XdTwvQXV0aG9yPjxZZWFyPjIwMDE8L1llYXI+PFJlY051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</w:fldData>
        </w:fldChar>
      </w:r>
      <w:r w:rsidR="00B510DD" w:rsidRPr="00FC4031">
        <w:instrText xml:space="preserve"> ADDIN EN.CITE </w:instrText>
      </w:r>
      <w:r w:rsidR="00B510DD" w:rsidRPr="00FC4031">
        <w:fldChar w:fldCharType="begin">
          <w:fldData xml:space="preserve">PEVuZE5vdGU+PENpdGU+PEF1dGhvcj5XdTwvQXV0aG9yPjxZZWFyPjIwMDE8L1llYXI+PFJlY051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</w:fldData>
        </w:fldChar>
      </w:r>
      <w:r w:rsidR="00B510DD" w:rsidRPr="00FC4031">
        <w:instrText xml:space="preserve"> ADDIN EN.CITE.DATA </w:instrText>
      </w:r>
      <w:r w:rsidR="00B510DD" w:rsidRPr="00FC4031">
        <w:fldChar w:fldCharType="end"/>
      </w:r>
      <w:r w:rsidR="006E3638" w:rsidRPr="00FC4031">
        <w:fldChar w:fldCharType="separate"/>
      </w:r>
      <w:r w:rsidR="00B510DD" w:rsidRPr="00FC4031">
        <w:t>[24, 25]</w:t>
      </w:r>
      <w:r w:rsidR="006E3638" w:rsidRPr="00FC4031">
        <w:fldChar w:fldCharType="end"/>
      </w:r>
      <w:r w:rsidR="006F6C1D" w:rsidRPr="00FC4031">
        <w:t>.</w:t>
      </w:r>
      <w:r w:rsidR="00BD1EA6">
        <w:rPr>
          <w:color w:val="FFC000"/>
        </w:rPr>
        <w:t xml:space="preserve"> </w:t>
      </w:r>
      <w:r w:rsidR="00DD3AEF" w:rsidRPr="00644AA9">
        <w:rPr>
          <w:color w:val="FFC000"/>
        </w:rPr>
        <w:t xml:space="preserve"> </w:t>
      </w:r>
    </w:p>
    <w:p w14:paraId="61485561" w14:textId="1728E645" w:rsidR="005F016F" w:rsidRPr="00290F2B" w:rsidRDefault="00C212FC" w:rsidP="009A2D1A">
      <w:pPr>
        <w:pStyle w:val="Heading2"/>
      </w:pPr>
      <w:r w:rsidRPr="00290F2B">
        <w:lastRenderedPageBreak/>
        <w:t xml:space="preserve">Demographic </w:t>
      </w:r>
      <w:r w:rsidR="00330C75">
        <w:t>c</w:t>
      </w:r>
      <w:r w:rsidRPr="00290F2B">
        <w:t>hanges</w:t>
      </w:r>
    </w:p>
    <w:p w14:paraId="3D84A849" w14:textId="5037FEE6" w:rsidR="00555DEA" w:rsidRPr="00564E83" w:rsidRDefault="00C212FC" w:rsidP="00A81274">
      <w:r w:rsidRPr="00564E83">
        <w:t>Demographic changes c</w:t>
      </w:r>
      <w:r w:rsidR="00AF3501">
        <w:t>an</w:t>
      </w:r>
      <w:r w:rsidRPr="00564E83">
        <w:t xml:space="preserve"> also make it hard to </w:t>
      </w:r>
      <w:r w:rsidR="00DB5D52">
        <w:t>detect</w:t>
      </w:r>
      <w:r w:rsidRPr="00564E83">
        <w:t xml:space="preserve"> a sweep.</w:t>
      </w:r>
      <w:r w:rsidR="00BD1EA6">
        <w:t xml:space="preserve"> </w:t>
      </w:r>
      <w:r w:rsidRPr="00564E83">
        <w:t xml:space="preserve">If </w:t>
      </w:r>
      <w:r w:rsidR="00535897">
        <w:t>a</w:t>
      </w:r>
      <w:r w:rsidRPr="00564E83">
        <w:t xml:space="preserve"> population </w:t>
      </w:r>
      <w:r w:rsidR="005D4E8C">
        <w:t>size increase</w:t>
      </w:r>
      <w:r w:rsidR="00564E83">
        <w:t>s</w:t>
      </w:r>
      <w:r w:rsidR="00AF3501">
        <w:t xml:space="preserve"> rapidly</w:t>
      </w:r>
      <w:r w:rsidRPr="00564E83">
        <w:t xml:space="preserve"> then </w:t>
      </w:r>
      <w:r w:rsidRPr="00FC4031">
        <w:t xml:space="preserve">the amount of </w:t>
      </w:r>
      <w:r w:rsidR="009E1609" w:rsidRPr="00FC4031">
        <w:t xml:space="preserve">genomic </w:t>
      </w:r>
      <w:r w:rsidR="00644AA9" w:rsidRPr="00FC4031">
        <w:t>variation</w:t>
      </w:r>
      <w:r w:rsidR="009E1609" w:rsidRPr="00FC4031">
        <w:t xml:space="preserve"> in</w:t>
      </w:r>
      <w:r w:rsidRPr="00FC4031">
        <w:t xml:space="preserve"> the po</w:t>
      </w:r>
      <w:r w:rsidR="00644AA9" w:rsidRPr="00FC4031">
        <w:t>pulation will be less than</w:t>
      </w:r>
      <w:r w:rsidR="005D4E8C" w:rsidRPr="00FC4031">
        <w:t xml:space="preserve"> </w:t>
      </w:r>
      <w:r w:rsidRPr="00FC4031">
        <w:t>expected</w:t>
      </w:r>
      <w:r w:rsidRPr="00564E83">
        <w:t xml:space="preserve"> for a population of that size</w:t>
      </w:r>
      <w:r w:rsidR="00341FD1">
        <w:t xml:space="preserve"> due to the </w:t>
      </w:r>
      <w:r w:rsidR="005948C6">
        <w:t xml:space="preserve">reduced </w:t>
      </w:r>
      <w:r w:rsidR="00341FD1">
        <w:t>time to accumulate mutations</w:t>
      </w:r>
      <w:r w:rsidRPr="00564E83">
        <w:t>.</w:t>
      </w:r>
      <w:r w:rsidR="00BD1EA6">
        <w:t xml:space="preserve"> </w:t>
      </w:r>
      <w:r w:rsidRPr="00564E83">
        <w:t xml:space="preserve">Conversely, a population decreasing </w:t>
      </w:r>
      <w:r w:rsidR="00A24585">
        <w:t>rapidly</w:t>
      </w:r>
      <w:r w:rsidRPr="00564E83">
        <w:t xml:space="preserve"> could </w:t>
      </w:r>
      <w:r w:rsidR="00A24585">
        <w:t>result in</w:t>
      </w:r>
      <w:r w:rsidRPr="00564E83">
        <w:t xml:space="preserve"> more diverse allele frequenc</w:t>
      </w:r>
      <w:r w:rsidR="005D4E8C">
        <w:t>ies</w:t>
      </w:r>
      <w:r w:rsidRPr="00564E83">
        <w:t xml:space="preserve"> than expected.</w:t>
      </w:r>
      <w:r w:rsidR="00BD1EA6">
        <w:t xml:space="preserve"> </w:t>
      </w:r>
      <w:r w:rsidR="00AA5A4C" w:rsidRPr="00564E83">
        <w:t>Thus demographic changes can leave patterns</w:t>
      </w:r>
      <w:r w:rsidR="00E76DEE">
        <w:t xml:space="preserve"> which look similar</w:t>
      </w:r>
      <w:r w:rsidR="00AA5A4C" w:rsidRPr="00564E83">
        <w:t xml:space="preserve"> to sweeps in a population.</w:t>
      </w:r>
      <w:r w:rsidR="00BD1EA6">
        <w:t xml:space="preserve"> </w:t>
      </w:r>
      <w:r w:rsidR="0028602F" w:rsidRPr="00564E83">
        <w:t xml:space="preserve">Bottlenecks, where a subset of a larger population becomes separated and </w:t>
      </w:r>
      <w:r w:rsidR="00D214DA">
        <w:t>develops into</w:t>
      </w:r>
      <w:r w:rsidR="0028602F" w:rsidRPr="00564E83">
        <w:t xml:space="preserve"> a new population, can leave</w:t>
      </w:r>
      <w:r w:rsidR="00920300">
        <w:t xml:space="preserve"> sweep-</w:t>
      </w:r>
      <w:r w:rsidR="000660D9">
        <w:t>like</w:t>
      </w:r>
      <w:r w:rsidR="0028602F" w:rsidRPr="00564E83">
        <w:t xml:space="preserve"> </w:t>
      </w:r>
      <w:r w:rsidR="00680595">
        <w:t>signatures</w:t>
      </w:r>
      <w:r w:rsidR="0028602F" w:rsidRPr="00564E83">
        <w:t xml:space="preserve"> in the genome </w:t>
      </w:r>
      <w:r w:rsidR="0028602F" w:rsidRPr="00564E83">
        <w:fldChar w:fldCharType="begin"/>
      </w:r>
      <w:r w:rsidR="00B510DD">
        <w:instrText xml:space="preserve"> ADDIN EN.CITE &lt;EndNote&gt;&lt;Cite&gt;&lt;Author&gt;Crisci&lt;/Author&gt;&lt;Year&gt;2013&lt;/Year&gt;&lt;RecNum&gt;188&lt;/RecNum&gt;&lt;DisplayText&gt;[26]&lt;/DisplayText&gt;&lt;record&gt;&lt;rec-number&gt;188&lt;/rec-number&gt;&lt;foreign-keys&gt;&lt;key app="EN" db-id="e5vxz59tqvt2siep9ztxfp2ns2dddd9t2f05" timestamp="1509727124"&gt;188&lt;/key&gt;&lt;/foreign-keys&gt;&lt;ref-type name="Journal Article"&gt;17&lt;/ref-type&gt;&lt;contributors&gt;&lt;authors&gt;&lt;author&gt;Crisci,Jessica&lt;/author&gt;&lt;author&gt;Poh,Yu-Ping&lt;/author&gt;&lt;author&gt;Mahajan,Shivani&lt;/author&gt;&lt;author&gt;Jensen,Jeffrey&lt;/author&gt;&lt;/authors&gt;&lt;/contributors&gt;&lt;auth-address&gt;Prof Jeffrey Jensen,École Polytechnique Fédérale de Lausanne (EPFL),Lausanne,Switzerland,jeffrey.jensen@epfl.ch&amp;#xD;Prof Jeffrey Jensen,Swiss Institute of Bioinformatics (SIB),Lausanne,Switzerland,jeffrey.jensen@epfl.ch&lt;/auth-address&gt;&lt;titles&gt;&lt;title&gt;The impact of equilibrium assumptions on tests of selection&lt;/title&gt;&lt;secondary-title&gt;Frontiers in Genetics&lt;/secondary-title&gt;&lt;short-title&gt;Evaluating tests of selection&lt;/short-title&gt;&lt;/titles&gt;&lt;periodical&gt;&lt;full-title&gt;Frontiers in Genetics&lt;/full-title&gt;&lt;/periodical&gt;&lt;volume&gt;4&lt;/volume&gt;&lt;number&gt;235&lt;/number&gt;&lt;keywords&gt;&lt;keyword&gt;Population Genetics,statistical inference,positive selection,Demography,simulation&lt;/keyword&gt;&lt;/keywords&gt;&lt;dates&gt;&lt;year&gt;2013&lt;/year&gt;&lt;pub-dates&gt;&lt;date&gt;2013-November-11&lt;/date&gt;&lt;/pub-dates&gt;&lt;/dates&gt;&lt;isbn&gt;1664-8021&lt;/isbn&gt;&lt;work-type&gt;Original Research&lt;/work-type&gt;&lt;urls&gt;&lt;related-urls&gt;&lt;url&gt;https://www.frontiersin.org/article/10.3389/fgene.2013.00235&lt;/url&gt;&lt;url&gt;https://fjfsdata01prod.blob.core.windows.net/articles/files/64823/pubmed-zip/.versions/1/.package-entries/fgene-04-00235/fgene-04-00235.pdf?sv=2015-12-11&amp;amp;sr=b&amp;amp;sig=xlyd36BcwPHTA7Mbr%2BEtjYbOYB7lJIvh1W2OWbzDLfQ%3D&amp;amp;se=2018-02-20T09%3A48%3A43Z&amp;amp;sp=r&amp;amp;rscd=attachment%3B%20filename%2A%3DUTF-8%27%27fgene-04-00235.pdf&lt;/url&gt;&lt;/related-urls&gt;&lt;/urls&gt;&lt;electronic-resource-num&gt;10.3389/fgene.2013.00235&lt;/electronic-resource-num&gt;&lt;research-notes&gt;Compares SweepFinder, SweeD, OmegaPlus and iHS.  Comments on bottlenecks and how similar they can look to sweeps.&lt;/research-notes&gt;&lt;language&gt;English&lt;/language&gt;&lt;/record&gt;&lt;/Cite&gt;&lt;/EndNote&gt;</w:instrText>
      </w:r>
      <w:r w:rsidR="0028602F" w:rsidRPr="00564E83">
        <w:fldChar w:fldCharType="separate"/>
      </w:r>
      <w:r w:rsidR="00B510DD">
        <w:rPr>
          <w:noProof/>
        </w:rPr>
        <w:t>[26]</w:t>
      </w:r>
      <w:r w:rsidR="0028602F" w:rsidRPr="00564E83">
        <w:fldChar w:fldCharType="end"/>
      </w:r>
      <w:r w:rsidR="0028602F" w:rsidRPr="00564E83">
        <w:t>.</w:t>
      </w:r>
      <w:r w:rsidR="00BD1EA6">
        <w:t xml:space="preserve"> </w:t>
      </w:r>
      <w:r w:rsidR="00D214DA">
        <w:t>D</w:t>
      </w:r>
      <w:r w:rsidR="00E43218" w:rsidRPr="00564E83">
        <w:t>emographic changes can appear to make one type of sweep look like another, f</w:t>
      </w:r>
      <w:r w:rsidR="00882299" w:rsidRPr="00564E83">
        <w:t xml:space="preserve">or example, </w:t>
      </w:r>
      <w:r w:rsidR="00D214DA">
        <w:t>if a population experiences a sudden bottleneck whilst undergoing a soft sweep arising from several beneficial mutations</w:t>
      </w:r>
      <w:r w:rsidR="00A81274" w:rsidRPr="00FC4031">
        <w:t>. T</w:t>
      </w:r>
      <w:r w:rsidR="00D214DA" w:rsidRPr="00FC4031">
        <w:t>his could result</w:t>
      </w:r>
      <w:r w:rsidR="00D214DA">
        <w:t xml:space="preserve"> in </w:t>
      </w:r>
      <w:r w:rsidR="00AC4C1F" w:rsidRPr="00564E83">
        <w:t xml:space="preserve">just one of the mutations surviving, and thus the soft sweep is “hardened” </w:t>
      </w:r>
      <w:r w:rsidR="00AC4C1F" w:rsidRPr="00564E83">
        <w:fldChar w:fldCharType="begin"/>
      </w:r>
      <w:r w:rsidR="00B510DD">
        <w:instrText xml:space="preserve"> ADDIN EN.CITE &lt;EndNote&gt;&lt;Cite&gt;&lt;Author&gt;Wilson&lt;/Author&gt;&lt;Year&gt;2014&lt;/Year&gt;&lt;RecNum&gt;119&lt;/RecNum&gt;&lt;DisplayText&gt;[27]&lt;/DisplayText&gt;&lt;record&gt;&lt;rec-number&gt;119&lt;/rec-number&gt;&lt;foreign-keys&gt;&lt;key app="EN" db-id="e5vxz59tqvt2siep9ztxfp2ns2dddd9t2f05" timestamp="1509528364"&gt;119&lt;/key&gt;&lt;/foreign-keys&gt;&lt;ref-type name="Journal Article"&gt;17&lt;/ref-type&gt;&lt;contributors&gt;&lt;authors&gt;&lt;author&gt;Wilson, Benjamin A.&lt;/author&gt;&lt;author&gt;Petrov, Dmitri A.&lt;/author&gt;&lt;author&gt;Messer, Philipp W.&lt;/author&gt;&lt;/authors&gt;&lt;/contributors&gt;&lt;titles&gt;&lt;title&gt;Soft Selective Sweeps in Complex Demographic Scenarios&lt;/title&gt;&lt;secondary-title&gt;Genetics&lt;/secondary-title&gt;&lt;/titles&gt;&lt;periodical&gt;&lt;full-title&gt;Genetics&lt;/full-title&gt;&lt;abbr-1&gt;Genetics&lt;/abbr-1&gt;&lt;/periodical&gt;&lt;pages&gt;669-684&lt;/pages&gt;&lt;volume&gt;198&lt;/volume&gt;&lt;number&gt;2&lt;/number&gt;&lt;dates&gt;&lt;year&gt;2014&lt;/year&gt;&lt;/dates&gt;&lt;urls&gt;&lt;related-urls&gt;&lt;url&gt;https://www.ncbi.nlm.nih.gov/pmc/articles/PMC4266194/pdf/669.pdf&lt;/url&gt;&lt;/related-urls&gt;&lt;/urls&gt;&lt;electronic-resource-num&gt;10.1534/genetics.114.165571&lt;/electronic-resource-num&gt;&lt;research-notes&gt;Hardening of soft sweeps&lt;/research-notes&gt;&lt;/record&gt;&lt;/Cite&gt;&lt;/EndNote&gt;</w:instrText>
      </w:r>
      <w:r w:rsidR="00AC4C1F" w:rsidRPr="00564E83">
        <w:fldChar w:fldCharType="separate"/>
      </w:r>
      <w:r w:rsidR="00B510DD">
        <w:rPr>
          <w:noProof/>
        </w:rPr>
        <w:t>[27]</w:t>
      </w:r>
      <w:r w:rsidR="00AC4C1F" w:rsidRPr="00564E83">
        <w:fldChar w:fldCharType="end"/>
      </w:r>
      <w:r w:rsidR="00AC4C1F" w:rsidRPr="00564E83">
        <w:t>.</w:t>
      </w:r>
      <w:r w:rsidR="00BD1EA6">
        <w:t xml:space="preserve"> </w:t>
      </w:r>
      <w:r w:rsidRPr="00564E83">
        <w:t xml:space="preserve">Therefore, methods which jointly </w:t>
      </w:r>
      <w:r w:rsidR="00B93C9F">
        <w:t xml:space="preserve">model </w:t>
      </w:r>
      <w:r w:rsidRPr="00564E83">
        <w:t>demographic</w:t>
      </w:r>
      <w:r w:rsidR="008336B6" w:rsidRPr="00564E83">
        <w:t xml:space="preserve"> changes as well as sweeps are required </w:t>
      </w:r>
      <w:r w:rsidR="008336B6" w:rsidRPr="00564E83">
        <w:fldChar w:fldCharType="begin">
          <w:fldData xml:space="preserve">PEVuZE5vdGU+PENpdGU+PEF1dGhvcj5CYW5rPC9BdXRob3I+PFllYXI+MjAxNDwvWWVhcj48UmVj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</w:fldData>
        </w:fldChar>
      </w:r>
      <w:r w:rsidR="00B510DD">
        <w:instrText xml:space="preserve"> ADDIN EN.CITE </w:instrText>
      </w:r>
      <w:r w:rsidR="00B510DD">
        <w:fldChar w:fldCharType="begin">
          <w:fldData xml:space="preserve">PEVuZE5vdGU+PENpdGU+PEF1dGhvcj5CYW5rPC9BdXRob3I+PFllYXI+MjAxNDwvWWVhcj48UmVj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</w:fldData>
        </w:fldChar>
      </w:r>
      <w:r w:rsidR="00B510DD">
        <w:instrText xml:space="preserve"> ADDIN EN.CITE.DATA </w:instrText>
      </w:r>
      <w:r w:rsidR="00B510DD">
        <w:fldChar w:fldCharType="end"/>
      </w:r>
      <w:r w:rsidR="008336B6" w:rsidRPr="00564E83">
        <w:fldChar w:fldCharType="separate"/>
      </w:r>
      <w:r w:rsidR="00B510DD">
        <w:rPr>
          <w:noProof/>
        </w:rPr>
        <w:t>[28-30]</w:t>
      </w:r>
      <w:r w:rsidR="008336B6" w:rsidRPr="00564E83">
        <w:fldChar w:fldCharType="end"/>
      </w:r>
      <w:r w:rsidR="008336B6" w:rsidRPr="00564E83">
        <w:t>.</w:t>
      </w:r>
      <w:r w:rsidR="00BD1EA6">
        <w:t xml:space="preserve"> </w:t>
      </w:r>
      <w:r w:rsidR="00485ED1" w:rsidRPr="00564E83">
        <w:t xml:space="preserve">Interestingly, </w:t>
      </w:r>
      <w:proofErr w:type="spellStart"/>
      <w:r w:rsidR="00485ED1" w:rsidRPr="00564E83">
        <w:t>Schrider</w:t>
      </w:r>
      <w:proofErr w:type="spellEnd"/>
      <w:r w:rsidR="00485ED1" w:rsidRPr="00564E83">
        <w:t xml:space="preserve"> and Kern</w:t>
      </w:r>
      <w:r w:rsidR="000459E7">
        <w:t xml:space="preserve"> </w:t>
      </w:r>
      <w:r w:rsidR="000459E7" w:rsidRPr="00564E83">
        <w:fldChar w:fldCharType="begin"/>
      </w:r>
      <w:r w:rsidR="00B510DD">
        <w:instrText xml:space="preserve"> ADDIN EN.CITE &lt;EndNote&gt;&lt;Cite&gt;&lt;Author&gt;Schrider&lt;/Author&gt;&lt;Year&gt;2017&lt;/Year&gt;&lt;RecNum&gt;102&lt;/RecNum&gt;&lt;DisplayText&gt;[31]&lt;/DisplayText&gt;&lt;record&gt;&lt;rec-number&gt;102&lt;/rec-number&gt;&lt;foreign-keys&gt;&lt;key app="EN" db-id="e5vxz59tqvt2siep9ztxfp2ns2dddd9t2f05" timestamp="1508754553"&gt;102&lt;/key&gt;&lt;/foreign-keys&gt;&lt;ref-type name="Journal Article"&gt;17&lt;/ref-type&gt;&lt;contributors&gt;&lt;authors&gt;&lt;author&gt;Schrider, Daniel R.&lt;/author&gt;&lt;author&gt;Kern, Andrew D.&lt;/author&gt;&lt;/authors&gt;&lt;/contributors&gt;&lt;titles&gt;&lt;title&gt;Soft Sweeps Are the Dominant Mode of Adaptation in the Human Genome&lt;/title&gt;&lt;secondary-title&gt;Molecular Biology and Evolution&lt;/secondary-title&gt;&lt;/titles&gt;&lt;periodical&gt;&lt;full-title&gt;Molecular Biology and Evolution&lt;/full-title&gt;&lt;abbr-1&gt;Mol. Biol. Evol.&lt;/abbr-1&gt;&lt;/periodical&gt;&lt;pages&gt;1863-1877&lt;/pages&gt;&lt;volume&gt;34&lt;/volume&gt;&lt;number&gt;8&lt;/number&gt;&lt;dates&gt;&lt;year&gt;2017&lt;/year&gt;&lt;/dates&gt;&lt;isbn&gt;0737-4038&lt;/isbn&gt;&lt;urls&gt;&lt;related-urls&gt;&lt;url&gt;http://dx.doi.org/10.1093/molbev/msx154&lt;/url&gt;&lt;url&gt;https://oup.silverchair-cdn.com/oup/backfile/Content_public/Journal/mbe/34/8/10.1093_molbev_msx154/2/msx154.pdf?Expires=1509037091&amp;amp;Signature=XbhBuIbwGjDoWwaERTd1WhZDoDDCDWanf9n1lHAbCdxfsmGK0uvUBzY1Wnhhs6wJztA8WCKfQHQvdVCrEyiuTC3x6LQ9Xrs5sV6aXLZtFJQA2DEHCl6VrtIoZP7~Km~Xj4TGxPjqMv2nJlrFQr6~Hm9SZbmsyBy5eFGKaMEFCeHbfBZEPgqovX~h95OrgfhsThDL1TJYsN3L5Ag-U-EoR661rJ0uS069zPfA2q-i8rJp-1zd77WFf7~DCuSK~k8Zvk2XpVYoUjRYnEw5mvLSKN9mAC9A~Ga6nRGWmtgVjmPy3qfoELd3-suf~nRhamzLx8TzRsbQvEzJWMspx6NcHw__&amp;amp;Key-Pair-Id=APKAIUCZBIA4LVPAVW3Q&lt;/url&gt;&lt;/related-urls&gt;&lt;/urls&gt;&lt;electronic-resource-num&gt;10.1093/molbev/msx154&lt;/electronic-resource-num&gt;&lt;research-notes&gt;Application of S/HIC to 1000 genomes, 6 populations&amp;#xD;Soft sweeps much more common than hard sweeps (&amp;gt;93% of all detected sweeps in all populations)&amp;#xD;Sweeps target genes involved in Cancer and Viral Infection&amp;#xD;Sexual reproduction, central nervous system and immunity are targets of recent sweeps&lt;/research-notes&gt;&lt;/record&gt;&lt;/Cite&gt;&lt;/EndNote&gt;</w:instrText>
      </w:r>
      <w:r w:rsidR="000459E7" w:rsidRPr="00564E83">
        <w:fldChar w:fldCharType="separate"/>
      </w:r>
      <w:r w:rsidR="00B510DD">
        <w:rPr>
          <w:noProof/>
        </w:rPr>
        <w:t>[31]</w:t>
      </w:r>
      <w:r w:rsidR="000459E7" w:rsidRPr="00564E83">
        <w:fldChar w:fldCharType="end"/>
      </w:r>
      <w:r w:rsidR="00485ED1" w:rsidRPr="00564E83">
        <w:t xml:space="preserve"> suggest that</w:t>
      </w:r>
      <w:r w:rsidR="00B93C9F">
        <w:t>,</w:t>
      </w:r>
      <w:r w:rsidR="00485ED1" w:rsidRPr="00564E83">
        <w:t xml:space="preserve"> across the human population, soft sweeps are the overriding </w:t>
      </w:r>
      <w:r w:rsidR="00D214DA">
        <w:t>process of</w:t>
      </w:r>
      <w:r w:rsidR="00485ED1" w:rsidRPr="00564E83">
        <w:t xml:space="preserve"> selection, but there are </w:t>
      </w:r>
      <w:r w:rsidR="00B93C9F">
        <w:t xml:space="preserve">proportionally </w:t>
      </w:r>
      <w:r w:rsidR="00D214DA">
        <w:t>more hard sweeps</w:t>
      </w:r>
      <w:r w:rsidR="00485ED1" w:rsidRPr="00564E83">
        <w:t xml:space="preserve"> in non-African populations than in African populations.</w:t>
      </w:r>
      <w:r w:rsidR="00BD1EA6">
        <w:t xml:space="preserve"> </w:t>
      </w:r>
    </w:p>
    <w:p w14:paraId="2538C34D" w14:textId="3824D028" w:rsidR="00F811FD" w:rsidRPr="00ED6509" w:rsidRDefault="00862744" w:rsidP="009A2D1A">
      <w:pPr>
        <w:pStyle w:val="Heading1"/>
      </w:pPr>
      <w:r w:rsidRPr="00ED6509">
        <w:t xml:space="preserve">Methods used to </w:t>
      </w:r>
      <w:r w:rsidR="00C43558">
        <w:t>d</w:t>
      </w:r>
      <w:r w:rsidRPr="00ED6509">
        <w:t xml:space="preserve">etect </w:t>
      </w:r>
      <w:r w:rsidR="00C43558">
        <w:t>s</w:t>
      </w:r>
      <w:r w:rsidRPr="00ED6509">
        <w:t xml:space="preserve">ignatures of </w:t>
      </w:r>
      <w:r w:rsidR="00C43558">
        <w:t>s</w:t>
      </w:r>
      <w:r w:rsidRPr="00ED6509">
        <w:t>election</w:t>
      </w:r>
    </w:p>
    <w:p w14:paraId="4ACE6E83" w14:textId="2ECC8591" w:rsidR="003D4378" w:rsidRPr="00F66B0E" w:rsidRDefault="00BF5A0F" w:rsidP="009A2D1A">
      <w:pPr>
        <w:rPr>
          <w:color w:val="FFC000" w:themeColor="accent4"/>
        </w:rPr>
        <w:sectPr w:rsidR="003D4378" w:rsidRPr="00F66B0E" w:rsidSect="00133FE7">
          <w:pgSz w:w="11906" w:h="16838"/>
          <w:pgMar w:top="1440" w:right="1440" w:bottom="1440" w:left="1440" w:header="708" w:footer="708" w:gutter="0"/>
          <w:cols w:space="708"/>
          <w:docGrid w:linePitch="360"/>
        </w:sectPr>
      </w:pPr>
      <w:r>
        <w:t xml:space="preserve">The ability to sequence genomes cost-effectively provides outstanding new opportunities to identify the signatures of selection genome-wide. </w:t>
      </w:r>
      <w:r w:rsidR="007B4B7A">
        <w:t xml:space="preserve">We consider here recently developed methods </w:t>
      </w:r>
      <w:r>
        <w:t xml:space="preserve">which </w:t>
      </w:r>
      <w:r w:rsidR="00512181">
        <w:t>are able to exploit these data.</w:t>
      </w:r>
      <w:r w:rsidR="00AF3501">
        <w:t xml:space="preserve"> The methods </w:t>
      </w:r>
      <w:r w:rsidR="00FE123E" w:rsidRPr="00B11C6B">
        <w:t>include eleven</w:t>
      </w:r>
      <w:r w:rsidR="001A5700" w:rsidRPr="00B11C6B">
        <w:t xml:space="preserve"> novel statistics, including </w:t>
      </w:r>
      <w:r w:rsidR="00FE123E" w:rsidRPr="00B11C6B">
        <w:t>two</w:t>
      </w:r>
      <w:r w:rsidR="001A5700" w:rsidRPr="00B11C6B">
        <w:t xml:space="preserve"> which </w:t>
      </w:r>
      <w:r w:rsidR="00AF3501">
        <w:t>are</w:t>
      </w:r>
      <w:r w:rsidR="001A5700" w:rsidRPr="00B11C6B">
        <w:t xml:space="preserve"> a composite of other statistics, and three machine-learning algorithms, which classify regions based on a range of other statistics.</w:t>
      </w:r>
      <w:r w:rsidR="00BD1EA6">
        <w:t xml:space="preserve"> </w:t>
      </w:r>
      <w:r w:rsidR="007E4054">
        <w:t>T</w:t>
      </w:r>
      <w:r w:rsidR="009275AD" w:rsidRPr="00B11C6B">
        <w:t xml:space="preserve">he methods </w:t>
      </w:r>
      <w:r w:rsidR="007E4054">
        <w:t>are described</w:t>
      </w:r>
      <w:r w:rsidR="006A167F">
        <w:t xml:space="preserve"> in</w:t>
      </w:r>
      <w:r w:rsidR="00432A9C">
        <w:t xml:space="preserve"> </w:t>
      </w:r>
      <w:r w:rsidR="00432A9C">
        <w:fldChar w:fldCharType="begin"/>
      </w:r>
      <w:r w:rsidR="00432A9C">
        <w:instrText xml:space="preserve"> REF _Ref520383361 \h </w:instrText>
      </w:r>
      <w:r w:rsidR="00432A9C">
        <w:fldChar w:fldCharType="separate"/>
      </w:r>
      <w:r w:rsidR="00432A9C">
        <w:t xml:space="preserve">Table </w:t>
      </w:r>
      <w:r w:rsidR="00432A9C">
        <w:rPr>
          <w:noProof/>
        </w:rPr>
        <w:t>1</w:t>
      </w:r>
      <w:r w:rsidR="00432A9C">
        <w:fldChar w:fldCharType="end"/>
      </w:r>
      <w:r w:rsidR="00887A18" w:rsidRPr="00887A18">
        <w:t>.</w:t>
      </w:r>
    </w:p>
    <w:p w14:paraId="15F03D9C" w14:textId="604DA3A3" w:rsidR="004F03CC" w:rsidRDefault="004F03CC" w:rsidP="004F03CC">
      <w:pPr>
        <w:pStyle w:val="Caption"/>
        <w:keepNext/>
      </w:pPr>
      <w:bookmarkStart w:id="1" w:name="_Ref520383357"/>
      <w:bookmarkStart w:id="2" w:name="_Ref520383361"/>
      <w:r>
        <w:lastRenderedPageBreak/>
        <w:t xml:space="preserve">Table </w:t>
      </w:r>
      <w:r>
        <w:fldChar w:fldCharType="begin"/>
      </w:r>
      <w:r>
        <w:instrText xml:space="preserve"> SEQ Table \* ARABIC </w:instrText>
      </w:r>
      <w:r>
        <w:fldChar w:fldCharType="separate"/>
      </w:r>
      <w:r>
        <w:rPr>
          <w:noProof/>
        </w:rPr>
        <w:t>1</w:t>
      </w:r>
      <w:r>
        <w:fldChar w:fldCharType="end"/>
      </w:r>
      <w:bookmarkEnd w:id="2"/>
      <w:r>
        <w:t>. Overview of recently published methods</w:t>
      </w:r>
      <w:bookmarkEnd w:id="1"/>
    </w:p>
    <w:tbl>
      <w:tblPr>
        <w:tblStyle w:val="GridTable4-Accent311"/>
        <w:tblW w:w="5238" w:type="pct"/>
        <w:tblLayout w:type="fixed"/>
        <w:tblLook w:val="06A0" w:firstRow="1" w:lastRow="0" w:firstColumn="1" w:lastColumn="0" w:noHBand="1" w:noVBand="1"/>
      </w:tblPr>
      <w:tblGrid>
        <w:gridCol w:w="1537"/>
        <w:gridCol w:w="1607"/>
        <w:gridCol w:w="1672"/>
        <w:gridCol w:w="1295"/>
        <w:gridCol w:w="2367"/>
        <w:gridCol w:w="6134"/>
      </w:tblGrid>
      <w:tr w:rsidR="005303BD" w:rsidRPr="005303BD" w14:paraId="2EF0ADB6" w14:textId="77777777" w:rsidTr="005303B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6" w:type="pct"/>
          </w:tcPr>
          <w:p w14:paraId="422052F2" w14:textId="77777777" w:rsidR="005303BD" w:rsidRPr="005303BD" w:rsidRDefault="005303BD" w:rsidP="005303BD">
            <w:pPr>
              <w:spacing w:after="200"/>
            </w:pPr>
            <w:r w:rsidRPr="005303BD">
              <w:t>Name</w:t>
            </w:r>
          </w:p>
        </w:tc>
        <w:tc>
          <w:tcPr>
            <w:tcW w:w="550" w:type="pct"/>
          </w:tcPr>
          <w:p w14:paraId="6D1ADA1D" w14:textId="77777777" w:rsidR="005303BD" w:rsidRPr="005303BD" w:rsidRDefault="005303BD" w:rsidP="005303BD">
            <w:pPr>
              <w:spacing w:after="200"/>
              <w:cnfStyle w:val="100000000000" w:firstRow="1" w:lastRow="0" w:firstColumn="0" w:lastColumn="0" w:oddVBand="0" w:evenVBand="0" w:oddHBand="0" w:evenHBand="0" w:firstRowFirstColumn="0" w:firstRowLastColumn="0" w:lastRowFirstColumn="0" w:lastRowLastColumn="0"/>
            </w:pPr>
            <w:r w:rsidRPr="005303BD">
              <w:t>Method</w:t>
            </w:r>
          </w:p>
        </w:tc>
        <w:tc>
          <w:tcPr>
            <w:tcW w:w="572" w:type="pct"/>
          </w:tcPr>
          <w:p w14:paraId="3A2E8053" w14:textId="77777777" w:rsidR="005303BD" w:rsidRPr="005303BD" w:rsidRDefault="005303BD" w:rsidP="005303BD">
            <w:pPr>
              <w:spacing w:after="200"/>
              <w:cnfStyle w:val="100000000000" w:firstRow="1" w:lastRow="0" w:firstColumn="0" w:lastColumn="0" w:oddVBand="0" w:evenVBand="0" w:oddHBand="0" w:evenHBand="0" w:firstRowFirstColumn="0" w:firstRowLastColumn="0" w:lastRowFirstColumn="0" w:lastRowLastColumn="0"/>
            </w:pPr>
            <w:r w:rsidRPr="005303BD">
              <w:t>Input</w:t>
            </w:r>
          </w:p>
        </w:tc>
        <w:tc>
          <w:tcPr>
            <w:tcW w:w="443" w:type="pct"/>
          </w:tcPr>
          <w:p w14:paraId="24FDB84F" w14:textId="77777777" w:rsidR="005303BD" w:rsidRPr="005303BD" w:rsidRDefault="005303BD" w:rsidP="005303BD">
            <w:pPr>
              <w:spacing w:after="200"/>
              <w:cnfStyle w:val="100000000000" w:firstRow="1" w:lastRow="0" w:firstColumn="0" w:lastColumn="0" w:oddVBand="0" w:evenVBand="0" w:oddHBand="0" w:evenHBand="0" w:firstRowFirstColumn="0" w:firstRowLastColumn="0" w:lastRowFirstColumn="0" w:lastRowLastColumn="0"/>
            </w:pPr>
            <w:r w:rsidRPr="005303BD">
              <w:t>Output</w:t>
            </w:r>
          </w:p>
        </w:tc>
        <w:tc>
          <w:tcPr>
            <w:tcW w:w="810" w:type="pct"/>
          </w:tcPr>
          <w:p w14:paraId="34948578" w14:textId="77777777" w:rsidR="005303BD" w:rsidRPr="005303BD" w:rsidRDefault="005303BD" w:rsidP="005303BD">
            <w:pPr>
              <w:spacing w:after="200"/>
              <w:cnfStyle w:val="100000000000" w:firstRow="1" w:lastRow="0" w:firstColumn="0" w:lastColumn="0" w:oddVBand="0" w:evenVBand="0" w:oddHBand="0" w:evenHBand="0" w:firstRowFirstColumn="0" w:firstRowLastColumn="0" w:lastRowFirstColumn="0" w:lastRowLastColumn="0"/>
            </w:pPr>
            <w:r w:rsidRPr="005303BD">
              <w:t>Software/web link</w:t>
            </w:r>
          </w:p>
        </w:tc>
        <w:tc>
          <w:tcPr>
            <w:tcW w:w="2099" w:type="pct"/>
          </w:tcPr>
          <w:p w14:paraId="40D10D1B" w14:textId="77777777" w:rsidR="005303BD" w:rsidRPr="005303BD" w:rsidRDefault="005303BD" w:rsidP="005303BD">
            <w:pPr>
              <w:spacing w:after="200"/>
              <w:cnfStyle w:val="100000000000" w:firstRow="1" w:lastRow="0" w:firstColumn="0" w:lastColumn="0" w:oddVBand="0" w:evenVBand="0" w:oddHBand="0" w:evenHBand="0" w:firstRowFirstColumn="0" w:firstRowLastColumn="0" w:lastRowFirstColumn="0" w:lastRowLastColumn="0"/>
            </w:pPr>
            <w:r w:rsidRPr="005303BD">
              <w:t>Key findings / Author benchmarking</w:t>
            </w:r>
          </w:p>
        </w:tc>
      </w:tr>
      <w:tr w:rsidR="005303BD" w:rsidRPr="005303BD" w14:paraId="5BE1082F" w14:textId="77777777" w:rsidTr="005303BD">
        <w:tc>
          <w:tcPr>
            <w:cnfStyle w:val="001000000000" w:firstRow="0" w:lastRow="0" w:firstColumn="1" w:lastColumn="0" w:oddVBand="0" w:evenVBand="0" w:oddHBand="0" w:evenHBand="0" w:firstRowFirstColumn="0" w:firstRowLastColumn="0" w:lastRowFirstColumn="0" w:lastRowLastColumn="0"/>
            <w:tcW w:w="526" w:type="pct"/>
          </w:tcPr>
          <w:p w14:paraId="6244DDFB" w14:textId="7E440EF6" w:rsidR="005303BD" w:rsidRPr="005303BD" w:rsidRDefault="005303BD" w:rsidP="005303BD">
            <w:pPr>
              <w:spacing w:after="200"/>
            </w:pPr>
            <w:r w:rsidRPr="005303BD">
              <w:t>Z</w:t>
            </w:r>
            <w:r w:rsidRPr="005303BD">
              <w:rPr>
                <w:vertAlign w:val="subscript"/>
              </w:rPr>
              <w:t xml:space="preserve">α </w:t>
            </w:r>
            <w:r w:rsidRPr="005303BD">
              <w:fldChar w:fldCharType="begin">
                <w:fldData xml:space="preserve">PEVuZE5vdGU+PENpdGU+PEF1dGhvcj5KYWNvYnM8L0F1dGhvcj48WWVhcj4yMDE2PC9ZZWFyPjxS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</w:fldData>
              </w:fldChar>
            </w:r>
            <w:r>
              <w:instrText xml:space="preserve"> ADDIN EN.CITE </w:instrText>
            </w:r>
            <w:r>
              <w:fldChar w:fldCharType="begin">
                <w:fldData xml:space="preserve">PEVuZE5vdGU+PENpdGU+PEF1dGhvcj5KYWNvYnM8L0F1dGhvcj48WWVhcj4yMDE2PC9ZZWFyPjxS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</w:fldData>
              </w:fldChar>
            </w:r>
            <w:r>
              <w:instrText xml:space="preserve"> ADDIN EN.CITE.DATA </w:instrText>
            </w:r>
            <w:r>
              <w:fldChar w:fldCharType="end"/>
            </w:r>
            <w:r w:rsidRPr="005303BD">
              <w:fldChar w:fldCharType="separate"/>
            </w:r>
            <w:r>
              <w:rPr>
                <w:noProof/>
              </w:rPr>
              <w:t>[32]</w:t>
            </w:r>
            <w:r w:rsidRPr="005303BD">
              <w:fldChar w:fldCharType="end"/>
            </w:r>
          </w:p>
        </w:tc>
        <w:tc>
          <w:tcPr>
            <w:tcW w:w="550" w:type="pct"/>
          </w:tcPr>
          <w:p w14:paraId="0704CF3D" w14:textId="77777777" w:rsidR="005303BD" w:rsidRPr="005303BD" w:rsidRDefault="005303BD" w:rsidP="005303BD">
            <w:pPr>
              <w:spacing w:after="200"/>
              <w:cnfStyle w:val="000000000000" w:firstRow="0" w:lastRow="0" w:firstColumn="0" w:lastColumn="0" w:oddVBand="0" w:evenVBand="0" w:oddHBand="0" w:evenHBand="0" w:firstRowFirstColumn="0" w:firstRowLastColumn="0" w:lastRowFirstColumn="0" w:lastRowLastColumn="0"/>
            </w:pPr>
            <w:r w:rsidRPr="005303BD">
              <w:t xml:space="preserve">Linkage Disequilibrium </w:t>
            </w:r>
          </w:p>
        </w:tc>
        <w:tc>
          <w:tcPr>
            <w:tcW w:w="572" w:type="pct"/>
          </w:tcPr>
          <w:p w14:paraId="5E8EFD99" w14:textId="77777777" w:rsidR="005303BD" w:rsidRPr="005303BD" w:rsidRDefault="005303BD" w:rsidP="005303BD">
            <w:pPr>
              <w:spacing w:after="200"/>
              <w:cnfStyle w:val="000000000000" w:firstRow="0" w:lastRow="0" w:firstColumn="0" w:lastColumn="0" w:oddVBand="0" w:evenVBand="0" w:oddHBand="0" w:evenHBand="0" w:firstRowFirstColumn="0" w:firstRowLastColumn="0" w:lastRowFirstColumn="0" w:lastRowLastColumn="0"/>
            </w:pPr>
            <w:r w:rsidRPr="005303BD">
              <w:t>Phased SNP data and genetic map</w:t>
            </w:r>
          </w:p>
        </w:tc>
        <w:tc>
          <w:tcPr>
            <w:tcW w:w="443" w:type="pct"/>
          </w:tcPr>
          <w:p w14:paraId="2EA3B764" w14:textId="77777777" w:rsidR="005303BD" w:rsidRPr="005303BD" w:rsidRDefault="005303BD" w:rsidP="005303BD">
            <w:pPr>
              <w:spacing w:after="200"/>
              <w:cnfStyle w:val="000000000000" w:firstRow="0" w:lastRow="0" w:firstColumn="0" w:lastColumn="0" w:oddVBand="0" w:evenVBand="0" w:oddHBand="0" w:evenHBand="0" w:firstRowFirstColumn="0" w:firstRowLastColumn="0" w:lastRowFirstColumn="0" w:lastRowLastColumn="0"/>
            </w:pPr>
            <w:r w:rsidRPr="005303BD">
              <w:t>Sweeps</w:t>
            </w:r>
          </w:p>
        </w:tc>
        <w:tc>
          <w:tcPr>
            <w:tcW w:w="810" w:type="pct"/>
          </w:tcPr>
          <w:p w14:paraId="59BF44E1" w14:textId="77777777" w:rsidR="005303BD" w:rsidRPr="005303BD" w:rsidRDefault="005303BD" w:rsidP="005303BD">
            <w:pPr>
              <w:spacing w:after="200"/>
              <w:cnfStyle w:val="000000000000" w:firstRow="0" w:lastRow="0" w:firstColumn="0" w:lastColumn="0" w:oddVBand="0" w:evenVBand="0" w:oddHBand="0" w:evenHBand="0" w:firstRowFirstColumn="0" w:firstRowLastColumn="0" w:lastRowFirstColumn="0" w:lastRowLastColumn="0"/>
            </w:pPr>
            <w:r w:rsidRPr="005303BD">
              <w:t>None: statistical</w:t>
            </w:r>
          </w:p>
          <w:p w14:paraId="19C24581" w14:textId="77777777" w:rsidR="005303BD" w:rsidRPr="005303BD" w:rsidRDefault="005303BD" w:rsidP="005303BD">
            <w:pPr>
              <w:spacing w:after="200"/>
              <w:cnfStyle w:val="000000000000" w:firstRow="0" w:lastRow="0" w:firstColumn="0" w:lastColumn="0" w:oddVBand="0" w:evenVBand="0" w:oddHBand="0" w:evenHBand="0" w:firstRowFirstColumn="0" w:firstRowLastColumn="0" w:lastRowFirstColumn="0" w:lastRowLastColumn="0"/>
            </w:pPr>
            <w:r w:rsidRPr="005303BD">
              <w:t xml:space="preserve"> formula</w:t>
            </w:r>
          </w:p>
        </w:tc>
        <w:tc>
          <w:tcPr>
            <w:tcW w:w="2099" w:type="pct"/>
          </w:tcPr>
          <w:p w14:paraId="4CF13091" w14:textId="6F2230B6" w:rsidR="005303BD" w:rsidRPr="005303BD" w:rsidRDefault="005303BD" w:rsidP="005303BD">
            <w:pPr>
              <w:spacing w:after="200"/>
              <w:cnfStyle w:val="000000000000" w:firstRow="0" w:lastRow="0" w:firstColumn="0" w:lastColumn="0" w:oddVBand="0" w:evenVBand="0" w:oddHBand="0" w:evenHBand="0" w:firstRowFirstColumn="0" w:firstRowLastColumn="0" w:lastRowFirstColumn="0" w:lastRowLastColumn="0"/>
            </w:pPr>
            <w:r w:rsidRPr="005303BD">
              <w:t xml:space="preserve">Outperforms Kelly’s </w:t>
            </w:r>
            <w:proofErr w:type="spellStart"/>
            <w:r w:rsidRPr="005303BD">
              <w:t>Z</w:t>
            </w:r>
            <w:r w:rsidRPr="005303BD">
              <w:rPr>
                <w:vertAlign w:val="subscript"/>
              </w:rPr>
              <w:t>nS</w:t>
            </w:r>
            <w:proofErr w:type="spellEnd"/>
            <w:r w:rsidRPr="005303BD">
              <w:t xml:space="preserve"> </w:t>
            </w:r>
            <w:r w:rsidRPr="005303BD">
              <w:fldChar w:fldCharType="begin"/>
            </w:r>
            <w:r>
              <w:instrText xml:space="preserve"> ADDIN EN.CITE &lt;EndNote&gt;&lt;Cite&gt;&lt;Author&gt;Kelly&lt;/Author&gt;&lt;Year&gt;1997&lt;/Year&gt;&lt;RecNum&gt;217&lt;/RecNum&gt;&lt;DisplayText&gt;[33]&lt;/DisplayText&gt;&lt;record&gt;&lt;rec-number&gt;217&lt;/rec-number&gt;&lt;foreign-keys&gt;&lt;key app="EN" db-id="e5vxz59tqvt2siep9ztxfp2ns2dddd9t2f05" timestamp="1513091259"&gt;217&lt;/key&gt;&lt;/foreign-keys&gt;&lt;ref-type name="Journal Article"&gt;17&lt;/ref-type&gt;&lt;contributors&gt;&lt;authors&gt;&lt;author&gt;Kelly, J. K.&lt;/author&gt;&lt;/authors&gt;&lt;/contributors&gt;&lt;auth-address&gt;UNIV CHICAGO, DEPT ECOL &amp;amp; EVOLUT, CHICAGO, IL 60637 USA.&lt;/auth-address&gt;&lt;titles&gt;&lt;title&gt;A test of neutrality based on interlocus associations&lt;/title&gt;&lt;secondary-title&gt;Genetics&lt;/secondary-title&gt;&lt;alt-title&gt;Genetics&lt;/alt-title&gt;&lt;/titles&gt;&lt;periodical&gt;&lt;full-title&gt;Genetics&lt;/full-title&gt;&lt;abbr-1&gt;Genetics&lt;/abbr-1&gt;&lt;/periodical&gt;&lt;alt-periodical&gt;&lt;full-title&gt;Genetics&lt;/full-title&gt;&lt;abbr-1&gt;Genetics&lt;/abbr-1&gt;&lt;/alt-periodical&gt;&lt;pages&gt;1197-1206&lt;/pages&gt;&lt;volume&gt;146&lt;/volume&gt;&lt;number&gt;3&lt;/number&gt;&lt;keywords&gt;&lt;keyword&gt;achaete-scute region&lt;/keyword&gt;&lt;keyword&gt;drosophila-melanogaster&lt;/keyword&gt;&lt;keyword&gt;dna polymorphism&lt;/keyword&gt;&lt;keyword&gt;linkage&lt;/keyword&gt;&lt;keyword&gt;disequilibrium&lt;/keyword&gt;&lt;keyword&gt;alcohol-dehydrogenase&lt;/keyword&gt;&lt;keyword&gt;natural-populations&lt;/keyword&gt;&lt;keyword&gt;deleterious&lt;/keyword&gt;&lt;keyword&gt;mutations&lt;/keyword&gt;&lt;keyword&gt;coalescent process&lt;/keyword&gt;&lt;keyword&gt;statistical tests&lt;/keyword&gt;&lt;keyword&gt;x-chromosome&lt;/keyword&gt;&lt;keyword&gt;Genetics &amp;amp; Heredity&lt;/keyword&gt;&lt;/keywords&gt;&lt;dates&gt;&lt;year&gt;1997&lt;/year&gt;&lt;pub-dates&gt;&lt;date&gt;Jul&lt;/date&gt;&lt;/pub-dates&gt;&lt;/dates&gt;&lt;isbn&gt;0016-6731&lt;/isbn&gt;&lt;accession-num&gt;WOS:A1997XJ90800037&lt;/accession-num&gt;&lt;work-type&gt;Article&lt;/work-type&gt;&lt;urls&gt;&lt;related-urls&gt;&lt;url&gt;&amp;lt;Go to ISI&amp;gt;://WOS:A1997XJ90800037&lt;/url&gt;&lt;url&gt;http://www.genetics.org/content/genetics/146/3/1197.full.pdf&lt;/url&gt;&lt;/related-urls&gt;&lt;/urls&gt;&lt;research-notes&gt;Description of Kelly&amp;apos;s Zns&lt;/research-notes&gt;&lt;language&gt;English&lt;/language&gt;&lt;/record&gt;&lt;/Cite&gt;&lt;/EndNote&gt;</w:instrText>
            </w:r>
            <w:r w:rsidRPr="005303BD">
              <w:fldChar w:fldCharType="separate"/>
            </w:r>
            <w:r>
              <w:rPr>
                <w:noProof/>
              </w:rPr>
              <w:t>[33]</w:t>
            </w:r>
            <w:r w:rsidRPr="005303BD">
              <w:fldChar w:fldCharType="end"/>
            </w:r>
            <w:r w:rsidRPr="005303BD">
              <w:t xml:space="preserve"> and </w:t>
            </w:r>
            <w:proofErr w:type="spellStart"/>
            <w:r w:rsidRPr="005303BD">
              <w:t>ω</w:t>
            </w:r>
            <w:r w:rsidRPr="005303BD">
              <w:rPr>
                <w:vertAlign w:val="subscript"/>
              </w:rPr>
              <w:t>max</w:t>
            </w:r>
            <w:proofErr w:type="spellEnd"/>
            <w:r w:rsidRPr="005303BD">
              <w:t xml:space="preserve"> </w:t>
            </w:r>
            <w:r w:rsidRPr="005303BD">
              <w:fldChar w:fldCharType="begin">
                <w:fldData xml:space="preserve">PEVuZE5vdGU+PENpdGU+PEF1dGhvcj5BbGFjaGlvdGlzPC9BdXRob3I+PFllYXI+MjAxMjwvWWVh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</w:fldData>
              </w:fldChar>
            </w:r>
            <w:r>
              <w:instrText xml:space="preserve"> ADDIN EN.CITE </w:instrText>
            </w:r>
            <w:r>
              <w:fldChar w:fldCharType="begin">
                <w:fldData xml:space="preserve">PEVuZE5vdGU+PENpdGU+PEF1dGhvcj5BbGFjaGlvdGlzPC9BdXRob3I+PFllYXI+MjAxMjwvWWVh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</w:fldData>
              </w:fldChar>
            </w:r>
            <w:r>
              <w:instrText xml:space="preserve"> ADDIN EN.CITE.DATA </w:instrText>
            </w:r>
            <w:r>
              <w:fldChar w:fldCharType="end"/>
            </w:r>
            <w:r w:rsidRPr="005303BD">
              <w:fldChar w:fldCharType="separate"/>
            </w:r>
            <w:r>
              <w:rPr>
                <w:noProof/>
              </w:rPr>
              <w:t>[34]</w:t>
            </w:r>
            <w:r w:rsidRPr="005303BD">
              <w:fldChar w:fldCharType="end"/>
            </w:r>
            <w:r w:rsidRPr="005303BD">
              <w:t xml:space="preserve"> and other novel statistics across a range of allele frequencies, with or without recombination rate variation. Better or comparable when considering an “Out of Africa” model and when starting from standing variation.</w:t>
            </w:r>
          </w:p>
        </w:tc>
      </w:tr>
      <w:tr w:rsidR="005303BD" w:rsidRPr="005303BD" w14:paraId="4A09F789" w14:textId="77777777" w:rsidTr="005303BD">
        <w:tc>
          <w:tcPr>
            <w:cnfStyle w:val="001000000000" w:firstRow="0" w:lastRow="0" w:firstColumn="1" w:lastColumn="0" w:oddVBand="0" w:evenVBand="0" w:oddHBand="0" w:evenHBand="0" w:firstRowFirstColumn="0" w:firstRowLastColumn="0" w:lastRowFirstColumn="0" w:lastRowLastColumn="0"/>
            <w:tcW w:w="526" w:type="pct"/>
          </w:tcPr>
          <w:p w14:paraId="6303E749" w14:textId="3BD7522F" w:rsidR="005303BD" w:rsidRPr="005303BD" w:rsidRDefault="005303BD" w:rsidP="005303BD">
            <w:pPr>
              <w:spacing w:after="200"/>
            </w:pPr>
            <w:r w:rsidRPr="005303BD">
              <w:t xml:space="preserve">H12 </w:t>
            </w:r>
            <w:r w:rsidRPr="005303BD">
              <w:fldChar w:fldCharType="begin">
                <w:fldData xml:space="preserve">PEVuZE5vdGU+PENpdGU+PEF1dGhvcj5HYXJ1ZDwvQXV0aG9yPjxZZWFyPjIwMTU8L1llYXI+PFJl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</w:fldData>
              </w:fldChar>
            </w:r>
            <w:r>
              <w:instrText xml:space="preserve"> ADDIN EN.CITE </w:instrText>
            </w:r>
            <w:r>
              <w:fldChar w:fldCharType="begin">
                <w:fldData xml:space="preserve">PEVuZE5vdGU+PENpdGU+PEF1dGhvcj5HYXJ1ZDwvQXV0aG9yPjxZZWFyPjIwMTU8L1llYXI+PFJl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</w:fldData>
              </w:fldChar>
            </w:r>
            <w:r>
              <w:instrText xml:space="preserve"> ADDIN EN.CITE.DATA </w:instrText>
            </w:r>
            <w:r>
              <w:fldChar w:fldCharType="end"/>
            </w:r>
            <w:r w:rsidRPr="005303BD">
              <w:fldChar w:fldCharType="separate"/>
            </w:r>
            <w:r>
              <w:rPr>
                <w:noProof/>
              </w:rPr>
              <w:t>[35, 36]</w:t>
            </w:r>
            <w:r w:rsidRPr="005303BD">
              <w:fldChar w:fldCharType="end"/>
            </w:r>
          </w:p>
          <w:p w14:paraId="27CCD129" w14:textId="77777777" w:rsidR="005303BD" w:rsidRPr="005303BD" w:rsidRDefault="005303BD" w:rsidP="005303BD">
            <w:pPr>
              <w:spacing w:after="200"/>
            </w:pPr>
          </w:p>
        </w:tc>
        <w:tc>
          <w:tcPr>
            <w:tcW w:w="550" w:type="pct"/>
          </w:tcPr>
          <w:p w14:paraId="7780CC1C" w14:textId="77777777" w:rsidR="005303BD" w:rsidRPr="005303BD" w:rsidRDefault="005303BD" w:rsidP="005303BD">
            <w:pPr>
              <w:spacing w:after="200"/>
              <w:cnfStyle w:val="000000000000" w:firstRow="0" w:lastRow="0" w:firstColumn="0" w:lastColumn="0" w:oddVBand="0" w:evenVBand="0" w:oddHBand="0" w:evenHBand="0" w:firstRowFirstColumn="0" w:firstRowLastColumn="0" w:lastRowFirstColumn="0" w:lastRowLastColumn="0"/>
            </w:pPr>
            <w:r w:rsidRPr="005303BD">
              <w:t>Haplotype homozygosity</w:t>
            </w:r>
          </w:p>
        </w:tc>
        <w:tc>
          <w:tcPr>
            <w:tcW w:w="572" w:type="pct"/>
          </w:tcPr>
          <w:p w14:paraId="2323538C" w14:textId="77777777" w:rsidR="005303BD" w:rsidRPr="005303BD" w:rsidRDefault="005303BD" w:rsidP="005303BD">
            <w:pPr>
              <w:spacing w:after="200"/>
              <w:cnfStyle w:val="000000000000" w:firstRow="0" w:lastRow="0" w:firstColumn="0" w:lastColumn="0" w:oddVBand="0" w:evenVBand="0" w:oddHBand="0" w:evenHBand="0" w:firstRowFirstColumn="0" w:firstRowLastColumn="0" w:lastRowFirstColumn="0" w:lastRowLastColumn="0"/>
            </w:pPr>
            <w:r w:rsidRPr="005303BD">
              <w:t>Phased SNP data</w:t>
            </w:r>
          </w:p>
        </w:tc>
        <w:tc>
          <w:tcPr>
            <w:tcW w:w="443" w:type="pct"/>
          </w:tcPr>
          <w:p w14:paraId="1D48E1A0" w14:textId="77777777" w:rsidR="005303BD" w:rsidRPr="005303BD" w:rsidRDefault="005303BD" w:rsidP="005303BD">
            <w:pPr>
              <w:spacing w:after="200"/>
              <w:cnfStyle w:val="000000000000" w:firstRow="0" w:lastRow="0" w:firstColumn="0" w:lastColumn="0" w:oddVBand="0" w:evenVBand="0" w:oddHBand="0" w:evenHBand="0" w:firstRowFirstColumn="0" w:firstRowLastColumn="0" w:lastRowFirstColumn="0" w:lastRowLastColumn="0"/>
            </w:pPr>
            <w:r w:rsidRPr="005303BD">
              <w:t>Hard and soft sweeps</w:t>
            </w:r>
          </w:p>
        </w:tc>
        <w:tc>
          <w:tcPr>
            <w:tcW w:w="810" w:type="pct"/>
          </w:tcPr>
          <w:p w14:paraId="100480B5" w14:textId="77777777" w:rsidR="005303BD" w:rsidRPr="005303BD" w:rsidRDefault="005303BD" w:rsidP="005303BD">
            <w:pPr>
              <w:spacing w:after="200"/>
              <w:cnfStyle w:val="000000000000" w:firstRow="0" w:lastRow="0" w:firstColumn="0" w:lastColumn="0" w:oddVBand="0" w:evenVBand="0" w:oddHBand="0" w:evenHBand="0" w:firstRowFirstColumn="0" w:firstRowLastColumn="0" w:lastRowFirstColumn="0" w:lastRowLastColumn="0"/>
            </w:pPr>
            <w:r w:rsidRPr="005303BD">
              <w:t>None: statistical formula</w:t>
            </w:r>
          </w:p>
        </w:tc>
        <w:tc>
          <w:tcPr>
            <w:tcW w:w="2099" w:type="pct"/>
          </w:tcPr>
          <w:p w14:paraId="17CA6178" w14:textId="7C17D599" w:rsidR="005303BD" w:rsidRPr="005303BD" w:rsidRDefault="005303BD" w:rsidP="005303BD">
            <w:pPr>
              <w:spacing w:after="200"/>
              <w:cnfStyle w:val="000000000000" w:firstRow="0" w:lastRow="0" w:firstColumn="0" w:lastColumn="0" w:oddVBand="0" w:evenVBand="0" w:oddHBand="0" w:evenHBand="0" w:firstRowFirstColumn="0" w:firstRowLastColumn="0" w:lastRowFirstColumn="0" w:lastRowLastColumn="0"/>
            </w:pPr>
            <w:r w:rsidRPr="005303BD">
              <w:t xml:space="preserve">Compared to iHS </w:t>
            </w:r>
            <w:r w:rsidRPr="005303BD">
              <w:fldChar w:fldCharType="begin"/>
            </w:r>
            <w:r>
              <w:instrText xml:space="preserve"> ADDIN EN.CITE &lt;EndNote&gt;&lt;Cite&gt;&lt;Author&gt;Voight&lt;/Author&gt;&lt;Year&gt;2006&lt;/Year&gt;&lt;RecNum&gt;99&lt;/RecNum&gt;&lt;DisplayText&gt;[37]&lt;/DisplayText&gt;&lt;record&gt;&lt;rec-number&gt;99&lt;/rec-number&gt;&lt;foreign-keys&gt;&lt;key app="EN" db-id="e5vxz59tqvt2siep9ztxfp2ns2dddd9t2f05" timestamp="1508422643"&gt;99&lt;/key&gt;&lt;/foreign-keys&gt;&lt;ref-type name="Journal Article"&gt;17&lt;/ref-type&gt;&lt;contributors&gt;&lt;authors&gt;&lt;author&gt;Voight, Benjamin F.&lt;/author&gt;&lt;author&gt;Kudaravalli, Sridhar&lt;/author&gt;&lt;author&gt;Wen, Xiaoquan&lt;/author&gt;&lt;author&gt;Pritchard, Jonathan K.&lt;/author&gt;&lt;/authors&gt;&lt;/contributors&gt;&lt;titles&gt;&lt;title&gt;A Map of Recent Positive Selection in the Human Genome&lt;/title&gt;&lt;secondary-title&gt;PLoS Biology&lt;/secondary-title&gt;&lt;/titles&gt;&lt;periodical&gt;&lt;full-title&gt;PLoS Biology&lt;/full-title&gt;&lt;/periodical&gt;&lt;pages&gt;e72&lt;/pages&gt;&lt;volume&gt;4&lt;/volume&gt;&lt;number&gt;3&lt;/number&gt;&lt;dates&gt;&lt;year&gt;2006&lt;/year&gt;&lt;pub-dates&gt;&lt;date&gt;03/07&amp;#xD;11/10/received&amp;#xD;01/10/accepted&lt;/date&gt;&lt;/pub-dates&gt;&lt;/dates&gt;&lt;pub-location&gt;San Francisco, USA&lt;/pub-location&gt;&lt;publisher&gt;Public Library of Science&lt;/publisher&gt;&lt;isbn&gt;1544-9173&amp;#xD;1545-7885&lt;/isbn&gt;&lt;accession-num&gt;PMC1382018&lt;/accession-num&gt;&lt;urls&gt;&lt;related-urls&gt;&lt;url&gt;http://www.ncbi.nlm.nih.gov/pmc/articles/PMC1382018/&lt;/url&gt;&lt;url&gt;https://www.ncbi.nlm.nih.gov/pmc/articles/PMC1382018/pdf/pbio.0040072.pdf&lt;/url&gt;&lt;/related-urls&gt;&lt;/urls&gt;&lt;electronic-resource-num&gt;10.1371/journal.pbio.0040072&lt;/electronic-resource-num&gt;&lt;remote-database-name&gt;PMC&lt;/remote-database-name&gt;&lt;research-notes&gt;Description of iHS method&amp;#xD;Application on LCT gene&lt;/research-notes&gt;&lt;/record&gt;&lt;/Cite&gt;&lt;/EndNote&gt;</w:instrText>
            </w:r>
            <w:r w:rsidRPr="005303BD">
              <w:fldChar w:fldCharType="separate"/>
            </w:r>
            <w:r>
              <w:rPr>
                <w:noProof/>
              </w:rPr>
              <w:t>[37]</w:t>
            </w:r>
            <w:r w:rsidRPr="005303BD">
              <w:fldChar w:fldCharType="end"/>
            </w:r>
            <w:r w:rsidRPr="005303BD">
              <w:t xml:space="preserve">, H12 has increased power for detecting recent soft sweeps. H12 is as good as, or better, at detecting recent hard sweeps. </w:t>
            </w:r>
          </w:p>
        </w:tc>
      </w:tr>
      <w:tr w:rsidR="005303BD" w:rsidRPr="005303BD" w14:paraId="2DC6F4A3" w14:textId="77777777" w:rsidTr="005303BD">
        <w:tc>
          <w:tcPr>
            <w:cnfStyle w:val="001000000000" w:firstRow="0" w:lastRow="0" w:firstColumn="1" w:lastColumn="0" w:oddVBand="0" w:evenVBand="0" w:oddHBand="0" w:evenHBand="0" w:firstRowFirstColumn="0" w:firstRowLastColumn="0" w:lastRowFirstColumn="0" w:lastRowLastColumn="0"/>
            <w:tcW w:w="526" w:type="pct"/>
          </w:tcPr>
          <w:p w14:paraId="7B6A0C6C" w14:textId="7DDB34CD" w:rsidR="005303BD" w:rsidRPr="005303BD" w:rsidRDefault="005303BD" w:rsidP="005303BD">
            <w:pPr>
              <w:spacing w:after="200"/>
            </w:pPr>
            <w:r w:rsidRPr="005303BD">
              <w:t>nS</w:t>
            </w:r>
            <w:r w:rsidRPr="005303BD">
              <w:rPr>
                <w:vertAlign w:val="subscript"/>
              </w:rPr>
              <w:t xml:space="preserve">L </w:t>
            </w:r>
            <w:r w:rsidRPr="005303BD">
              <w:t>(number of Segregating sites by Length)</w:t>
            </w:r>
            <w:r w:rsidRPr="005303BD">
              <w:rPr>
                <w:vertAlign w:val="subscript"/>
              </w:rPr>
              <w:t xml:space="preserve"> </w:t>
            </w:r>
            <w:r w:rsidRPr="005303BD">
              <w:fldChar w:fldCharType="begin"/>
            </w:r>
            <w:r>
              <w:instrText xml:space="preserve"> ADDIN EN.CITE &lt;EndNote&gt;&lt;Cite&gt;&lt;Author&gt;Ferrer-Admetlla&lt;/Author&gt;&lt;Year&gt;2014&lt;/Year&gt;&lt;RecNum&gt;110&lt;/RecNum&gt;&lt;DisplayText&gt;[38]&lt;/DisplayText&gt;&lt;record&gt;&lt;rec-number&gt;110&lt;/rec-number&gt;&lt;foreign-keys&gt;&lt;key app="EN" db-id="e5vxz59tqvt2siep9ztxfp2ns2dddd9t2f05" timestamp="1508924743"&gt;110&lt;/key&gt;&lt;/foreign-keys&gt;&lt;ref-type name="Journal Article"&gt;17&lt;/ref-type&gt;&lt;contributors&gt;&lt;authors&gt;&lt;author&gt;Ferrer-Admetlla, Anna&lt;/author&gt;&lt;author&gt;Liang, Mason&lt;/author&gt;&lt;author&gt;Korneliussen, Thorfinn&lt;/author&gt;&lt;author&gt;Nielsen, Rasmus&lt;/author&gt;&lt;/authors&gt;&lt;/contributors&gt;&lt;titles&gt;&lt;title&gt;On Detecting Incomplete Soft or Hard Selective Sweeps Using Haplotype Structure&lt;/title&gt;&lt;secondary-title&gt;Molecular Biology and Evolution&lt;/secondary-title&gt;&lt;/titles&gt;&lt;periodical&gt;&lt;full-title&gt;Molecular Biology and Evolution&lt;/full-title&gt;&lt;abbr-1&gt;Mol. Biol. Evol.&lt;/abbr-1&gt;&lt;/periodical&gt;&lt;pages&gt;1275-1291&lt;/pages&gt;&lt;volume&gt;31&lt;/volume&gt;&lt;number&gt;5&lt;/number&gt;&lt;dates&gt;&lt;year&gt;2014&lt;/year&gt;&lt;/dates&gt;&lt;isbn&gt;0737-4038&lt;/isbn&gt;&lt;urls&gt;&lt;related-urls&gt;&lt;url&gt;http://dx.doi.org/10.1093/molbev/msu077&lt;/url&gt;&lt;url&gt;https://www.ncbi.nlm.nih.gov/pmc/articles/PMC3995338/pdf/msu077.pdf&lt;/url&gt;&lt;/related-urls&gt;&lt;/urls&gt;&lt;electronic-resource-num&gt;10.1093/molbev/msu077&lt;/electronic-resource-num&gt;&lt;research-notes&gt;nSL definition&lt;/research-notes&gt;&lt;/record&gt;&lt;/Cite&gt;&lt;/EndNote&gt;</w:instrText>
            </w:r>
            <w:r w:rsidRPr="005303BD">
              <w:fldChar w:fldCharType="separate"/>
            </w:r>
            <w:r>
              <w:rPr>
                <w:noProof/>
              </w:rPr>
              <w:t>[38]</w:t>
            </w:r>
            <w:r w:rsidRPr="005303BD">
              <w:fldChar w:fldCharType="end"/>
            </w:r>
          </w:p>
        </w:tc>
        <w:tc>
          <w:tcPr>
            <w:tcW w:w="550" w:type="pct"/>
          </w:tcPr>
          <w:p w14:paraId="2E6B7A48" w14:textId="77777777" w:rsidR="005303BD" w:rsidRPr="005303BD" w:rsidRDefault="005303BD" w:rsidP="005303BD">
            <w:pPr>
              <w:spacing w:after="200"/>
              <w:cnfStyle w:val="000000000000" w:firstRow="0" w:lastRow="0" w:firstColumn="0" w:lastColumn="0" w:oddVBand="0" w:evenVBand="0" w:oddHBand="0" w:evenHBand="0" w:firstRowFirstColumn="0" w:firstRowLastColumn="0" w:lastRowFirstColumn="0" w:lastRowLastColumn="0"/>
            </w:pPr>
            <w:r w:rsidRPr="005303BD">
              <w:t>Haplotype homozygosity</w:t>
            </w:r>
          </w:p>
        </w:tc>
        <w:tc>
          <w:tcPr>
            <w:tcW w:w="572" w:type="pct"/>
          </w:tcPr>
          <w:p w14:paraId="6C3ED71F" w14:textId="77777777" w:rsidR="005303BD" w:rsidRPr="005303BD" w:rsidRDefault="005303BD" w:rsidP="005303BD">
            <w:pPr>
              <w:spacing w:after="200"/>
              <w:cnfStyle w:val="000000000000" w:firstRow="0" w:lastRow="0" w:firstColumn="0" w:lastColumn="0" w:oddVBand="0" w:evenVBand="0" w:oddHBand="0" w:evenHBand="0" w:firstRowFirstColumn="0" w:firstRowLastColumn="0" w:lastRowFirstColumn="0" w:lastRowLastColumn="0"/>
            </w:pPr>
            <w:r w:rsidRPr="005303BD">
              <w:t>Phased SNP data including whether each allele is ancestral or derived</w:t>
            </w:r>
          </w:p>
        </w:tc>
        <w:tc>
          <w:tcPr>
            <w:tcW w:w="443" w:type="pct"/>
          </w:tcPr>
          <w:p w14:paraId="41CFBE97" w14:textId="77777777" w:rsidR="005303BD" w:rsidRPr="005303BD" w:rsidRDefault="005303BD" w:rsidP="005303BD">
            <w:pPr>
              <w:spacing w:after="200"/>
              <w:cnfStyle w:val="000000000000" w:firstRow="0" w:lastRow="0" w:firstColumn="0" w:lastColumn="0" w:oddVBand="0" w:evenVBand="0" w:oddHBand="0" w:evenHBand="0" w:firstRowFirstColumn="0" w:firstRowLastColumn="0" w:lastRowFirstColumn="0" w:lastRowLastColumn="0"/>
            </w:pPr>
            <w:r w:rsidRPr="005303BD">
              <w:t>Sweeps</w:t>
            </w:r>
          </w:p>
        </w:tc>
        <w:tc>
          <w:tcPr>
            <w:tcW w:w="810" w:type="pct"/>
          </w:tcPr>
          <w:p w14:paraId="59CF8A49" w14:textId="77777777" w:rsidR="005303BD" w:rsidRPr="005303BD" w:rsidRDefault="005303BD" w:rsidP="005303BD">
            <w:pPr>
              <w:spacing w:after="200"/>
              <w:cnfStyle w:val="000000000000" w:firstRow="0" w:lastRow="0" w:firstColumn="0" w:lastColumn="0" w:oddVBand="0" w:evenVBand="0" w:oddHBand="0" w:evenHBand="0" w:firstRowFirstColumn="0" w:firstRowLastColumn="0" w:lastRowFirstColumn="0" w:lastRowLastColumn="0"/>
            </w:pPr>
            <w:hyperlink r:id="rId6" w:history="1">
              <w:r w:rsidRPr="005303BD">
                <w:rPr>
                  <w:color w:val="0563C1" w:themeColor="hyperlink"/>
                  <w:u w:val="single"/>
                </w:rPr>
                <w:t>http://www.nielsenlab.org/software/</w:t>
              </w:r>
            </w:hyperlink>
          </w:p>
        </w:tc>
        <w:tc>
          <w:tcPr>
            <w:tcW w:w="2099" w:type="pct"/>
          </w:tcPr>
          <w:p w14:paraId="09F8EDC9" w14:textId="181CFAFF" w:rsidR="005303BD" w:rsidRPr="005303BD" w:rsidRDefault="005303BD" w:rsidP="005303BD">
            <w:pPr>
              <w:spacing w:after="200"/>
              <w:cnfStyle w:val="000000000000" w:firstRow="0" w:lastRow="0" w:firstColumn="0" w:lastColumn="0" w:oddVBand="0" w:evenVBand="0" w:oddHBand="0" w:evenHBand="0" w:firstRowFirstColumn="0" w:firstRowLastColumn="0" w:lastRowFirstColumn="0" w:lastRowLastColumn="0"/>
            </w:pPr>
            <w:r w:rsidRPr="005303BD">
              <w:t xml:space="preserve">Outperforms iHS </w:t>
            </w:r>
            <w:r w:rsidRPr="005303BD">
              <w:fldChar w:fldCharType="begin"/>
            </w:r>
            <w:r>
              <w:instrText xml:space="preserve"> ADDIN EN.CITE &lt;EndNote&gt;&lt;Cite&gt;&lt;Author&gt;Voight&lt;/Author&gt;&lt;Year&gt;2006&lt;/Year&gt;&lt;RecNum&gt;99&lt;/RecNum&gt;&lt;DisplayText&gt;[37]&lt;/DisplayText&gt;&lt;record&gt;&lt;rec-number&gt;99&lt;/rec-number&gt;&lt;foreign-keys&gt;&lt;key app="EN" db-id="e5vxz59tqvt2siep9ztxfp2ns2dddd9t2f05" timestamp="1508422643"&gt;99&lt;/key&gt;&lt;/foreign-keys&gt;&lt;ref-type name="Journal Article"&gt;17&lt;/ref-type&gt;&lt;contributors&gt;&lt;authors&gt;&lt;author&gt;Voight, Benjamin F.&lt;/author&gt;&lt;author&gt;Kudaravalli, Sridhar&lt;/author&gt;&lt;author&gt;Wen, Xiaoquan&lt;/author&gt;&lt;author&gt;Pritchard, Jonathan K.&lt;/author&gt;&lt;/authors&gt;&lt;/contributors&gt;&lt;titles&gt;&lt;title&gt;A Map of Recent Positive Selection in the Human Genome&lt;/title&gt;&lt;secondary-title&gt;PLoS Biology&lt;/secondary-title&gt;&lt;/titles&gt;&lt;periodical&gt;&lt;full-title&gt;PLoS Biology&lt;/full-title&gt;&lt;/periodical&gt;&lt;pages&gt;e72&lt;/pages&gt;&lt;volume&gt;4&lt;/volume&gt;&lt;number&gt;3&lt;/number&gt;&lt;dates&gt;&lt;year&gt;2006&lt;/year&gt;&lt;pub-dates&gt;&lt;date&gt;03/07&amp;#xD;11/10/received&amp;#xD;01/10/accepted&lt;/date&gt;&lt;/pub-dates&gt;&lt;/dates&gt;&lt;pub-location&gt;San Francisco, USA&lt;/pub-location&gt;&lt;publisher&gt;Public Library of Science&lt;/publisher&gt;&lt;isbn&gt;1544-9173&amp;#xD;1545-7885&lt;/isbn&gt;&lt;accession-num&gt;PMC1382018&lt;/accession-num&gt;&lt;urls&gt;&lt;related-urls&gt;&lt;url&gt;http://www.ncbi.nlm.nih.gov/pmc/articles/PMC1382018/&lt;/url&gt;&lt;url&gt;https://www.ncbi.nlm.nih.gov/pmc/articles/PMC1382018/pdf/pbio.0040072.pdf&lt;/url&gt;&lt;/related-urls&gt;&lt;/urls&gt;&lt;electronic-resource-num&gt;10.1371/journal.pbio.0040072&lt;/electronic-resource-num&gt;&lt;remote-database-name&gt;PMC&lt;/remote-database-name&gt;&lt;research-notes&gt;Description of iHS method&amp;#xD;Application on LCT gene&lt;/research-notes&gt;&lt;/record&gt;&lt;/Cite&gt;&lt;/EndNote&gt;</w:instrText>
            </w:r>
            <w:r w:rsidRPr="005303BD">
              <w:fldChar w:fldCharType="separate"/>
            </w:r>
            <w:r>
              <w:rPr>
                <w:noProof/>
              </w:rPr>
              <w:t>[37]</w:t>
            </w:r>
            <w:r w:rsidRPr="005303BD">
              <w:fldChar w:fldCharType="end"/>
            </w:r>
            <w:r w:rsidRPr="005303BD">
              <w:t xml:space="preserve">, EHH </w:t>
            </w:r>
            <w:r w:rsidRPr="005303BD">
              <w:fldChar w:fldCharType="begin">
                <w:fldData xml:space="preserve">PEVuZE5vdGU+PENpdGU+PEF1dGhvcj5TYWJldGk8L0F1dGhvcj48WWVhcj4yMDAyPC9ZZWFyPjxS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</w:fldData>
              </w:fldChar>
            </w:r>
            <w:r>
              <w:instrText xml:space="preserve"> ADDIN EN.CITE </w:instrText>
            </w:r>
            <w:r>
              <w:fldChar w:fldCharType="begin">
                <w:fldData xml:space="preserve">PEVuZE5vdGU+PENpdGU+PEF1dGhvcj5TYWJldGk8L0F1dGhvcj48WWVhcj4yMDAyPC9ZZWFyPjxS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</w:fldData>
              </w:fldChar>
            </w:r>
            <w:r>
              <w:instrText xml:space="preserve"> ADDIN EN.CITE.DATA </w:instrText>
            </w:r>
            <w:r>
              <w:fldChar w:fldCharType="end"/>
            </w:r>
            <w:r w:rsidRPr="005303BD">
              <w:fldChar w:fldCharType="separate"/>
            </w:r>
            <w:r>
              <w:rPr>
                <w:noProof/>
              </w:rPr>
              <w:t>[39]</w:t>
            </w:r>
            <w:r w:rsidRPr="005303BD">
              <w:fldChar w:fldCharType="end"/>
            </w:r>
            <w:r w:rsidRPr="005303BD">
              <w:t xml:space="preserve">, Tajima’s D </w:t>
            </w:r>
            <w:r w:rsidRPr="005303BD">
              <w:fldChar w:fldCharType="begin"/>
            </w:r>
            <w:r>
              <w:instrText xml:space="preserve"> ADDIN EN.CITE &lt;EndNote&gt;&lt;Cite&gt;&lt;Author&gt;Tajima&lt;/Author&gt;&lt;Year&gt;1989&lt;/Year&gt;&lt;RecNum&gt;95&lt;/RecNum&gt;&lt;DisplayText&gt;[40]&lt;/DisplayText&gt;&lt;record&gt;&lt;rec-number&gt;95&lt;/rec-number&gt;&lt;foreign-keys&gt;&lt;key app="EN" db-id="e5vxz59tqvt2siep9ztxfp2ns2dddd9t2f05" timestamp="1508332828"&gt;95&lt;/key&gt;&lt;/foreign-keys&gt;&lt;ref-type name="Journal Article"&gt;17&lt;/ref-type&gt;&lt;contributors&gt;&lt;authors&gt;&lt;author&gt;Tajima, F&lt;/author&gt;&lt;/authors&gt;&lt;/contributors&gt;&lt;titles&gt;&lt;title&gt;Statistical method for testing the neutral mutation hypothesis by DNA polymorphism&lt;/title&gt;&lt;secondary-title&gt;Genetics&lt;/secondary-title&gt;&lt;/titles&gt;&lt;periodical&gt;&lt;full-title&gt;Genetics&lt;/full-title&gt;&lt;abbr-1&gt;Genetics&lt;/abbr-1&gt;&lt;/periodical&gt;&lt;pages&gt;585-595&lt;/pages&gt;&lt;volume&gt;123&lt;/volume&gt;&lt;number&gt;3&lt;/number&gt;&lt;dates&gt;&lt;year&gt;1989&lt;/year&gt;&lt;/dates&gt;&lt;urls&gt;&lt;related-urls&gt;&lt;url&gt;http://www.genetics.org/content/genetics/123/3/585.full.pdf&lt;/url&gt;&lt;/related-urls&gt;&lt;/urls&gt;&lt;research-notes&gt;Tajima&amp;apos;s D original method paper&lt;/research-notes&gt;&lt;/record&gt;&lt;/Cite&gt;&lt;/EndNote&gt;</w:instrText>
            </w:r>
            <w:r w:rsidRPr="005303BD">
              <w:fldChar w:fldCharType="separate"/>
            </w:r>
            <w:r>
              <w:rPr>
                <w:noProof/>
              </w:rPr>
              <w:t>[40]</w:t>
            </w:r>
            <w:r w:rsidRPr="005303BD">
              <w:fldChar w:fldCharType="end"/>
            </w:r>
            <w:r w:rsidRPr="005303BD">
              <w:t xml:space="preserve"> and Fay and Wu’s H </w:t>
            </w:r>
            <w:r w:rsidRPr="005303BD">
              <w:fldChar w:fldCharType="begin"/>
            </w:r>
            <w:r>
              <w:instrText xml:space="preserve"> ADDIN EN.CITE &lt;EndNote&gt;&lt;Cite&gt;&lt;Author&gt;Fay&lt;/Author&gt;&lt;Year&gt;2000&lt;/Year&gt;&lt;RecNum&gt;219&lt;/RecNum&gt;&lt;DisplayText&gt;[41]&lt;/DisplayText&gt;&lt;record&gt;&lt;rec-number&gt;219&lt;/rec-number&gt;&lt;foreign-keys&gt;&lt;key app="EN" db-id="e5vxz59tqvt2siep9ztxfp2ns2dddd9t2f05" timestamp="1513158913"&gt;219&lt;/key&gt;&lt;/foreign-keys&gt;&lt;ref-type name="Journal Article"&gt;17&lt;/ref-type&gt;&lt;contributors&gt;&lt;authors&gt;&lt;author&gt;Fay, J. C.&lt;/author&gt;&lt;author&gt;Wu, C. I.&lt;/author&gt;&lt;/authors&gt;&lt;/contributors&gt;&lt;auth-address&gt;Univ Chicago, Dept Ecol &amp;amp; Evolut, Chicago, IL 60637 USA. Univ Chicago, Comm Genet, Chicago, IL 60637 USA.&amp;#xD;Wu, CI (reprint author), Univ Chicago, Dept Ecol &amp;amp; Evolut, 1101 E 57th St, Chicago, IL 60637 USA.&amp;#xD;ciwu@uchicago.edu&lt;/auth-address&gt;&lt;titles&gt;&lt;title&gt;Hitchhiking under positive Darwinian selection&lt;/title&gt;&lt;secondary-title&gt;Genetics&lt;/secondary-title&gt;&lt;alt-title&gt;Genetics&lt;/alt-title&gt;&lt;/titles&gt;&lt;periodical&gt;&lt;full-title&gt;Genetics&lt;/full-title&gt;&lt;abbr-1&gt;Genetics&lt;/abbr-1&gt;&lt;/periodical&gt;&lt;alt-periodical&gt;&lt;full-title&gt;Genetics&lt;/full-title&gt;&lt;abbr-1&gt;Genetics&lt;/abbr-1&gt;&lt;/alt-periodical&gt;&lt;pages&gt;1405-1413&lt;/pages&gt;&lt;volume&gt;155&lt;/volume&gt;&lt;number&gt;3&lt;/number&gt;&lt;keywords&gt;&lt;keyword&gt;drosophila-ananassae populations&lt;/keyword&gt;&lt;keyword&gt;melanogaster species complex&lt;/keyword&gt;&lt;keyword&gt;neutral&lt;/keyword&gt;&lt;keyword&gt;molecular variation&lt;/keyword&gt;&lt;keyword&gt;nuclear-dna variation&lt;/keyword&gt;&lt;keyword&gt;x-linked loci&lt;/keyword&gt;&lt;keyword&gt;background&lt;/keyword&gt;&lt;keyword&gt;selection&lt;/keyword&gt;&lt;keyword&gt;centromeric region&lt;/keyword&gt;&lt;keyword&gt;statistical tests&lt;/keyword&gt;&lt;keyword&gt;natural-populations&lt;/keyword&gt;&lt;keyword&gt;genetic hitchhiking&lt;/keyword&gt;&lt;keyword&gt;Genetics &amp;amp; Heredity&lt;/keyword&gt;&lt;/keywords&gt;&lt;dates&gt;&lt;year&gt;2000&lt;/year&gt;&lt;pub-dates&gt;&lt;date&gt;Jul&lt;/date&gt;&lt;/pub-dates&gt;&lt;/dates&gt;&lt;isbn&gt;0016-6731&lt;/isbn&gt;&lt;accession-num&gt;WOS:000088056800036&lt;/accession-num&gt;&lt;work-type&gt;Article&lt;/work-type&gt;&lt;urls&gt;&lt;related-urls&gt;&lt;url&gt;&amp;lt;Go to ISI&amp;gt;://WOS:000088056800036&lt;/url&gt;&lt;url&gt;https://www.ncbi.nlm.nih.gov/pmc/articles/PMC1461156/pdf/10880498.pdf&lt;/url&gt;&lt;/related-urls&gt;&lt;/urls&gt;&lt;research-notes&gt;Fay and Wu&amp;apos;s H&lt;/research-notes&gt;&lt;language&gt;English&lt;/language&gt;&lt;/record&gt;&lt;/Cite&gt;&lt;/EndNote&gt;</w:instrText>
            </w:r>
            <w:r w:rsidRPr="005303BD">
              <w:fldChar w:fldCharType="separate"/>
            </w:r>
            <w:r>
              <w:rPr>
                <w:noProof/>
              </w:rPr>
              <w:t>[41]</w:t>
            </w:r>
            <w:r w:rsidRPr="005303BD">
              <w:fldChar w:fldCharType="end"/>
            </w:r>
            <w:r w:rsidRPr="005303BD">
              <w:t>, over a range of scenarios, improved results comparable only to iHS. Method loses power when the selection co-efficient is low, and as the allele frequency nears fixation, especially for soft sweeps.</w:t>
            </w:r>
          </w:p>
        </w:tc>
      </w:tr>
      <w:tr w:rsidR="005303BD" w:rsidRPr="005303BD" w14:paraId="6B448AC7" w14:textId="77777777" w:rsidTr="005303BD">
        <w:tc>
          <w:tcPr>
            <w:cnfStyle w:val="001000000000" w:firstRow="0" w:lastRow="0" w:firstColumn="1" w:lastColumn="0" w:oddVBand="0" w:evenVBand="0" w:oddHBand="0" w:evenHBand="0" w:firstRowFirstColumn="0" w:firstRowLastColumn="0" w:lastRowFirstColumn="0" w:lastRowLastColumn="0"/>
            <w:tcW w:w="526" w:type="pct"/>
          </w:tcPr>
          <w:p w14:paraId="44A3E908" w14:textId="193CDD98" w:rsidR="005303BD" w:rsidRPr="005303BD" w:rsidRDefault="005303BD" w:rsidP="005303BD">
            <w:pPr>
              <w:spacing w:after="200"/>
            </w:pPr>
            <w:r w:rsidRPr="005303BD">
              <w:lastRenderedPageBreak/>
              <w:t xml:space="preserve">SDS (Singleton Density Score) </w:t>
            </w:r>
            <w:r w:rsidRPr="005303BD">
              <w:fldChar w:fldCharType="begin"/>
            </w:r>
            <w:r>
              <w:instrText xml:space="preserve"> ADDIN EN.CITE &lt;EndNote&gt;&lt;Cite&gt;&lt;Author&gt;Field&lt;/Author&gt;&lt;Year&gt;2016&lt;/Year&gt;&lt;RecNum&gt;205&lt;/RecNum&gt;&lt;DisplayText&gt;[42]&lt;/DisplayText&gt;&lt;record&gt;&lt;rec-number&gt;205&lt;/rec-number&gt;&lt;foreign-keys&gt;&lt;key app="EN" db-id="e5vxz59tqvt2siep9ztxfp2ns2dddd9t2f05" timestamp="1510586034"&gt;205&lt;/key&gt;&lt;/foreign-keys&gt;&lt;ref-type name="Journal Article"&gt;17&lt;/ref-type&gt;&lt;contributors&gt;&lt;authors&gt;&lt;author&gt;Field, Yair&lt;/author&gt;&lt;author&gt;Boyle, Evan A&lt;/author&gt;&lt;author&gt;Telis, Natalie&lt;/author&gt;&lt;author&gt;Gao, Ziyue&lt;/author&gt;&lt;author&gt;Gaulton, Kyle J.&lt;/author&gt;&lt;author&gt;Golan, David&lt;/author&gt;&lt;author&gt;Yengo, Loic&lt;/author&gt;&lt;author&gt;Rocheleau, Ghislain&lt;/author&gt;&lt;author&gt;Froguel, Philippe&lt;/author&gt;&lt;author&gt;McCarthy, Mark I.&lt;/author&gt;&lt;author&gt;Pritchard, Jonathan K.&lt;/author&gt;&lt;/authors&gt;&lt;/contributors&gt;&lt;titles&gt;&lt;title&gt;Detection of human adaptation during the past 2000 years&lt;/title&gt;&lt;secondary-title&gt;Science&lt;/secondary-title&gt;&lt;/titles&gt;&lt;periodical&gt;&lt;full-title&gt;Science&lt;/full-title&gt;&lt;/periodical&gt;&lt;pages&gt;760-764&lt;/pages&gt;&lt;volume&gt;354&lt;/volume&gt;&lt;number&gt;6313&lt;/number&gt;&lt;dates&gt;&lt;year&gt;2016&lt;/year&gt;&lt;/dates&gt;&lt;urls&gt;&lt;related-urls&gt;&lt;url&gt;http://science.sciencemag.org/content/sci/354/6313/760.full.pdf&lt;/url&gt;&lt;/related-urls&gt;&lt;/urls&gt;&lt;electronic-resource-num&gt;10.1126/science.aag0776&lt;/electronic-resource-num&gt;&lt;research-notes&gt;Description of SDS&lt;/research-notes&gt;&lt;/record&gt;&lt;/Cite&gt;&lt;/EndNote&gt;</w:instrText>
            </w:r>
            <w:r w:rsidRPr="005303BD">
              <w:fldChar w:fldCharType="separate"/>
            </w:r>
            <w:r>
              <w:rPr>
                <w:noProof/>
              </w:rPr>
              <w:t>[42]</w:t>
            </w:r>
            <w:r w:rsidRPr="005303BD">
              <w:fldChar w:fldCharType="end"/>
            </w:r>
          </w:p>
        </w:tc>
        <w:tc>
          <w:tcPr>
            <w:tcW w:w="550" w:type="pct"/>
          </w:tcPr>
          <w:p w14:paraId="5F2FAD3F" w14:textId="77777777" w:rsidR="005303BD" w:rsidRPr="005303BD" w:rsidRDefault="005303BD" w:rsidP="005303BD">
            <w:pPr>
              <w:spacing w:after="200"/>
              <w:cnfStyle w:val="000000000000" w:firstRow="0" w:lastRow="0" w:firstColumn="0" w:lastColumn="0" w:oddVBand="0" w:evenVBand="0" w:oddHBand="0" w:evenHBand="0" w:firstRowFirstColumn="0" w:firstRowLastColumn="0" w:lastRowFirstColumn="0" w:lastRowLastColumn="0"/>
            </w:pPr>
            <w:r w:rsidRPr="005303BD">
              <w:t xml:space="preserve">Haplotype method </w:t>
            </w:r>
          </w:p>
        </w:tc>
        <w:tc>
          <w:tcPr>
            <w:tcW w:w="572" w:type="pct"/>
          </w:tcPr>
          <w:p w14:paraId="431645D1" w14:textId="77777777" w:rsidR="005303BD" w:rsidRPr="005303BD" w:rsidRDefault="005303BD" w:rsidP="005303BD">
            <w:pPr>
              <w:spacing w:after="200"/>
              <w:cnfStyle w:val="000000000000" w:firstRow="0" w:lastRow="0" w:firstColumn="0" w:lastColumn="0" w:oddVBand="0" w:evenVBand="0" w:oddHBand="0" w:evenHBand="0" w:firstRowFirstColumn="0" w:firstRowLastColumn="0" w:lastRowFirstColumn="0" w:lastRowLastColumn="0"/>
            </w:pPr>
            <w:r w:rsidRPr="005303BD">
              <w:t>Phased SNP data including ancestral/derived status</w:t>
            </w:r>
          </w:p>
        </w:tc>
        <w:tc>
          <w:tcPr>
            <w:tcW w:w="443" w:type="pct"/>
          </w:tcPr>
          <w:p w14:paraId="48814D66" w14:textId="77777777" w:rsidR="005303BD" w:rsidRPr="005303BD" w:rsidRDefault="005303BD" w:rsidP="005303BD">
            <w:pPr>
              <w:spacing w:after="200"/>
              <w:cnfStyle w:val="000000000000" w:firstRow="0" w:lastRow="0" w:firstColumn="0" w:lastColumn="0" w:oddVBand="0" w:evenVBand="0" w:oddHBand="0" w:evenHBand="0" w:firstRowFirstColumn="0" w:firstRowLastColumn="0" w:lastRowFirstColumn="0" w:lastRowLastColumn="0"/>
            </w:pPr>
            <w:r w:rsidRPr="005303BD">
              <w:t>Recent sweeps</w:t>
            </w:r>
          </w:p>
        </w:tc>
        <w:tc>
          <w:tcPr>
            <w:tcW w:w="810" w:type="pct"/>
          </w:tcPr>
          <w:p w14:paraId="2383202B" w14:textId="77777777" w:rsidR="005303BD" w:rsidRPr="005303BD" w:rsidRDefault="005303BD" w:rsidP="005303BD">
            <w:pPr>
              <w:spacing w:after="200"/>
              <w:cnfStyle w:val="000000000000" w:firstRow="0" w:lastRow="0" w:firstColumn="0" w:lastColumn="0" w:oddVBand="0" w:evenVBand="0" w:oddHBand="0" w:evenHBand="0" w:firstRowFirstColumn="0" w:firstRowLastColumn="0" w:lastRowFirstColumn="0" w:lastRowLastColumn="0"/>
            </w:pPr>
            <w:hyperlink r:id="rId7" w:history="1">
              <w:r w:rsidRPr="005303BD">
                <w:rPr>
                  <w:color w:val="0563C1" w:themeColor="hyperlink"/>
                  <w:u w:val="single"/>
                </w:rPr>
                <w:t>https://github.com/yairf/SDS</w:t>
              </w:r>
            </w:hyperlink>
          </w:p>
          <w:p w14:paraId="7875CA7D" w14:textId="77777777" w:rsidR="005303BD" w:rsidRPr="005303BD" w:rsidRDefault="005303BD" w:rsidP="005303BD">
            <w:pPr>
              <w:spacing w:after="200"/>
              <w:cnfStyle w:val="000000000000" w:firstRow="0" w:lastRow="0" w:firstColumn="0" w:lastColumn="0" w:oddVBand="0" w:evenVBand="0" w:oddHBand="0" w:evenHBand="0" w:firstRowFirstColumn="0" w:firstRowLastColumn="0" w:lastRowFirstColumn="0" w:lastRowLastColumn="0"/>
            </w:pPr>
          </w:p>
        </w:tc>
        <w:tc>
          <w:tcPr>
            <w:tcW w:w="2099" w:type="pct"/>
          </w:tcPr>
          <w:p w14:paraId="59E61871" w14:textId="77777777" w:rsidR="005303BD" w:rsidRPr="005303BD" w:rsidRDefault="005303BD" w:rsidP="005303BD">
            <w:pPr>
              <w:spacing w:after="200"/>
              <w:cnfStyle w:val="000000000000" w:firstRow="0" w:lastRow="0" w:firstColumn="0" w:lastColumn="0" w:oddVBand="0" w:evenVBand="0" w:oddHBand="0" w:evenHBand="0" w:firstRowFirstColumn="0" w:firstRowLastColumn="0" w:lastRowFirstColumn="0" w:lastRowLastColumn="0"/>
            </w:pPr>
            <w:r w:rsidRPr="005303BD">
              <w:t xml:space="preserve">Compared to iHS performs better when the selection coefficient is sufficiently strong, and selection began ~100 generations ago or is continuous. </w:t>
            </w:r>
            <w:proofErr w:type="gramStart"/>
            <w:r w:rsidRPr="005303BD">
              <w:t>iHS</w:t>
            </w:r>
            <w:proofErr w:type="gramEnd"/>
            <w:r w:rsidRPr="005303BD">
              <w:t xml:space="preserve"> performs better when selection stopped 100 generations ago.</w:t>
            </w:r>
          </w:p>
        </w:tc>
      </w:tr>
      <w:tr w:rsidR="005303BD" w:rsidRPr="005303BD" w14:paraId="22343197" w14:textId="77777777" w:rsidTr="005303BD">
        <w:tc>
          <w:tcPr>
            <w:cnfStyle w:val="001000000000" w:firstRow="0" w:lastRow="0" w:firstColumn="1" w:lastColumn="0" w:oddVBand="0" w:evenVBand="0" w:oddHBand="0" w:evenHBand="0" w:firstRowFirstColumn="0" w:firstRowLastColumn="0" w:lastRowFirstColumn="0" w:lastRowLastColumn="0"/>
            <w:tcW w:w="526" w:type="pct"/>
          </w:tcPr>
          <w:p w14:paraId="3F8CEB6E" w14:textId="0FA51C56" w:rsidR="005303BD" w:rsidRPr="005303BD" w:rsidRDefault="005303BD" w:rsidP="005303BD">
            <w:pPr>
              <w:spacing w:after="200"/>
              <w:rPr>
                <w:vertAlign w:val="subscript"/>
              </w:rPr>
            </w:pPr>
            <w:r w:rsidRPr="005303BD">
              <w:t>Χ</w:t>
            </w:r>
            <w:r w:rsidRPr="005303BD">
              <w:rPr>
                <w:vertAlign w:val="subscript"/>
              </w:rPr>
              <w:t xml:space="preserve">MD </w:t>
            </w:r>
            <w:r w:rsidRPr="005303BD">
              <w:t xml:space="preserve">(Comparative Haplotype Identity Statistic) </w:t>
            </w:r>
            <w:r w:rsidRPr="005303BD">
              <w:fldChar w:fldCharType="begin"/>
            </w:r>
            <w:r>
              <w:instrText xml:space="preserve"> ADDIN EN.CITE &lt;EndNote&gt;&lt;Cite&gt;&lt;Author&gt;Lange&lt;/Author&gt;&lt;Year&gt;2016&lt;/Year&gt;&lt;RecNum&gt;194&lt;/RecNum&gt;&lt;DisplayText&gt;[43]&lt;/DisplayText&gt;&lt;record&gt;&lt;rec-number&gt;194&lt;/rec-number&gt;&lt;foreign-keys&gt;&lt;key app="EN" db-id="e5vxz59tqvt2siep9ztxfp2ns2dddd9t2f05" timestamp="1510052787"&gt;194&lt;/key&gt;&lt;/foreign-keys&gt;&lt;ref-type name="Journal Article"&gt;17&lt;/ref-type&gt;&lt;contributors&gt;&lt;authors&gt;&lt;author&gt;Lange, Jeremy D.&lt;/author&gt;&lt;author&gt;Pool, John E.&lt;/author&gt;&lt;/authors&gt;&lt;/contributors&gt;&lt;titles&gt;&lt;title&gt;A haplotype method detects diverse scenarios of local adaptation from genomic sequence variation&lt;/title&gt;&lt;secondary-title&gt;Molecular Ecology&lt;/secondary-title&gt;&lt;/titles&gt;&lt;periodical&gt;&lt;full-title&gt;Molecular Ecology&lt;/full-title&gt;&lt;abbr-1&gt;Mol. Ecol.&lt;/abbr-1&gt;&lt;/periodical&gt;&lt;pages&gt;3081-3100&lt;/pages&gt;&lt;volume&gt;25&lt;/volume&gt;&lt;number&gt;13&lt;/number&gt;&lt;keywords&gt;&lt;keyword&gt;haplotypes&lt;/keyword&gt;&lt;keyword&gt;natural selection&lt;/keyword&gt;&lt;keyword&gt;partial sweeps&lt;/keyword&gt;&lt;keyword&gt;selective sweeps&lt;/keyword&gt;&lt;keyword&gt;simulation&lt;/keyword&gt;&lt;keyword&gt;soft sweeps&lt;/keyword&gt;&lt;/keywords&gt;&lt;dates&gt;&lt;year&gt;2016&lt;/year&gt;&lt;/dates&gt;&lt;isbn&gt;1365-294X&lt;/isbn&gt;&lt;urls&gt;&lt;related-urls&gt;&lt;url&gt;http://dx.doi.org/10.1111/mec.13671&lt;/url&gt;&lt;url&gt;http://onlinelibrary.wiley.com/store/10.1111/mec.13671/asset/mec13671.pdf?v=1&amp;amp;t=j9y38mev&amp;amp;s=53bf158692591d43c4b38f63c44f2e4d77e6cb81&lt;/url&gt;&lt;/related-urls&gt;&lt;/urls&gt;&lt;electronic-resource-num&gt;10.1111/mec.13671&lt;/electronic-resource-num&gt;&lt;research-notes&gt;Describes chimd method.  says how haplotype and fst methods should go together.&lt;/research-notes&gt;&lt;/record&gt;&lt;/Cite&gt;&lt;/EndNote&gt;</w:instrText>
            </w:r>
            <w:r w:rsidRPr="005303BD">
              <w:fldChar w:fldCharType="separate"/>
            </w:r>
            <w:r>
              <w:rPr>
                <w:noProof/>
              </w:rPr>
              <w:t>[43]</w:t>
            </w:r>
            <w:r w:rsidRPr="005303BD">
              <w:fldChar w:fldCharType="end"/>
            </w:r>
          </w:p>
        </w:tc>
        <w:tc>
          <w:tcPr>
            <w:tcW w:w="550" w:type="pct"/>
          </w:tcPr>
          <w:p w14:paraId="1C30AD9C" w14:textId="77777777" w:rsidR="005303BD" w:rsidRPr="005303BD" w:rsidRDefault="005303BD" w:rsidP="005303BD">
            <w:pPr>
              <w:spacing w:after="200"/>
              <w:cnfStyle w:val="000000000000" w:firstRow="0" w:lastRow="0" w:firstColumn="0" w:lastColumn="0" w:oddVBand="0" w:evenVBand="0" w:oddHBand="0" w:evenHBand="0" w:firstRowFirstColumn="0" w:firstRowLastColumn="0" w:lastRowFirstColumn="0" w:lastRowLastColumn="0"/>
            </w:pPr>
            <w:r w:rsidRPr="005303BD">
              <w:t>Haplotype-based method</w:t>
            </w:r>
          </w:p>
        </w:tc>
        <w:tc>
          <w:tcPr>
            <w:tcW w:w="572" w:type="pct"/>
          </w:tcPr>
          <w:p w14:paraId="1280FA90" w14:textId="77777777" w:rsidR="005303BD" w:rsidRPr="005303BD" w:rsidRDefault="005303BD" w:rsidP="005303BD">
            <w:pPr>
              <w:spacing w:after="200"/>
              <w:cnfStyle w:val="000000000000" w:firstRow="0" w:lastRow="0" w:firstColumn="0" w:lastColumn="0" w:oddVBand="0" w:evenVBand="0" w:oddHBand="0" w:evenHBand="0" w:firstRowFirstColumn="0" w:firstRowLastColumn="0" w:lastRowFirstColumn="0" w:lastRowLastColumn="0"/>
            </w:pPr>
            <w:r w:rsidRPr="005303BD">
              <w:t>Two populations, phased SNP data</w:t>
            </w:r>
          </w:p>
        </w:tc>
        <w:tc>
          <w:tcPr>
            <w:tcW w:w="443" w:type="pct"/>
          </w:tcPr>
          <w:p w14:paraId="79192553" w14:textId="77777777" w:rsidR="005303BD" w:rsidRPr="005303BD" w:rsidRDefault="005303BD" w:rsidP="005303BD">
            <w:pPr>
              <w:spacing w:after="200"/>
              <w:cnfStyle w:val="000000000000" w:firstRow="0" w:lastRow="0" w:firstColumn="0" w:lastColumn="0" w:oddVBand="0" w:evenVBand="0" w:oddHBand="0" w:evenHBand="0" w:firstRowFirstColumn="0" w:firstRowLastColumn="0" w:lastRowFirstColumn="0" w:lastRowLastColumn="0"/>
            </w:pPr>
            <w:r w:rsidRPr="005303BD">
              <w:t>Sweeps (especially soft and partial sweeps)</w:t>
            </w:r>
          </w:p>
        </w:tc>
        <w:tc>
          <w:tcPr>
            <w:tcW w:w="810" w:type="pct"/>
          </w:tcPr>
          <w:p w14:paraId="54B9D823" w14:textId="77777777" w:rsidR="005303BD" w:rsidRPr="005303BD" w:rsidRDefault="005303BD" w:rsidP="005303BD">
            <w:pPr>
              <w:spacing w:after="200"/>
              <w:cnfStyle w:val="000000000000" w:firstRow="0" w:lastRow="0" w:firstColumn="0" w:lastColumn="0" w:oddVBand="0" w:evenVBand="0" w:oddHBand="0" w:evenHBand="0" w:firstRowFirstColumn="0" w:firstRowLastColumn="0" w:lastRowFirstColumn="0" w:lastRowLastColumn="0"/>
            </w:pPr>
            <w:hyperlink r:id="rId8" w:history="1">
              <w:r w:rsidRPr="005303BD">
                <w:rPr>
                  <w:color w:val="0563C1" w:themeColor="hyperlink"/>
                  <w:u w:val="single"/>
                </w:rPr>
                <w:t>https://github.com/jeremy-lange/CHI-Statistic</w:t>
              </w:r>
            </w:hyperlink>
          </w:p>
          <w:p w14:paraId="78A5A1A2" w14:textId="77777777" w:rsidR="005303BD" w:rsidRPr="005303BD" w:rsidRDefault="005303BD" w:rsidP="005303BD">
            <w:pPr>
              <w:spacing w:after="200"/>
              <w:cnfStyle w:val="000000000000" w:firstRow="0" w:lastRow="0" w:firstColumn="0" w:lastColumn="0" w:oddVBand="0" w:evenVBand="0" w:oddHBand="0" w:evenHBand="0" w:firstRowFirstColumn="0" w:firstRowLastColumn="0" w:lastRowFirstColumn="0" w:lastRowLastColumn="0"/>
            </w:pPr>
          </w:p>
        </w:tc>
        <w:tc>
          <w:tcPr>
            <w:tcW w:w="2099" w:type="pct"/>
          </w:tcPr>
          <w:p w14:paraId="0536CBC7" w14:textId="2123967C" w:rsidR="005303BD" w:rsidRPr="005303BD" w:rsidRDefault="005303BD" w:rsidP="005303BD">
            <w:pPr>
              <w:spacing w:after="200"/>
              <w:cnfStyle w:val="000000000000" w:firstRow="0" w:lastRow="0" w:firstColumn="0" w:lastColumn="0" w:oddVBand="0" w:evenVBand="0" w:oddHBand="0" w:evenHBand="0" w:firstRowFirstColumn="0" w:firstRowLastColumn="0" w:lastRowFirstColumn="0" w:lastRowLastColumn="0"/>
            </w:pPr>
            <w:r w:rsidRPr="005303BD">
              <w:rPr>
                <w:shd w:val="clear" w:color="auto" w:fill="FFFFFF"/>
              </w:rPr>
              <w:t>Compared to F</w:t>
            </w:r>
            <w:r w:rsidRPr="005303BD">
              <w:rPr>
                <w:shd w:val="clear" w:color="auto" w:fill="FFFFFF"/>
                <w:vertAlign w:val="subscript"/>
              </w:rPr>
              <w:t>ST</w:t>
            </w:r>
            <w:r w:rsidRPr="005303BD">
              <w:rPr>
                <w:shd w:val="clear" w:color="auto" w:fill="FFFFFF"/>
              </w:rPr>
              <w:t xml:space="preserve"> </w:t>
            </w:r>
            <w:r w:rsidRPr="005303BD">
              <w:rPr>
                <w:shd w:val="clear" w:color="auto" w:fill="FFFFFF"/>
              </w:rPr>
              <w:fldChar w:fldCharType="begin"/>
            </w:r>
            <w:r>
              <w:rPr>
                <w:shd w:val="clear" w:color="auto" w:fill="FFFFFF"/>
              </w:rPr>
              <w:instrText xml:space="preserve"> ADDIN EN.CITE &lt;EndNote&gt;&lt;Cite&gt;&lt;Author&gt;Hudson&lt;/Author&gt;&lt;Year&gt;1992&lt;/Year&gt;&lt;RecNum&gt;224&lt;/RecNum&gt;&lt;DisplayText&gt;[44]&lt;/DisplayText&gt;&lt;record&gt;&lt;rec-number&gt;224&lt;/rec-number&gt;&lt;foreign-keys&gt;&lt;key app="EN" db-id="e5vxz59tqvt2siep9ztxfp2ns2dddd9t2f05" timestamp="1513244436"&gt;224&lt;/key&gt;&lt;/foreign-keys&gt;&lt;ref-type name="Journal Article"&gt;17&lt;/ref-type&gt;&lt;contributors&gt;&lt;authors&gt;&lt;author&gt;Hudson, R. R.&lt;/author&gt;&lt;author&gt;Slatkin, M.&lt;/author&gt;&lt;author&gt;Maddison, W. P.&lt;/author&gt;&lt;/authors&gt;&lt;/contributors&gt;&lt;auth-address&gt;UNIV CALIF BERKELEY,DEPT INTEGRAT BIOL,BERKELEY,CA 94720. UNIV ARIZONA,DEPT ECOL &amp;amp; EVOLUT BIOL,TUCSON,AZ 85721.&amp;#xD;HUDSON, RR (reprint author), UNIV CALIF IRVINE,DEPT ECOL &amp;amp; EVOLUT BIOL,IRVINE,CA 92717, USA.&lt;/auth-address&gt;&lt;titles&gt;&lt;title&gt;ESTIMATION OF LEVELS OF GENE FLOW FROM DNA-SEQUENCE DATA&lt;/title&gt;&lt;secondary-title&gt;Genetics&lt;/secondary-title&gt;&lt;alt-title&gt;Genetics&lt;/alt-title&gt;&lt;/titles&gt;&lt;periodical&gt;&lt;full-title&gt;Genetics&lt;/full-title&gt;&lt;abbr-1&gt;Genetics&lt;/abbr-1&gt;&lt;/periodical&gt;&lt;alt-periodical&gt;&lt;full-title&gt;Genetics&lt;/full-title&gt;&lt;abbr-1&gt;Genetics&lt;/abbr-1&gt;&lt;/alt-periodical&gt;&lt;pages&gt;583-589&lt;/pages&gt;&lt;volume&gt;132&lt;/volume&gt;&lt;number&gt;2&lt;/number&gt;&lt;keywords&gt;&lt;keyword&gt;drosophila-pseudoobscura&lt;/keyword&gt;&lt;keyword&gt;population&lt;/keyword&gt;&lt;keyword&gt;recombination&lt;/keyword&gt;&lt;keyword&gt;phylogenies&lt;/keyword&gt;&lt;keyword&gt;alleles&lt;/keyword&gt;&lt;keyword&gt;model&lt;/keyword&gt;&lt;keyword&gt;locus&lt;/keyword&gt;&lt;keyword&gt;Genetics &amp;amp; Heredity&lt;/keyword&gt;&lt;/keywords&gt;&lt;dates&gt;&lt;year&gt;1992&lt;/year&gt;&lt;pub-dates&gt;&lt;date&gt;Oct&lt;/date&gt;&lt;/pub-dates&gt;&lt;/dates&gt;&lt;isbn&gt;0016-6731&lt;/isbn&gt;&lt;accession-num&gt;WOS:A1992JQ14600025&lt;/accession-num&gt;&lt;work-type&gt;Article&lt;/work-type&gt;&lt;urls&gt;&lt;related-urls&gt;&lt;url&gt;&amp;lt;Go to ISI&amp;gt;://WOS:A1992JQ14600025&lt;/url&gt;&lt;url&gt;http://www.genetics.org/content/genetics/132/2/583.full.pdf&lt;/url&gt;&lt;/related-urls&gt;&lt;/urls&gt;&lt;research-notes&gt;Fst calculation as referenced by Lange when comparing to chimd&lt;/research-notes&gt;&lt;language&gt;English&lt;/language&gt;&lt;/record&gt;&lt;/Cite&gt;&lt;/EndNote&gt;</w:instrText>
            </w:r>
            <w:r w:rsidRPr="005303BD">
              <w:rPr>
                <w:shd w:val="clear" w:color="auto" w:fill="FFFFFF"/>
              </w:rPr>
              <w:fldChar w:fldCharType="separate"/>
            </w:r>
            <w:r>
              <w:rPr>
                <w:noProof/>
                <w:shd w:val="clear" w:color="auto" w:fill="FFFFFF"/>
              </w:rPr>
              <w:t>[44]</w:t>
            </w:r>
            <w:r w:rsidRPr="005303BD">
              <w:rPr>
                <w:shd w:val="clear" w:color="auto" w:fill="FFFFFF"/>
              </w:rPr>
              <w:fldChar w:fldCharType="end"/>
            </w:r>
            <w:r w:rsidRPr="005303BD">
              <w:rPr>
                <w:shd w:val="clear" w:color="auto" w:fill="FFFFFF"/>
              </w:rPr>
              <w:t xml:space="preserve"> and XP-EHH </w:t>
            </w:r>
            <w:r w:rsidRPr="005303BD">
              <w:rPr>
                <w:shd w:val="clear" w:color="auto" w:fill="FFFFFF"/>
              </w:rPr>
              <w:fldChar w:fldCharType="begin"/>
            </w:r>
            <w:r>
              <w:rPr>
                <w:shd w:val="clear" w:color="auto" w:fill="FFFFFF"/>
              </w:rPr>
              <w:instrText xml:space="preserve"> ADDIN EN.CITE &lt;EndNote&gt;&lt;Cite&gt;&lt;Author&gt;Sabeti&lt;/Author&gt;&lt;Year&gt;2007&lt;/Year&gt;&lt;RecNum&gt;98&lt;/RecNum&gt;&lt;DisplayText&gt;[45]&lt;/DisplayText&gt;&lt;record&gt;&lt;rec-number&gt;98&lt;/rec-number&gt;&lt;foreign-keys&gt;&lt;key app="EN" db-id="e5vxz59tqvt2siep9ztxfp2ns2dddd9t2f05" timestamp="1508416967"&gt;98&lt;/key&gt;&lt;/foreign-keys&gt;&lt;ref-type name="Journal Article"&gt;17&lt;/ref-type&gt;&lt;contributors&gt;&lt;authors&gt;&lt;author&gt;Sabeti, Pardis C.&lt;/author&gt;&lt;author&gt;Varilly, Patrick&lt;/author&gt;&lt;author&gt;Fry, Ben&lt;/author&gt;&lt;author&gt;Lohmueller, Jason&lt;/author&gt;&lt;author&gt;Hostetter, Elizabeth&lt;/author&gt;&lt;author&gt;Cotsapas, Chris&lt;/author&gt;&lt;author&gt;Xie, Xiaohui&lt;/author&gt;&lt;author&gt;Byrne, Elizabeth H.&lt;/author&gt;&lt;author&gt;McCarroll, Steven A.&lt;/author&gt;&lt;author&gt;Gaudet, Rachelle&lt;/author&gt;&lt;author&gt;Schaffner, Stephen F.&lt;/author&gt;&lt;author&gt;Lander, Eric S.&lt;/author&gt;&lt;/authors&gt;&lt;/contributors&gt;&lt;titles&gt;&lt;title&gt;Genome-wide detection and characterization of positive selection in human populations&lt;/title&gt;&lt;secondary-title&gt;Nature&lt;/secondary-title&gt;&lt;/titles&gt;&lt;periodical&gt;&lt;full-title&gt;Nature&lt;/full-title&gt;&lt;abbr-1&gt;Nature&lt;/abbr-1&gt;&lt;/periodical&gt;&lt;pages&gt;913-918&lt;/pages&gt;&lt;volume&gt;449&lt;/volume&gt;&lt;number&gt;7164&lt;/number&gt;&lt;dates&gt;&lt;year&gt;2007&lt;/year&gt;&lt;pub-dates&gt;&lt;date&gt;10/18/print&lt;/date&gt;&lt;/pub-dates&gt;&lt;/dates&gt;&lt;publisher&gt;Nature Publishing Group&lt;/publisher&gt;&lt;isbn&gt;0028-0836&lt;/isbn&gt;&lt;work-type&gt;10.1038/nature06250&lt;/work-type&gt;&lt;urls&gt;&lt;related-urls&gt;&lt;url&gt;http://dx.doi.org/10.1038/nature06250&lt;/url&gt;&lt;url&gt;http://www.nature.com/nature/journal/v449/n7164/pdf/nature06250.pdf&lt;/url&gt;&lt;/related-urls&gt;&lt;/urls&gt;&lt;electronic-resource-num&gt;http://www.nature.com/nature/journal/v449/n7164/suppinfo/nature06250_S1.html&lt;/electronic-resource-num&gt;&lt;research-notes&gt;Describes XP-EHH method&amp;#xD;Focus on SLC24AC and LCT&lt;/research-notes&gt;&lt;/record&gt;&lt;/Cite&gt;&lt;/EndNote&gt;</w:instrText>
            </w:r>
            <w:r w:rsidRPr="005303BD">
              <w:rPr>
                <w:shd w:val="clear" w:color="auto" w:fill="FFFFFF"/>
              </w:rPr>
              <w:fldChar w:fldCharType="separate"/>
            </w:r>
            <w:r>
              <w:rPr>
                <w:noProof/>
                <w:shd w:val="clear" w:color="auto" w:fill="FFFFFF"/>
              </w:rPr>
              <w:t>[45]</w:t>
            </w:r>
            <w:r w:rsidRPr="005303BD">
              <w:rPr>
                <w:shd w:val="clear" w:color="auto" w:fill="FFFFFF"/>
              </w:rPr>
              <w:fldChar w:fldCharType="end"/>
            </w:r>
            <w:r w:rsidRPr="005303BD">
              <w:rPr>
                <w:shd w:val="clear" w:color="auto" w:fill="FFFFFF"/>
              </w:rPr>
              <w:t>. XP-EHH outperformed χ</w:t>
            </w:r>
            <w:r w:rsidRPr="005303BD">
              <w:rPr>
                <w:shd w:val="clear" w:color="auto" w:fill="FFFFFF"/>
                <w:vertAlign w:val="subscript"/>
              </w:rPr>
              <w:t>MD</w:t>
            </w:r>
            <w:r w:rsidRPr="005303BD">
              <w:rPr>
                <w:shd w:val="clear" w:color="auto" w:fill="FFFFFF"/>
              </w:rPr>
              <w:t xml:space="preserve"> where population bottlenecks or migration were operating, but χ</w:t>
            </w:r>
            <w:r w:rsidRPr="005303BD">
              <w:rPr>
                <w:shd w:val="clear" w:color="auto" w:fill="FFFFFF"/>
                <w:vertAlign w:val="subscript"/>
              </w:rPr>
              <w:t>MD</w:t>
            </w:r>
            <w:r w:rsidRPr="005303BD">
              <w:rPr>
                <w:shd w:val="clear" w:color="auto" w:fill="FFFFFF"/>
              </w:rPr>
              <w:t xml:space="preserve"> outperformed XP-EHH in most other scenarios, especially in partial sweeps and soft sweeps, in particular where the effective population size was low.</w:t>
            </w:r>
          </w:p>
        </w:tc>
      </w:tr>
      <w:tr w:rsidR="005303BD" w:rsidRPr="005303BD" w14:paraId="3E5FC00C" w14:textId="77777777" w:rsidTr="005303BD">
        <w:tc>
          <w:tcPr>
            <w:cnfStyle w:val="001000000000" w:firstRow="0" w:lastRow="0" w:firstColumn="1" w:lastColumn="0" w:oddVBand="0" w:evenVBand="0" w:oddHBand="0" w:evenHBand="0" w:firstRowFirstColumn="0" w:firstRowLastColumn="0" w:lastRowFirstColumn="0" w:lastRowLastColumn="0"/>
            <w:tcW w:w="526" w:type="pct"/>
          </w:tcPr>
          <w:p w14:paraId="475F2C58" w14:textId="77777777" w:rsidR="005303BD" w:rsidRPr="005303BD" w:rsidRDefault="005303BD" w:rsidP="005303BD">
            <w:pPr>
              <w:spacing w:after="200"/>
            </w:pPr>
            <w:r w:rsidRPr="005303BD">
              <w:t xml:space="preserve">HacDivSel </w:t>
            </w:r>
          </w:p>
          <w:p w14:paraId="2935188B" w14:textId="77777777" w:rsidR="005303BD" w:rsidRPr="005303BD" w:rsidRDefault="005303BD" w:rsidP="005303BD">
            <w:pPr>
              <w:spacing w:after="200"/>
            </w:pPr>
            <w:r w:rsidRPr="005303BD">
              <w:t xml:space="preserve">(Haplotype allelic class - Divergent Selection) </w:t>
            </w:r>
            <w:r w:rsidRPr="005303BD">
              <w:fldChar w:fldCharType="begin"/>
            </w:r>
            <w:r w:rsidRPr="005303BD">
              <w:instrText xml:space="preserve"> ADDIN EN.CITE &lt;EndNote&gt;&lt;Cite&gt;&lt;Author&gt;Carvajal-Rodríguez&lt;/Author&gt;&lt;Year&gt;2017&lt;/Year&gt;&lt;RecNum&gt;191&lt;/RecNum&gt;&lt;DisplayText&gt;[4]&lt;/DisplayText&gt;&lt;record&gt;&lt;rec-number&gt;191&lt;/rec-number&gt;&lt;foreign-keys&gt;&lt;key app="EN" db-id="e5vxz59tqvt2siep9ztxfp2ns2dddd9t2f05" timestamp="1509974668"&gt;191&lt;/key&gt;&lt;/foreign-keys&gt;&lt;ref-type name="Journal Article"&gt;17&lt;/ref-type&gt;&lt;contributors&gt;&lt;authors&gt;&lt;author&gt;Carvajal-Rodríguez, Antonio&lt;/author&gt;&lt;/authors&gt;&lt;/contributors&gt;&lt;titles&gt;&lt;title&gt;HacDivSel: Two new methods (haplotype-based and outlier-based) for the detection of divergent selection in pairs of populations&lt;/title&gt;&lt;secondary-title&gt;PLOS ONE&lt;/secondary-title&gt;&lt;/titles&gt;&lt;periodical&gt;&lt;full-title&gt;PLoS ONE [Electronic Resource]&lt;/full-title&gt;&lt;abbr-1&gt;PLoS ONE&lt;/abbr-1&gt;&lt;/periodical&gt;&lt;pages&gt;e0175944&lt;/pages&gt;&lt;volume&gt;12&lt;/volume&gt;&lt;number&gt;4&lt;/number&gt;&lt;dates&gt;&lt;year&gt;2017&lt;/year&gt;&lt;/dates&gt;&lt;publisher&gt;Public Library of Science&lt;/publisher&gt;&lt;urls&gt;&lt;related-urls&gt;&lt;url&gt;https://doi.org/10.1371/journal.pone.0175944&lt;/url&gt;&lt;url&gt;https://www.ncbi.nlm.nih.gov/pmc/articles/PMC5397020/pdf/pone.0175944.pdf&lt;/url&gt;&lt;/related-urls&gt;&lt;/urls&gt;&lt;electronic-resource-num&gt;10.1371/journal.pone.0175944&lt;/electronic-resource-num&gt;&lt;research-notes&gt;HacDivSel description&lt;/research-notes&gt;&lt;/record&gt;&lt;/Cite&gt;&lt;/EndNote&gt;</w:instrText>
            </w:r>
            <w:r w:rsidRPr="005303BD">
              <w:fldChar w:fldCharType="separate"/>
            </w:r>
            <w:r w:rsidRPr="005303BD">
              <w:rPr>
                <w:noProof/>
              </w:rPr>
              <w:t>[4]</w:t>
            </w:r>
            <w:r w:rsidRPr="005303BD">
              <w:fldChar w:fldCharType="end"/>
            </w:r>
          </w:p>
        </w:tc>
        <w:tc>
          <w:tcPr>
            <w:tcW w:w="550" w:type="pct"/>
          </w:tcPr>
          <w:p w14:paraId="74FB4789" w14:textId="77777777" w:rsidR="005303BD" w:rsidRPr="005303BD" w:rsidRDefault="005303BD" w:rsidP="005303BD">
            <w:pPr>
              <w:spacing w:after="200"/>
              <w:cnfStyle w:val="000000000000" w:firstRow="0" w:lastRow="0" w:firstColumn="0" w:lastColumn="0" w:oddVBand="0" w:evenVBand="0" w:oddHBand="0" w:evenHBand="0" w:firstRowFirstColumn="0" w:firstRowLastColumn="0" w:lastRowFirstColumn="0" w:lastRowLastColumn="0"/>
            </w:pPr>
            <w:r w:rsidRPr="005303BD">
              <w:t>Haplotype or outlier method</w:t>
            </w:r>
          </w:p>
        </w:tc>
        <w:tc>
          <w:tcPr>
            <w:tcW w:w="572" w:type="pct"/>
          </w:tcPr>
          <w:p w14:paraId="66F45811" w14:textId="77777777" w:rsidR="005303BD" w:rsidRPr="005303BD" w:rsidRDefault="005303BD" w:rsidP="005303BD">
            <w:pPr>
              <w:spacing w:after="200"/>
              <w:cnfStyle w:val="000000000000" w:firstRow="0" w:lastRow="0" w:firstColumn="0" w:lastColumn="0" w:oddVBand="0" w:evenVBand="0" w:oddHBand="0" w:evenHBand="0" w:firstRowFirstColumn="0" w:firstRowLastColumn="0" w:lastRowFirstColumn="0" w:lastRowLastColumn="0"/>
            </w:pPr>
            <w:r w:rsidRPr="005303BD">
              <w:t>Two populations, phased or unphased SNP data</w:t>
            </w:r>
          </w:p>
        </w:tc>
        <w:tc>
          <w:tcPr>
            <w:tcW w:w="443" w:type="pct"/>
          </w:tcPr>
          <w:p w14:paraId="46E36369" w14:textId="77777777" w:rsidR="005303BD" w:rsidRPr="005303BD" w:rsidRDefault="005303BD" w:rsidP="005303BD">
            <w:pPr>
              <w:spacing w:after="200"/>
              <w:cnfStyle w:val="000000000000" w:firstRow="0" w:lastRow="0" w:firstColumn="0" w:lastColumn="0" w:oddVBand="0" w:evenVBand="0" w:oddHBand="0" w:evenHBand="0" w:firstRowFirstColumn="0" w:firstRowLastColumn="0" w:lastRowFirstColumn="0" w:lastRowLastColumn="0"/>
            </w:pPr>
            <w:r w:rsidRPr="005303BD">
              <w:t>Sweeps</w:t>
            </w:r>
          </w:p>
        </w:tc>
        <w:tc>
          <w:tcPr>
            <w:tcW w:w="810" w:type="pct"/>
          </w:tcPr>
          <w:p w14:paraId="1C6987D1" w14:textId="77777777" w:rsidR="005303BD" w:rsidRPr="005303BD" w:rsidRDefault="005303BD" w:rsidP="005303BD">
            <w:pPr>
              <w:spacing w:after="200"/>
              <w:cnfStyle w:val="000000000000" w:firstRow="0" w:lastRow="0" w:firstColumn="0" w:lastColumn="0" w:oddVBand="0" w:evenVBand="0" w:oddHBand="0" w:evenHBand="0" w:firstRowFirstColumn="0" w:firstRowLastColumn="0" w:lastRowFirstColumn="0" w:lastRowLastColumn="0"/>
            </w:pPr>
            <w:hyperlink r:id="rId9" w:history="1">
              <w:r w:rsidRPr="005303BD">
                <w:rPr>
                  <w:color w:val="0563C1" w:themeColor="hyperlink"/>
                  <w:u w:val="single"/>
                </w:rPr>
                <w:t>http://acraaj.webs.uvigo.es/</w:t>
              </w:r>
            </w:hyperlink>
          </w:p>
          <w:p w14:paraId="178C1A25" w14:textId="77777777" w:rsidR="005303BD" w:rsidRPr="005303BD" w:rsidRDefault="005303BD" w:rsidP="005303BD">
            <w:pPr>
              <w:spacing w:after="200"/>
              <w:cnfStyle w:val="000000000000" w:firstRow="0" w:lastRow="0" w:firstColumn="0" w:lastColumn="0" w:oddVBand="0" w:evenVBand="0" w:oddHBand="0" w:evenHBand="0" w:firstRowFirstColumn="0" w:firstRowLastColumn="0" w:lastRowFirstColumn="0" w:lastRowLastColumn="0"/>
            </w:pPr>
          </w:p>
          <w:p w14:paraId="74D3C046" w14:textId="77777777" w:rsidR="005303BD" w:rsidRPr="005303BD" w:rsidRDefault="005303BD" w:rsidP="005303BD">
            <w:pPr>
              <w:spacing w:after="200"/>
              <w:cnfStyle w:val="000000000000" w:firstRow="0" w:lastRow="0" w:firstColumn="0" w:lastColumn="0" w:oddVBand="0" w:evenVBand="0" w:oddHBand="0" w:evenHBand="0" w:firstRowFirstColumn="0" w:firstRowLastColumn="0" w:lastRowFirstColumn="0" w:lastRowLastColumn="0"/>
            </w:pPr>
          </w:p>
        </w:tc>
        <w:tc>
          <w:tcPr>
            <w:tcW w:w="2099" w:type="pct"/>
          </w:tcPr>
          <w:p w14:paraId="7A843E87" w14:textId="376A9B08" w:rsidR="005303BD" w:rsidRPr="005303BD" w:rsidRDefault="005303BD" w:rsidP="005303BD">
            <w:pPr>
              <w:spacing w:after="200"/>
              <w:cnfStyle w:val="000000000000" w:firstRow="0" w:lastRow="0" w:firstColumn="0" w:lastColumn="0" w:oddVBand="0" w:evenVBand="0" w:oddHBand="0" w:evenHBand="0" w:firstRowFirstColumn="0" w:firstRowLastColumn="0" w:lastRowFirstColumn="0" w:lastRowLastColumn="0"/>
              <w:rPr>
                <w:color w:val="FF0000"/>
              </w:rPr>
            </w:pPr>
            <w:proofErr w:type="gramStart"/>
            <w:r w:rsidRPr="005303BD">
              <w:t>nvdF</w:t>
            </w:r>
            <w:r w:rsidRPr="005303BD">
              <w:rPr>
                <w:vertAlign w:val="subscript"/>
              </w:rPr>
              <w:t>ST</w:t>
            </w:r>
            <w:proofErr w:type="gramEnd"/>
            <w:r w:rsidRPr="005303BD">
              <w:t xml:space="preserve"> was compared to </w:t>
            </w:r>
            <w:proofErr w:type="spellStart"/>
            <w:r w:rsidRPr="005303BD">
              <w:t>SvdM</w:t>
            </w:r>
            <w:proofErr w:type="spellEnd"/>
            <w:r w:rsidRPr="005303BD">
              <w:t xml:space="preserve"> </w:t>
            </w:r>
            <w:r w:rsidRPr="005303BD">
              <w:fldChar w:fldCharType="begin">
                <w:fldData xml:space="preserve">PEVuZE5vdGU+PENpdGU+PEF1dGhvcj5SaXZhczwvQXV0aG9yPjxZZWFyPjIwMTU8L1llYXI+PFJl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</w:fldData>
              </w:fldChar>
            </w:r>
            <w:r>
              <w:instrText xml:space="preserve"> ADDIN EN.CITE </w:instrText>
            </w:r>
            <w:r>
              <w:fldChar w:fldCharType="begin">
                <w:fldData xml:space="preserve">PEVuZE5vdGU+PENpdGU+PEF1dGhvcj5SaXZhczwvQXV0aG9yPjxZZWFyPjIwMTU8L1llYXI+PFJl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</w:fldData>
              </w:fldChar>
            </w:r>
            <w:r>
              <w:instrText xml:space="preserve"> ADDIN EN.CITE.DATA </w:instrText>
            </w:r>
            <w:r>
              <w:fldChar w:fldCharType="end"/>
            </w:r>
            <w:r w:rsidRPr="005303BD">
              <w:fldChar w:fldCharType="separate"/>
            </w:r>
            <w:r>
              <w:rPr>
                <w:noProof/>
              </w:rPr>
              <w:t>[46]</w:t>
            </w:r>
            <w:r w:rsidRPr="005303BD">
              <w:fldChar w:fldCharType="end"/>
            </w:r>
            <w:r w:rsidRPr="005303BD">
              <w:t xml:space="preserve"> and EOS to </w:t>
            </w:r>
            <w:proofErr w:type="spellStart"/>
            <w:r w:rsidRPr="005303BD">
              <w:t>BayeScan</w:t>
            </w:r>
            <w:proofErr w:type="spellEnd"/>
            <w:r w:rsidRPr="005303BD">
              <w:t xml:space="preserve"> </w:t>
            </w:r>
            <w:r w:rsidRPr="005303BD">
              <w:fldChar w:fldCharType="begin">
                <w:fldData xml:space="preserve">PEVuZE5vdGU+PENpdGU+PEF1dGhvcj5Gb2xsPC9BdXRob3I+PFllYXI+MjAwODwvWWVhcj48UmVj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</w:fldData>
              </w:fldChar>
            </w:r>
            <w:r>
              <w:instrText xml:space="preserve"> ADDIN EN.CITE </w:instrText>
            </w:r>
            <w:r>
              <w:fldChar w:fldCharType="begin">
                <w:fldData xml:space="preserve">PEVuZE5vdGU+PENpdGU+PEF1dGhvcj5Gb2xsPC9BdXRob3I+PFllYXI+MjAwODwvWWVhcj48UmVj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</w:fldData>
              </w:fldChar>
            </w:r>
            <w:r>
              <w:instrText xml:space="preserve"> ADDIN EN.CITE.DATA </w:instrText>
            </w:r>
            <w:r>
              <w:fldChar w:fldCharType="end"/>
            </w:r>
            <w:r w:rsidRPr="005303BD">
              <w:fldChar w:fldCharType="separate"/>
            </w:r>
            <w:r>
              <w:rPr>
                <w:noProof/>
              </w:rPr>
              <w:t>[47]</w:t>
            </w:r>
            <w:r w:rsidRPr="005303BD">
              <w:fldChar w:fldCharType="end"/>
            </w:r>
            <w:r w:rsidRPr="005303BD">
              <w:t>. Both new methods were more powerful for detecting sweeps over a range of scenarios.</w:t>
            </w:r>
          </w:p>
        </w:tc>
      </w:tr>
      <w:tr w:rsidR="005303BD" w:rsidRPr="005303BD" w14:paraId="19454B05" w14:textId="77777777" w:rsidTr="005303BD">
        <w:tc>
          <w:tcPr>
            <w:cnfStyle w:val="001000000000" w:firstRow="0" w:lastRow="0" w:firstColumn="1" w:lastColumn="0" w:oddVBand="0" w:evenVBand="0" w:oddHBand="0" w:evenHBand="0" w:firstRowFirstColumn="0" w:firstRowLastColumn="0" w:lastRowFirstColumn="0" w:lastRowLastColumn="0"/>
            <w:tcW w:w="526" w:type="pct"/>
          </w:tcPr>
          <w:p w14:paraId="7A5761B3" w14:textId="6C6B61F7" w:rsidR="005303BD" w:rsidRPr="005303BD" w:rsidRDefault="005303BD" w:rsidP="005303BD">
            <w:pPr>
              <w:spacing w:after="200"/>
            </w:pPr>
            <w:r w:rsidRPr="005303BD">
              <w:lastRenderedPageBreak/>
              <w:t xml:space="preserve">TSel (Time to most recent common ancestor Selection) </w:t>
            </w:r>
            <w:r w:rsidRPr="005303BD">
              <w:fldChar w:fldCharType="begin"/>
            </w:r>
            <w:r>
              <w:instrText xml:space="preserve"> ADDIN EN.CITE &lt;EndNote&gt;&lt;Cite&gt;&lt;Author&gt;Hunter-Zinck&lt;/Author&gt;&lt;Year&gt;2015&lt;/Year&gt;&lt;RecNum&gt;200&lt;/RecNum&gt;&lt;DisplayText&gt;[48]&lt;/DisplayText&gt;&lt;record&gt;&lt;rec-number&gt;200&lt;/rec-number&gt;&lt;foreign-keys&gt;&lt;key app="EN" db-id="e5vxz59tqvt2siep9ztxfp2ns2dddd9t2f05" timestamp="1510310682"&gt;200&lt;/key&gt;&lt;/foreign-keys&gt;&lt;ref-type name="Journal Article"&gt;17&lt;/ref-type&gt;&lt;contributors&gt;&lt;authors&gt;&lt;author&gt;Hunter-Zinck, Haley&lt;/author&gt;&lt;author&gt;Clark, Andrew G.&lt;/author&gt;&lt;/authors&gt;&lt;/contributors&gt;&lt;titles&gt;&lt;title&gt;Aberrant Time to Most Recent Common Ancestor as a Signature of Natural Selection&lt;/title&gt;&lt;secondary-title&gt;Molecular Biology and Evolution&lt;/secondary-title&gt;&lt;/titles&gt;&lt;periodical&gt;&lt;full-title&gt;Molecular Biology and Evolution&lt;/full-title&gt;&lt;abbr-1&gt;Mol. Biol. Evol.&lt;/abbr-1&gt;&lt;/periodical&gt;&lt;pages&gt;2784-2797&lt;/pages&gt;&lt;volume&gt;32&lt;/volume&gt;&lt;number&gt;10&lt;/number&gt;&lt;dates&gt;&lt;year&gt;2015&lt;/year&gt;&lt;/dates&gt;&lt;isbn&gt;0737-4038&lt;/isbn&gt;&lt;urls&gt;&lt;related-urls&gt;&lt;url&gt;http://dx.doi.org/10.1093/molbev/msv142&lt;/url&gt;&lt;url&gt;https://www.ncbi.nlm.nih.gov/pmc/articles/PMC4654765/pdf/msv142.pdf&lt;/url&gt;&lt;/related-urls&gt;&lt;/urls&gt;&lt;electronic-resource-num&gt;10.1093/molbev/msv142&lt;/electronic-resource-num&gt;&lt;research-notes&gt;Description of TSel method.  Compared to nSl&lt;/research-notes&gt;&lt;/record&gt;&lt;/Cite&gt;&lt;/EndNote&gt;</w:instrText>
            </w:r>
            <w:r w:rsidRPr="005303BD">
              <w:fldChar w:fldCharType="separate"/>
            </w:r>
            <w:r>
              <w:rPr>
                <w:noProof/>
              </w:rPr>
              <w:t>[48]</w:t>
            </w:r>
            <w:r w:rsidRPr="005303BD">
              <w:fldChar w:fldCharType="end"/>
            </w:r>
          </w:p>
        </w:tc>
        <w:tc>
          <w:tcPr>
            <w:tcW w:w="550" w:type="pct"/>
          </w:tcPr>
          <w:p w14:paraId="054C0BF6" w14:textId="77777777" w:rsidR="005303BD" w:rsidRPr="005303BD" w:rsidRDefault="005303BD" w:rsidP="005303BD">
            <w:pPr>
              <w:spacing w:after="200"/>
              <w:cnfStyle w:val="000000000000" w:firstRow="0" w:lastRow="0" w:firstColumn="0" w:lastColumn="0" w:oddVBand="0" w:evenVBand="0" w:oddHBand="0" w:evenHBand="0" w:firstRowFirstColumn="0" w:firstRowLastColumn="0" w:lastRowFirstColumn="0" w:lastRowLastColumn="0"/>
            </w:pPr>
            <w:r w:rsidRPr="005303BD">
              <w:t>Pairwise TMRCA and Anomaly Detection</w:t>
            </w:r>
          </w:p>
        </w:tc>
        <w:tc>
          <w:tcPr>
            <w:tcW w:w="572" w:type="pct"/>
          </w:tcPr>
          <w:p w14:paraId="5173A0A0" w14:textId="77777777" w:rsidR="005303BD" w:rsidRPr="005303BD" w:rsidRDefault="005303BD" w:rsidP="005303BD">
            <w:pPr>
              <w:spacing w:after="200"/>
              <w:cnfStyle w:val="000000000000" w:firstRow="0" w:lastRow="0" w:firstColumn="0" w:lastColumn="0" w:oddVBand="0" w:evenVBand="0" w:oddHBand="0" w:evenHBand="0" w:firstRowFirstColumn="0" w:firstRowLastColumn="0" w:lastRowFirstColumn="0" w:lastRowLastColumn="0"/>
            </w:pPr>
            <w:r w:rsidRPr="005303BD">
              <w:t>Phased SNP data</w:t>
            </w:r>
          </w:p>
        </w:tc>
        <w:tc>
          <w:tcPr>
            <w:tcW w:w="443" w:type="pct"/>
          </w:tcPr>
          <w:p w14:paraId="5BE6062C" w14:textId="77777777" w:rsidR="005303BD" w:rsidRPr="005303BD" w:rsidRDefault="005303BD" w:rsidP="005303BD">
            <w:pPr>
              <w:spacing w:after="200"/>
              <w:cnfStyle w:val="000000000000" w:firstRow="0" w:lastRow="0" w:firstColumn="0" w:lastColumn="0" w:oddVBand="0" w:evenVBand="0" w:oddHBand="0" w:evenHBand="0" w:firstRowFirstColumn="0" w:firstRowLastColumn="0" w:lastRowFirstColumn="0" w:lastRowLastColumn="0"/>
            </w:pPr>
            <w:r w:rsidRPr="005303BD">
              <w:t>Sweeps</w:t>
            </w:r>
          </w:p>
        </w:tc>
        <w:tc>
          <w:tcPr>
            <w:tcW w:w="810" w:type="pct"/>
          </w:tcPr>
          <w:p w14:paraId="22879CFA" w14:textId="77777777" w:rsidR="005303BD" w:rsidRPr="005303BD" w:rsidRDefault="005303BD" w:rsidP="005303BD">
            <w:pPr>
              <w:spacing w:after="200"/>
              <w:cnfStyle w:val="000000000000" w:firstRow="0" w:lastRow="0" w:firstColumn="0" w:lastColumn="0" w:oddVBand="0" w:evenVBand="0" w:oddHBand="0" w:evenHBand="0" w:firstRowFirstColumn="0" w:firstRowLastColumn="0" w:lastRowFirstColumn="0" w:lastRowLastColumn="0"/>
            </w:pPr>
            <w:hyperlink r:id="rId10" w:history="1">
              <w:r w:rsidRPr="005303BD">
                <w:rPr>
                  <w:color w:val="0563C1" w:themeColor="hyperlink"/>
                  <w:u w:val="single"/>
                </w:rPr>
                <w:t>http://blogs.cornell.edu/clarklabblog/clark-lab/software/</w:t>
              </w:r>
            </w:hyperlink>
          </w:p>
          <w:p w14:paraId="479DF83D" w14:textId="77777777" w:rsidR="005303BD" w:rsidRPr="005303BD" w:rsidRDefault="005303BD" w:rsidP="005303BD">
            <w:pPr>
              <w:spacing w:after="200"/>
              <w:cnfStyle w:val="000000000000" w:firstRow="0" w:lastRow="0" w:firstColumn="0" w:lastColumn="0" w:oddVBand="0" w:evenVBand="0" w:oddHBand="0" w:evenHBand="0" w:firstRowFirstColumn="0" w:firstRowLastColumn="0" w:lastRowFirstColumn="0" w:lastRowLastColumn="0"/>
            </w:pPr>
          </w:p>
        </w:tc>
        <w:tc>
          <w:tcPr>
            <w:tcW w:w="2099" w:type="pct"/>
          </w:tcPr>
          <w:p w14:paraId="124918B3" w14:textId="0A901EDA" w:rsidR="005303BD" w:rsidRPr="005303BD" w:rsidRDefault="005303BD" w:rsidP="005303BD">
            <w:pPr>
              <w:spacing w:after="200"/>
              <w:cnfStyle w:val="000000000000" w:firstRow="0" w:lastRow="0" w:firstColumn="0" w:lastColumn="0" w:oddVBand="0" w:evenVBand="0" w:oddHBand="0" w:evenHBand="0" w:firstRowFirstColumn="0" w:firstRowLastColumn="0" w:lastRowFirstColumn="0" w:lastRowLastColumn="0"/>
            </w:pPr>
            <w:r w:rsidRPr="005303BD">
              <w:t>TSel was compared to four other statistics including nS</w:t>
            </w:r>
            <w:r w:rsidRPr="005303BD">
              <w:rPr>
                <w:vertAlign w:val="subscript"/>
              </w:rPr>
              <w:t>L</w:t>
            </w:r>
            <w:r w:rsidRPr="005303BD">
              <w:t xml:space="preserve">. In each case TSel was better or equivalent. The difference is especially notable where selection intensity is low where other methods perform no better than random. When compared to HKA </w:t>
            </w:r>
            <w:r w:rsidRPr="005303BD">
              <w:fldChar w:fldCharType="begin"/>
            </w:r>
            <w:r>
              <w:instrText xml:space="preserve"> ADDIN EN.CITE &lt;EndNote&gt;&lt;Cite&gt;&lt;Author&gt;Hudson&lt;/Author&gt;&lt;Year&gt;1987&lt;/Year&gt;&lt;RecNum&gt;225&lt;/RecNum&gt;&lt;DisplayText&gt;[49]&lt;/DisplayText&gt;&lt;record&gt;&lt;rec-number&gt;225&lt;/rec-number&gt;&lt;foreign-keys&gt;&lt;key app="EN" db-id="e5vxz59tqvt2siep9ztxfp2ns2dddd9t2f05" timestamp="1513249632"&gt;225&lt;/key&gt;&lt;/foreign-keys&gt;&lt;ref-type name="Journal Article"&gt;17&lt;/ref-type&gt;&lt;contributors&gt;&lt;authors&gt;&lt;author&gt;Hudson, R. R.&lt;/author&gt;&lt;author&gt;Kreitman, M.&lt;/author&gt;&lt;author&gt;Aguade, M.&lt;/author&gt;&lt;/authors&gt;&lt;/contributors&gt;&lt;auth-address&gt;HUDSON, RR (reprint author), NIEHS,RES TRIANGLE PK,NC 27709, USA.&lt;/auth-address&gt;&lt;titles&gt;&lt;title&gt;A TEST OF NEUTRAL MOLECULAR EVOLUTION BASED ON NUCLEOTIDE DATA&lt;/title&gt;&lt;secondary-title&gt;Genetics&lt;/secondary-title&gt;&lt;alt-title&gt;Genetics&lt;/alt-title&gt;&lt;/titles&gt;&lt;periodical&gt;&lt;full-title&gt;Genetics&lt;/full-title&gt;&lt;abbr-1&gt;Genetics&lt;/abbr-1&gt;&lt;/periodical&gt;&lt;alt-periodical&gt;&lt;full-title&gt;Genetics&lt;/full-title&gt;&lt;abbr-1&gt;Genetics&lt;/abbr-1&gt;&lt;/alt-periodical&gt;&lt;pages&gt;153-159&lt;/pages&gt;&lt;volume&gt;116&lt;/volume&gt;&lt;number&gt;1&lt;/number&gt;&lt;keywords&gt;&lt;keyword&gt;Genetics &amp;amp; Heredity&lt;/keyword&gt;&lt;/keywords&gt;&lt;dates&gt;&lt;year&gt;1987&lt;/year&gt;&lt;pub-dates&gt;&lt;date&gt;May&lt;/date&gt;&lt;/pub-dates&gt;&lt;/dates&gt;&lt;isbn&gt;0016-6731&lt;/isbn&gt;&lt;accession-num&gt;WOS:A1987H304700016&lt;/accession-num&gt;&lt;work-type&gt;Article&lt;/work-type&gt;&lt;urls&gt;&lt;related-urls&gt;&lt;url&gt;&amp;lt;Go to ISI&amp;gt;://WOS:A1987H304700016&lt;/url&gt;&lt;url&gt;http://www.genetics.org/content/genetics/116/1/153.full.pdf&lt;/url&gt;&lt;/related-urls&gt;&lt;/urls&gt;&lt;research-notes&gt;HKA test&lt;/research-notes&gt;&lt;language&gt;English&lt;/language&gt;&lt;/record&gt;&lt;/Cite&gt;&lt;/EndNote&gt;</w:instrText>
            </w:r>
            <w:r w:rsidRPr="005303BD">
              <w:fldChar w:fldCharType="separate"/>
            </w:r>
            <w:r>
              <w:rPr>
                <w:noProof/>
              </w:rPr>
              <w:t>[49]</w:t>
            </w:r>
            <w:r w:rsidRPr="005303BD">
              <w:fldChar w:fldCharType="end"/>
            </w:r>
            <w:r w:rsidRPr="005303BD">
              <w:t>, TSel was also shown to be good at identifying recent strong balancing selection.</w:t>
            </w:r>
          </w:p>
        </w:tc>
      </w:tr>
      <w:tr w:rsidR="005303BD" w:rsidRPr="005303BD" w14:paraId="7DC6D3DD" w14:textId="77777777" w:rsidTr="005303BD">
        <w:tc>
          <w:tcPr>
            <w:cnfStyle w:val="001000000000" w:firstRow="0" w:lastRow="0" w:firstColumn="1" w:lastColumn="0" w:oddVBand="0" w:evenVBand="0" w:oddHBand="0" w:evenHBand="0" w:firstRowFirstColumn="0" w:firstRowLastColumn="0" w:lastRowFirstColumn="0" w:lastRowLastColumn="0"/>
            <w:tcW w:w="526" w:type="pct"/>
          </w:tcPr>
          <w:p w14:paraId="125BB6F1" w14:textId="0C4C582A" w:rsidR="005303BD" w:rsidRPr="005303BD" w:rsidRDefault="005303BD" w:rsidP="005303BD">
            <w:pPr>
              <w:spacing w:after="200"/>
            </w:pPr>
            <w:r w:rsidRPr="005303BD">
              <w:t xml:space="preserve">SweepFinder2 </w:t>
            </w:r>
            <w:r w:rsidRPr="005303BD">
              <w:fldChar w:fldCharType="begin">
                <w:fldData xml:space="preserve">PEVuZE5vdGU+PENpdGU+PEF1dGhvcj5EZUdpb3JnaW88L0F1dGhvcj48WWVhcj4yMDE2PC9ZZWFy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</w:fldData>
              </w:fldChar>
            </w:r>
            <w:r>
              <w:instrText xml:space="preserve"> ADDIN EN.CITE </w:instrText>
            </w:r>
            <w:r>
              <w:fldChar w:fldCharType="begin">
                <w:fldData xml:space="preserve">PEVuZE5vdGU+PENpdGU+PEF1dGhvcj5EZUdpb3JnaW88L0F1dGhvcj48WWVhcj4yMDE2PC9ZZWFy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</w:fldData>
              </w:fldChar>
            </w:r>
            <w:r>
              <w:instrText xml:space="preserve"> ADDIN EN.CITE.DATA </w:instrText>
            </w:r>
            <w:r>
              <w:fldChar w:fldCharType="end"/>
            </w:r>
            <w:r w:rsidRPr="005303BD">
              <w:fldChar w:fldCharType="separate"/>
            </w:r>
            <w:r>
              <w:rPr>
                <w:noProof/>
              </w:rPr>
              <w:t>[50, 51]</w:t>
            </w:r>
            <w:r w:rsidRPr="005303BD">
              <w:fldChar w:fldCharType="end"/>
            </w:r>
          </w:p>
        </w:tc>
        <w:tc>
          <w:tcPr>
            <w:tcW w:w="550" w:type="pct"/>
          </w:tcPr>
          <w:p w14:paraId="6385F0E6" w14:textId="77777777" w:rsidR="005303BD" w:rsidRPr="005303BD" w:rsidRDefault="005303BD" w:rsidP="005303BD">
            <w:pPr>
              <w:spacing w:after="200"/>
              <w:cnfStyle w:val="000000000000" w:firstRow="0" w:lastRow="0" w:firstColumn="0" w:lastColumn="0" w:oddVBand="0" w:evenVBand="0" w:oddHBand="0" w:evenHBand="0" w:firstRowFirstColumn="0" w:firstRowLastColumn="0" w:lastRowFirstColumn="0" w:lastRowLastColumn="0"/>
            </w:pPr>
            <w:r w:rsidRPr="005303BD">
              <w:t>Composite Likelihood Method</w:t>
            </w:r>
          </w:p>
        </w:tc>
        <w:tc>
          <w:tcPr>
            <w:tcW w:w="572" w:type="pct"/>
          </w:tcPr>
          <w:p w14:paraId="24778DFC" w14:textId="7B877015" w:rsidR="005303BD" w:rsidRPr="005303BD" w:rsidRDefault="005303BD" w:rsidP="005303BD">
            <w:pPr>
              <w:spacing w:after="200"/>
              <w:cnfStyle w:val="000000000000" w:firstRow="0" w:lastRow="0" w:firstColumn="0" w:lastColumn="0" w:oddVBand="0" w:evenVBand="0" w:oddHBand="0" w:evenHBand="0" w:firstRowFirstColumn="0" w:firstRowLastColumn="0" w:lastRowFirstColumn="0" w:lastRowLastColumn="0"/>
            </w:pPr>
            <w:r w:rsidRPr="005303BD">
              <w:t xml:space="preserve">Allele frequency, recombination map and B-value map </w:t>
            </w:r>
            <w:r w:rsidRPr="005303BD">
              <w:fldChar w:fldCharType="begin">
                <w:fldData xml:space="preserve">PEVuZE5vdGU+PENpdGU+PEF1dGhvcj5NY1ZpY2tlcjwvQXV0aG9yPjxZZWFyPjIwMDk8L1llYXI+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</w:fldData>
              </w:fldChar>
            </w:r>
            <w:r>
              <w:instrText xml:space="preserve"> ADDIN EN.CITE </w:instrText>
            </w:r>
            <w:r>
              <w:fldChar w:fldCharType="begin">
                <w:fldData xml:space="preserve">PEVuZE5vdGU+PENpdGU+PEF1dGhvcj5NY1ZpY2tlcjwvQXV0aG9yPjxZZWFyPjIwMDk8L1llYXI+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</w:fldData>
              </w:fldChar>
            </w:r>
            <w:r>
              <w:instrText xml:space="preserve"> ADDIN EN.CITE.DATA </w:instrText>
            </w:r>
            <w:r>
              <w:fldChar w:fldCharType="end"/>
            </w:r>
            <w:r w:rsidRPr="005303BD">
              <w:fldChar w:fldCharType="separate"/>
            </w:r>
            <w:r>
              <w:rPr>
                <w:noProof/>
              </w:rPr>
              <w:t>[52]</w:t>
            </w:r>
            <w:r w:rsidRPr="005303BD">
              <w:fldChar w:fldCharType="end"/>
            </w:r>
          </w:p>
        </w:tc>
        <w:tc>
          <w:tcPr>
            <w:tcW w:w="443" w:type="pct"/>
          </w:tcPr>
          <w:p w14:paraId="198EBBA4" w14:textId="77777777" w:rsidR="005303BD" w:rsidRPr="005303BD" w:rsidRDefault="005303BD" w:rsidP="005303BD">
            <w:pPr>
              <w:spacing w:after="200"/>
              <w:cnfStyle w:val="000000000000" w:firstRow="0" w:lastRow="0" w:firstColumn="0" w:lastColumn="0" w:oddVBand="0" w:evenVBand="0" w:oddHBand="0" w:evenHBand="0" w:firstRowFirstColumn="0" w:firstRowLastColumn="0" w:lastRowFirstColumn="0" w:lastRowLastColumn="0"/>
            </w:pPr>
            <w:r w:rsidRPr="005303BD">
              <w:t>Sweeps</w:t>
            </w:r>
          </w:p>
        </w:tc>
        <w:tc>
          <w:tcPr>
            <w:tcW w:w="810" w:type="pct"/>
          </w:tcPr>
          <w:p w14:paraId="13C133CF" w14:textId="77777777" w:rsidR="005303BD" w:rsidRPr="005303BD" w:rsidRDefault="005303BD" w:rsidP="005303BD">
            <w:pPr>
              <w:spacing w:after="200"/>
              <w:cnfStyle w:val="000000000000" w:firstRow="0" w:lastRow="0" w:firstColumn="0" w:lastColumn="0" w:oddVBand="0" w:evenVBand="0" w:oddHBand="0" w:evenHBand="0" w:firstRowFirstColumn="0" w:firstRowLastColumn="0" w:lastRowFirstColumn="0" w:lastRowLastColumn="0"/>
            </w:pPr>
            <w:hyperlink r:id="rId11" w:history="1">
              <w:r w:rsidRPr="005303BD">
                <w:rPr>
                  <w:color w:val="0563C1" w:themeColor="hyperlink"/>
                  <w:u w:val="single"/>
                </w:rPr>
                <w:t>http://www.personal.psu.edu/mxd60/sf2.html</w:t>
              </w:r>
            </w:hyperlink>
          </w:p>
          <w:p w14:paraId="75ED4CA2" w14:textId="77777777" w:rsidR="005303BD" w:rsidRPr="005303BD" w:rsidRDefault="005303BD" w:rsidP="005303BD">
            <w:pPr>
              <w:spacing w:after="200"/>
              <w:cnfStyle w:val="000000000000" w:firstRow="0" w:lastRow="0" w:firstColumn="0" w:lastColumn="0" w:oddVBand="0" w:evenVBand="0" w:oddHBand="0" w:evenHBand="0" w:firstRowFirstColumn="0" w:firstRowLastColumn="0" w:lastRowFirstColumn="0" w:lastRowLastColumn="0"/>
            </w:pPr>
          </w:p>
        </w:tc>
        <w:tc>
          <w:tcPr>
            <w:tcW w:w="2099" w:type="pct"/>
          </w:tcPr>
          <w:p w14:paraId="2BA1EB26" w14:textId="3E105EE3" w:rsidR="005303BD" w:rsidRPr="005303BD" w:rsidRDefault="005303BD" w:rsidP="005303BD">
            <w:pPr>
              <w:spacing w:after="200"/>
              <w:cnfStyle w:val="000000000000" w:firstRow="0" w:lastRow="0" w:firstColumn="0" w:lastColumn="0" w:oddVBand="0" w:evenVBand="0" w:oddHBand="0" w:evenHBand="0" w:firstRowFirstColumn="0" w:firstRowLastColumn="0" w:lastRowFirstColumn="0" w:lastRowLastColumn="0"/>
            </w:pPr>
            <w:r w:rsidRPr="005303BD">
              <w:t xml:space="preserve">When compared to HKA </w:t>
            </w:r>
            <w:r w:rsidRPr="005303BD">
              <w:fldChar w:fldCharType="begin"/>
            </w:r>
            <w:r>
              <w:instrText xml:space="preserve"> ADDIN EN.CITE &lt;EndNote&gt;&lt;Cite&gt;&lt;Author&gt;Hudson&lt;/Author&gt;&lt;Year&gt;1987&lt;/Year&gt;&lt;RecNum&gt;225&lt;/RecNum&gt;&lt;DisplayText&gt;[49]&lt;/DisplayText&gt;&lt;record&gt;&lt;rec-number&gt;225&lt;/rec-number&gt;&lt;foreign-keys&gt;&lt;key app="EN" db-id="e5vxz59tqvt2siep9ztxfp2ns2dddd9t2f05" timestamp="1513249632"&gt;225&lt;/key&gt;&lt;/foreign-keys&gt;&lt;ref-type name="Journal Article"&gt;17&lt;/ref-type&gt;&lt;contributors&gt;&lt;authors&gt;&lt;author&gt;Hudson, R. R.&lt;/author&gt;&lt;author&gt;Kreitman, M.&lt;/author&gt;&lt;author&gt;Aguade, M.&lt;/author&gt;&lt;/authors&gt;&lt;/contributors&gt;&lt;auth-address&gt;HUDSON, RR (reprint author), NIEHS,RES TRIANGLE PK,NC 27709, USA.&lt;/auth-address&gt;&lt;titles&gt;&lt;title&gt;A TEST OF NEUTRAL MOLECULAR EVOLUTION BASED ON NUCLEOTIDE DATA&lt;/title&gt;&lt;secondary-title&gt;Genetics&lt;/secondary-title&gt;&lt;alt-title&gt;Genetics&lt;/alt-title&gt;&lt;/titles&gt;&lt;periodical&gt;&lt;full-title&gt;Genetics&lt;/full-title&gt;&lt;abbr-1&gt;Genetics&lt;/abbr-1&gt;&lt;/periodical&gt;&lt;alt-periodical&gt;&lt;full-title&gt;Genetics&lt;/full-title&gt;&lt;abbr-1&gt;Genetics&lt;/abbr-1&gt;&lt;/alt-periodical&gt;&lt;pages&gt;153-159&lt;/pages&gt;&lt;volume&gt;116&lt;/volume&gt;&lt;number&gt;1&lt;/number&gt;&lt;keywords&gt;&lt;keyword&gt;Genetics &amp;amp; Heredity&lt;/keyword&gt;&lt;/keywords&gt;&lt;dates&gt;&lt;year&gt;1987&lt;/year&gt;&lt;pub-dates&gt;&lt;date&gt;May&lt;/date&gt;&lt;/pub-dates&gt;&lt;/dates&gt;&lt;isbn&gt;0016-6731&lt;/isbn&gt;&lt;accession-num&gt;WOS:A1987H304700016&lt;/accession-num&gt;&lt;work-type&gt;Article&lt;/work-type&gt;&lt;urls&gt;&lt;related-urls&gt;&lt;url&gt;&amp;lt;Go to ISI&amp;gt;://WOS:A1987H304700016&lt;/url&gt;&lt;url&gt;http://www.genetics.org/content/genetics/116/1/153.full.pdf&lt;/url&gt;&lt;/related-urls&gt;&lt;/urls&gt;&lt;research-notes&gt;HKA test&lt;/research-notes&gt;&lt;language&gt;English&lt;/language&gt;&lt;/record&gt;&lt;/Cite&gt;&lt;/EndNote&gt;</w:instrText>
            </w:r>
            <w:r w:rsidRPr="005303BD">
              <w:fldChar w:fldCharType="separate"/>
            </w:r>
            <w:r>
              <w:rPr>
                <w:noProof/>
              </w:rPr>
              <w:t>[49]</w:t>
            </w:r>
            <w:r w:rsidRPr="005303BD">
              <w:fldChar w:fldCharType="end"/>
            </w:r>
            <w:r w:rsidRPr="005303BD">
              <w:rPr>
                <w:color w:val="FF0000"/>
              </w:rPr>
              <w:t xml:space="preserve"> </w:t>
            </w:r>
            <w:r w:rsidRPr="005303BD">
              <w:t>and other composite likelihood methods</w:t>
            </w:r>
            <w:r w:rsidRPr="005303BD">
              <w:rPr>
                <w:color w:val="FF0000"/>
              </w:rPr>
              <w:t xml:space="preserve"> </w:t>
            </w:r>
            <w:r w:rsidRPr="005303BD">
              <w:t xml:space="preserve">such as in the original SweepFinder </w:t>
            </w:r>
            <w:r w:rsidRPr="005303BD">
              <w:fldChar w:fldCharType="begin">
                <w:fldData xml:space="preserve">PEVuZE5vdGU+PENpdGU+PEF1dGhvcj5OaWVsc2VuPC9BdXRob3I+PFllYXI+MjAwNTwvWWVhcj48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</w:fldData>
              </w:fldChar>
            </w:r>
            <w:r>
              <w:instrText xml:space="preserve"> ADDIN EN.CITE </w:instrText>
            </w:r>
            <w:r>
              <w:fldChar w:fldCharType="begin">
                <w:fldData xml:space="preserve">PEVuZE5vdGU+PENpdGU+PEF1dGhvcj5OaWVsc2VuPC9BdXRob3I+PFllYXI+MjAwNTwvWWVhcj48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</w:fldData>
              </w:fldChar>
            </w:r>
            <w:r>
              <w:instrText xml:space="preserve"> ADDIN EN.CITE.DATA </w:instrText>
            </w:r>
            <w:r>
              <w:fldChar w:fldCharType="end"/>
            </w:r>
            <w:r w:rsidRPr="005303BD">
              <w:fldChar w:fldCharType="separate"/>
            </w:r>
            <w:r>
              <w:rPr>
                <w:noProof/>
              </w:rPr>
              <w:t>[53]</w:t>
            </w:r>
            <w:r w:rsidRPr="005303BD">
              <w:fldChar w:fldCharType="end"/>
            </w:r>
            <w:r w:rsidRPr="005303BD">
              <w:t>, SweepFinder2 is superior given strong background selection, with other methods returning almost 100% false positive rates.</w:t>
            </w:r>
          </w:p>
        </w:tc>
      </w:tr>
      <w:tr w:rsidR="005303BD" w:rsidRPr="005303BD" w14:paraId="74552BF6" w14:textId="77777777" w:rsidTr="005303BD">
        <w:tc>
          <w:tcPr>
            <w:cnfStyle w:val="001000000000" w:firstRow="0" w:lastRow="0" w:firstColumn="1" w:lastColumn="0" w:oddVBand="0" w:evenVBand="0" w:oddHBand="0" w:evenHBand="0" w:firstRowFirstColumn="0" w:firstRowLastColumn="0" w:lastRowFirstColumn="0" w:lastRowLastColumn="0"/>
            <w:tcW w:w="526" w:type="pct"/>
          </w:tcPr>
          <w:p w14:paraId="4FBAB4ED" w14:textId="77777777" w:rsidR="005303BD" w:rsidRPr="005303BD" w:rsidRDefault="005303BD" w:rsidP="005303BD">
            <w:pPr>
              <w:spacing w:after="200"/>
            </w:pPr>
            <w:r w:rsidRPr="005303BD">
              <w:t xml:space="preserve">CLR </w:t>
            </w:r>
          </w:p>
          <w:p w14:paraId="48BBDAD0" w14:textId="3A406A35" w:rsidR="005303BD" w:rsidRPr="005303BD" w:rsidRDefault="005303BD" w:rsidP="005303BD">
            <w:pPr>
              <w:spacing w:after="200"/>
            </w:pPr>
            <w:r w:rsidRPr="005303BD">
              <w:t xml:space="preserve">(Composite-Likelihood Ratio test) </w:t>
            </w:r>
            <w:r w:rsidRPr="005303BD">
              <w:fldChar w:fldCharType="begin"/>
            </w:r>
            <w:r>
              <w:instrText xml:space="preserve"> ADDIN EN.CITE &lt;EndNote&gt;&lt;Cite&gt;&lt;Author&gt;Vy&lt;/Author&gt;&lt;Year&gt;2015&lt;/Year&gt;&lt;RecNum&gt;212&lt;/RecNum&gt;&lt;DisplayText&gt;[54]&lt;/DisplayText&gt;&lt;record&gt;&lt;rec-number&gt;212&lt;/rec-number&gt;&lt;foreign-keys&gt;&lt;key app="EN" db-id="e5vxz59tqvt2siep9ztxfp2ns2dddd9t2f05" timestamp="1511796786"&gt;212&lt;/key&gt;&lt;/foreign-keys&gt;&lt;ref-type name="Journal Article"&gt;17&lt;/ref-type&gt;&lt;contributors&gt;&lt;authors&gt;&lt;author&gt;Vy, Ha My T.&lt;/author&gt;&lt;author&gt;Kim, Yuseob&lt;/author&gt;&lt;/authors&gt;&lt;/contributors&gt;&lt;titles&gt;&lt;title&gt;A Composite-Likelihood Method for Detecting Incomplete Selective Sweep from Population Genomic Data&lt;/title&gt;&lt;secondary-title&gt;Genetics&lt;/secondary-title&gt;&lt;/titles&gt;&lt;periodical&gt;&lt;full-title&gt;Genetics&lt;/full-title&gt;&lt;abbr-1&gt;Genetics&lt;/abbr-1&gt;&lt;/periodical&gt;&lt;pages&gt;633-649&lt;/pages&gt;&lt;volume&gt;200&lt;/volume&gt;&lt;number&gt;2&lt;/number&gt;&lt;dates&gt;&lt;year&gt;2015&lt;/year&gt;&lt;/dates&gt;&lt;urls&gt;&lt;related-urls&gt;&lt;url&gt;https://www.ncbi.nlm.nih.gov/pmc/articles/PMC4492385/pdf/633.pdf&lt;/url&gt;&lt;/related-urls&gt;&lt;/urls&gt;&lt;electronic-resource-num&gt;10.1534/genetics.115.175380&lt;/electronic-resource-num&gt;&lt;research-notes&gt;Description of CLR method&lt;/research-notes&gt;&lt;/record&gt;&lt;/Cite&gt;&lt;/EndNote&gt;</w:instrText>
            </w:r>
            <w:r w:rsidRPr="005303BD">
              <w:fldChar w:fldCharType="separate"/>
            </w:r>
            <w:r>
              <w:rPr>
                <w:noProof/>
              </w:rPr>
              <w:t>[54]</w:t>
            </w:r>
            <w:r w:rsidRPr="005303BD">
              <w:fldChar w:fldCharType="end"/>
            </w:r>
          </w:p>
        </w:tc>
        <w:tc>
          <w:tcPr>
            <w:tcW w:w="550" w:type="pct"/>
          </w:tcPr>
          <w:p w14:paraId="69C63AEC" w14:textId="77777777" w:rsidR="005303BD" w:rsidRPr="005303BD" w:rsidRDefault="005303BD" w:rsidP="005303BD">
            <w:pPr>
              <w:spacing w:after="200"/>
              <w:cnfStyle w:val="000000000000" w:firstRow="0" w:lastRow="0" w:firstColumn="0" w:lastColumn="0" w:oddVBand="0" w:evenVBand="0" w:oddHBand="0" w:evenHBand="0" w:firstRowFirstColumn="0" w:firstRowLastColumn="0" w:lastRowFirstColumn="0" w:lastRowLastColumn="0"/>
            </w:pPr>
            <w:r w:rsidRPr="005303BD">
              <w:t>Composite likelihood method</w:t>
            </w:r>
          </w:p>
        </w:tc>
        <w:tc>
          <w:tcPr>
            <w:tcW w:w="572" w:type="pct"/>
          </w:tcPr>
          <w:p w14:paraId="74CF5602" w14:textId="77777777" w:rsidR="005303BD" w:rsidRPr="005303BD" w:rsidRDefault="005303BD" w:rsidP="005303BD">
            <w:pPr>
              <w:spacing w:after="200"/>
              <w:cnfStyle w:val="000000000000" w:firstRow="0" w:lastRow="0" w:firstColumn="0" w:lastColumn="0" w:oddVBand="0" w:evenVBand="0" w:oddHBand="0" w:evenHBand="0" w:firstRowFirstColumn="0" w:firstRowLastColumn="0" w:lastRowFirstColumn="0" w:lastRowLastColumn="0"/>
            </w:pPr>
            <w:r w:rsidRPr="005303BD">
              <w:t>Phased SNP data including ancestral/derived status</w:t>
            </w:r>
          </w:p>
        </w:tc>
        <w:tc>
          <w:tcPr>
            <w:tcW w:w="443" w:type="pct"/>
          </w:tcPr>
          <w:p w14:paraId="5123889B" w14:textId="77777777" w:rsidR="005303BD" w:rsidRPr="005303BD" w:rsidRDefault="005303BD" w:rsidP="005303BD">
            <w:pPr>
              <w:spacing w:after="200"/>
              <w:cnfStyle w:val="000000000000" w:firstRow="0" w:lastRow="0" w:firstColumn="0" w:lastColumn="0" w:oddVBand="0" w:evenVBand="0" w:oddHBand="0" w:evenHBand="0" w:firstRowFirstColumn="0" w:firstRowLastColumn="0" w:lastRowFirstColumn="0" w:lastRowLastColumn="0"/>
            </w:pPr>
            <w:r w:rsidRPr="005303BD">
              <w:t>Incomplete sweeps</w:t>
            </w:r>
          </w:p>
        </w:tc>
        <w:tc>
          <w:tcPr>
            <w:tcW w:w="810" w:type="pct"/>
          </w:tcPr>
          <w:p w14:paraId="5B3C8224" w14:textId="77777777" w:rsidR="005303BD" w:rsidRPr="005303BD" w:rsidRDefault="005303BD" w:rsidP="005303BD">
            <w:pPr>
              <w:spacing w:after="200"/>
              <w:cnfStyle w:val="000000000000" w:firstRow="0" w:lastRow="0" w:firstColumn="0" w:lastColumn="0" w:oddVBand="0" w:evenVBand="0" w:oddHBand="0" w:evenHBand="0" w:firstRowFirstColumn="0" w:firstRowLastColumn="0" w:lastRowFirstColumn="0" w:lastRowLastColumn="0"/>
            </w:pPr>
            <w:r w:rsidRPr="005303BD">
              <w:t>None: statistical formula</w:t>
            </w:r>
          </w:p>
        </w:tc>
        <w:tc>
          <w:tcPr>
            <w:tcW w:w="2099" w:type="pct"/>
          </w:tcPr>
          <w:p w14:paraId="3B598522" w14:textId="77777777" w:rsidR="005303BD" w:rsidRPr="005303BD" w:rsidRDefault="005303BD" w:rsidP="005303BD">
            <w:pPr>
              <w:spacing w:after="200"/>
              <w:cnfStyle w:val="000000000000" w:firstRow="0" w:lastRow="0" w:firstColumn="0" w:lastColumn="0" w:oddVBand="0" w:evenVBand="0" w:oddHBand="0" w:evenHBand="0" w:firstRowFirstColumn="0" w:firstRowLastColumn="0" w:lastRowFirstColumn="0" w:lastRowLastColumn="0"/>
            </w:pPr>
            <w:proofErr w:type="spellStart"/>
            <w:r w:rsidRPr="005303BD">
              <w:t>Vy’s</w:t>
            </w:r>
            <w:proofErr w:type="spellEnd"/>
            <w:r w:rsidRPr="005303BD">
              <w:t xml:space="preserve"> composite likelihood method was compared to iHS, where it outperformed in all scenarios tested, and nS</w:t>
            </w:r>
            <w:r w:rsidRPr="005303BD">
              <w:rPr>
                <w:vertAlign w:val="subscript"/>
              </w:rPr>
              <w:t>L</w:t>
            </w:r>
            <w:r w:rsidRPr="005303BD">
              <w:t>, where it was almost always better. Correctly identified many locations of sweeps which were not detected by iHS or nS</w:t>
            </w:r>
            <w:r w:rsidRPr="005303BD">
              <w:rPr>
                <w:vertAlign w:val="subscript"/>
              </w:rPr>
              <w:t>L</w:t>
            </w:r>
            <w:r w:rsidRPr="005303BD">
              <w:t>.</w:t>
            </w:r>
          </w:p>
        </w:tc>
      </w:tr>
      <w:tr w:rsidR="005303BD" w:rsidRPr="005303BD" w14:paraId="340EC93D" w14:textId="77777777" w:rsidTr="005303BD">
        <w:tc>
          <w:tcPr>
            <w:cnfStyle w:val="001000000000" w:firstRow="0" w:lastRow="0" w:firstColumn="1" w:lastColumn="0" w:oddVBand="0" w:evenVBand="0" w:oddHBand="0" w:evenHBand="0" w:firstRowFirstColumn="0" w:firstRowLastColumn="0" w:lastRowFirstColumn="0" w:lastRowLastColumn="0"/>
            <w:tcW w:w="526" w:type="pct"/>
          </w:tcPr>
          <w:p w14:paraId="02846891" w14:textId="77777777" w:rsidR="005303BD" w:rsidRPr="005303BD" w:rsidRDefault="005303BD" w:rsidP="005303BD">
            <w:pPr>
              <w:spacing w:after="200"/>
            </w:pPr>
            <w:r w:rsidRPr="005303BD">
              <w:lastRenderedPageBreak/>
              <w:t xml:space="preserve">DCMS </w:t>
            </w:r>
          </w:p>
          <w:p w14:paraId="2CAC413E" w14:textId="57A0F6E6" w:rsidR="005303BD" w:rsidRPr="005303BD" w:rsidRDefault="005303BD" w:rsidP="005303BD">
            <w:pPr>
              <w:spacing w:after="200"/>
            </w:pPr>
            <w:r w:rsidRPr="005303BD">
              <w:t xml:space="preserve">(De-correlated Composite of Multiple Signals) </w:t>
            </w:r>
            <w:r w:rsidRPr="005303BD">
              <w:fldChar w:fldCharType="begin"/>
            </w:r>
            <w:r>
              <w:instrText xml:space="preserve"> ADDIN EN.CITE &lt;EndNote&gt;&lt;Cite&gt;&lt;Author&gt;Ma&lt;/Author&gt;&lt;Year&gt;2015&lt;/Year&gt;&lt;RecNum&gt;112&lt;/RecNum&gt;&lt;DisplayText&gt;[55]&lt;/DisplayText&gt;&lt;record&gt;&lt;rec-number&gt;112&lt;/rec-number&gt;&lt;foreign-keys&gt;&lt;key app="EN" db-id="e5vxz59tqvt2siep9ztxfp2ns2dddd9t2f05" timestamp="1508939005"&gt;112&lt;/key&gt;&lt;/foreign-keys&gt;&lt;ref-type name="Journal Article"&gt;17&lt;/ref-type&gt;&lt;contributors&gt;&lt;authors&gt;&lt;author&gt;Ma, Y.&lt;/author&gt;&lt;author&gt;Ding, X.&lt;/author&gt;&lt;author&gt;Qanbari, S.&lt;/author&gt;&lt;author&gt;Weigend, S.&lt;/author&gt;&lt;author&gt;Zhang, Q.&lt;/author&gt;&lt;author&gt;Simianer, H.&lt;/author&gt;&lt;/authors&gt;&lt;/contributors&gt;&lt;titles&gt;&lt;title&gt;Properties of different selection signature statistics and a new strategy for combining them&lt;/title&gt;&lt;secondary-title&gt;Heredity&lt;/secondary-title&gt;&lt;/titles&gt;&lt;periodical&gt;&lt;full-title&gt;Heredity&lt;/full-title&gt;&lt;/periodical&gt;&lt;pages&gt;426-436&lt;/pages&gt;&lt;volume&gt;115&lt;/volume&gt;&lt;number&gt;5&lt;/number&gt;&lt;dates&gt;&lt;year&gt;2015&lt;/year&gt;&lt;pub-dates&gt;&lt;date&gt;05/20&amp;#xD;08/20/received&amp;#xD;03/25/revised&amp;#xD;03/31/accepted&lt;/date&gt;&lt;/pub-dates&gt;&lt;/dates&gt;&lt;publisher&gt;Nature Publishing Group&lt;/publisher&gt;&lt;isbn&gt;0018-067X&amp;#xD;1365-2540&lt;/isbn&gt;&lt;accession-num&gt;PMC4611237&lt;/accession-num&gt;&lt;urls&gt;&lt;related-urls&gt;&lt;url&gt;http://www.ncbi.nlm.nih.gov/pmc/articles/PMC4611237/&lt;/url&gt;&lt;url&gt;https://www.ncbi.nlm.nih.gov/pmc/articles/PMC4611237/pdf/hdy201542a.pdf&lt;/url&gt;&lt;/related-urls&gt;&lt;/urls&gt;&lt;electronic-resource-num&gt;10.1038/hdy.2015.42&lt;/electronic-resource-num&gt;&lt;remote-database-name&gt;PMC&lt;/remote-database-name&gt;&lt;research-notes&gt;DCMS method &amp;quot;De-correlated composite of multiple signals&amp;quot;&lt;/research-notes&gt;&lt;/record&gt;&lt;/Cite&gt;&lt;/EndNote&gt;</w:instrText>
            </w:r>
            <w:r w:rsidRPr="005303BD">
              <w:fldChar w:fldCharType="separate"/>
            </w:r>
            <w:r>
              <w:rPr>
                <w:noProof/>
              </w:rPr>
              <w:t>[55]</w:t>
            </w:r>
            <w:r w:rsidRPr="005303BD">
              <w:fldChar w:fldCharType="end"/>
            </w:r>
          </w:p>
        </w:tc>
        <w:tc>
          <w:tcPr>
            <w:tcW w:w="550" w:type="pct"/>
          </w:tcPr>
          <w:p w14:paraId="674FB4B3" w14:textId="77777777" w:rsidR="005303BD" w:rsidRPr="005303BD" w:rsidRDefault="005303BD" w:rsidP="005303BD">
            <w:pPr>
              <w:spacing w:after="200"/>
              <w:cnfStyle w:val="000000000000" w:firstRow="0" w:lastRow="0" w:firstColumn="0" w:lastColumn="0" w:oddVBand="0" w:evenVBand="0" w:oddHBand="0" w:evenHBand="0" w:firstRowFirstColumn="0" w:firstRowLastColumn="0" w:lastRowFirstColumn="0" w:lastRowLastColumn="0"/>
            </w:pPr>
            <w:r w:rsidRPr="005303BD">
              <w:t>Composite Method</w:t>
            </w:r>
          </w:p>
        </w:tc>
        <w:tc>
          <w:tcPr>
            <w:tcW w:w="572" w:type="pct"/>
          </w:tcPr>
          <w:p w14:paraId="77D42B50" w14:textId="77777777" w:rsidR="005303BD" w:rsidRPr="005303BD" w:rsidRDefault="005303BD" w:rsidP="005303BD">
            <w:pPr>
              <w:spacing w:after="200"/>
              <w:cnfStyle w:val="000000000000" w:firstRow="0" w:lastRow="0" w:firstColumn="0" w:lastColumn="0" w:oddVBand="0" w:evenVBand="0" w:oddHBand="0" w:evenHBand="0" w:firstRowFirstColumn="0" w:firstRowLastColumn="0" w:lastRowFirstColumn="0" w:lastRowLastColumn="0"/>
            </w:pPr>
            <w:r w:rsidRPr="005303BD">
              <w:t>Two populations phased SNP data</w:t>
            </w:r>
          </w:p>
        </w:tc>
        <w:tc>
          <w:tcPr>
            <w:tcW w:w="443" w:type="pct"/>
          </w:tcPr>
          <w:p w14:paraId="218E98AC" w14:textId="77777777" w:rsidR="005303BD" w:rsidRPr="005303BD" w:rsidRDefault="005303BD" w:rsidP="005303BD">
            <w:pPr>
              <w:spacing w:after="200"/>
              <w:cnfStyle w:val="000000000000" w:firstRow="0" w:lastRow="0" w:firstColumn="0" w:lastColumn="0" w:oddVBand="0" w:evenVBand="0" w:oddHBand="0" w:evenHBand="0" w:firstRowFirstColumn="0" w:firstRowLastColumn="0" w:lastRowFirstColumn="0" w:lastRowLastColumn="0"/>
            </w:pPr>
            <w:r w:rsidRPr="005303BD">
              <w:t>Sweeps</w:t>
            </w:r>
          </w:p>
        </w:tc>
        <w:tc>
          <w:tcPr>
            <w:tcW w:w="810" w:type="pct"/>
          </w:tcPr>
          <w:p w14:paraId="7683B4A8" w14:textId="77777777" w:rsidR="005303BD" w:rsidRPr="005303BD" w:rsidRDefault="005303BD" w:rsidP="005303BD">
            <w:pPr>
              <w:spacing w:after="200"/>
              <w:cnfStyle w:val="000000000000" w:firstRow="0" w:lastRow="0" w:firstColumn="0" w:lastColumn="0" w:oddVBand="0" w:evenVBand="0" w:oddHBand="0" w:evenHBand="0" w:firstRowFirstColumn="0" w:firstRowLastColumn="0" w:lastRowFirstColumn="0" w:lastRowLastColumn="0"/>
            </w:pPr>
            <w:r w:rsidRPr="005303BD">
              <w:t>None: statistical formula</w:t>
            </w:r>
          </w:p>
        </w:tc>
        <w:tc>
          <w:tcPr>
            <w:tcW w:w="2099" w:type="pct"/>
          </w:tcPr>
          <w:p w14:paraId="35B67762" w14:textId="78484C1B" w:rsidR="005303BD" w:rsidRPr="005303BD" w:rsidRDefault="005303BD" w:rsidP="005303BD">
            <w:pPr>
              <w:spacing w:after="200"/>
              <w:cnfStyle w:val="000000000000" w:firstRow="0" w:lastRow="0" w:firstColumn="0" w:lastColumn="0" w:oddVBand="0" w:evenVBand="0" w:oddHBand="0" w:evenHBand="0" w:firstRowFirstColumn="0" w:firstRowLastColumn="0" w:lastRowFirstColumn="0" w:lastRowLastColumn="0"/>
            </w:pPr>
            <w:r w:rsidRPr="005303BD">
              <w:t xml:space="preserve">DCMS was compared to CSS and meta-SS </w:t>
            </w:r>
            <w:r w:rsidRPr="005303BD">
              <w:fldChar w:fldCharType="begin">
                <w:fldData xml:space="preserve">PEVuZE5vdGU+PENpdGU+PEF1dGhvcj5VdHN1bm9taXlhPC9BdXRob3I+PFllYXI+MjAxMzwvWWVh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</w:fldData>
              </w:fldChar>
            </w:r>
            <w:r>
              <w:instrText xml:space="preserve"> ADDIN EN.CITE </w:instrText>
            </w:r>
            <w:r>
              <w:fldChar w:fldCharType="begin">
                <w:fldData xml:space="preserve">PEVuZE5vdGU+PENpdGU+PEF1dGhvcj5VdHN1bm9taXlhPC9BdXRob3I+PFllYXI+MjAxMzwvWWVh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</w:fldData>
              </w:fldChar>
            </w:r>
            <w:r>
              <w:instrText xml:space="preserve"> ADDIN EN.CITE.DATA </w:instrText>
            </w:r>
            <w:r>
              <w:fldChar w:fldCharType="end"/>
            </w:r>
            <w:r w:rsidRPr="005303BD">
              <w:fldChar w:fldCharType="separate"/>
            </w:r>
            <w:r>
              <w:rPr>
                <w:noProof/>
              </w:rPr>
              <w:t>[56]</w:t>
            </w:r>
            <w:r w:rsidRPr="005303BD">
              <w:fldChar w:fldCharType="end"/>
            </w:r>
            <w:r w:rsidRPr="005303BD">
              <w:t xml:space="preserve"> as they are all combining methods. DCMS outperforms both over a range of parameters, except where the frequency of the selected allele is low, or the interval distance is very high.</w:t>
            </w:r>
          </w:p>
        </w:tc>
      </w:tr>
      <w:tr w:rsidR="005303BD" w:rsidRPr="005303BD" w14:paraId="35E26AC1" w14:textId="77777777" w:rsidTr="005303BD">
        <w:tc>
          <w:tcPr>
            <w:cnfStyle w:val="001000000000" w:firstRow="0" w:lastRow="0" w:firstColumn="1" w:lastColumn="0" w:oddVBand="0" w:evenVBand="0" w:oddHBand="0" w:evenHBand="0" w:firstRowFirstColumn="0" w:firstRowLastColumn="0" w:lastRowFirstColumn="0" w:lastRowLastColumn="0"/>
            <w:tcW w:w="526" w:type="pct"/>
          </w:tcPr>
          <w:p w14:paraId="364AEC72" w14:textId="26AE8B58" w:rsidR="005303BD" w:rsidRPr="005303BD" w:rsidRDefault="005303BD" w:rsidP="005303BD">
            <w:pPr>
              <w:spacing w:after="200"/>
            </w:pPr>
            <w:r w:rsidRPr="005303BD">
              <w:t xml:space="preserve">CSS (Composite Selection Signals) </w:t>
            </w:r>
            <w:r w:rsidRPr="005303BD">
              <w:fldChar w:fldCharType="begin">
                <w:fldData xml:space="preserve">PEVuZE5vdGU+PENpdGU+PEF1dGhvcj5SYW5kaGF3YTwvQXV0aG9yPjxZZWFyPjIwMTQ8L1llYXI+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</w:fldData>
              </w:fldChar>
            </w:r>
            <w:r>
              <w:instrText xml:space="preserve"> ADDIN EN.CITE </w:instrText>
            </w:r>
            <w:r>
              <w:fldChar w:fldCharType="begin">
                <w:fldData xml:space="preserve">PEVuZE5vdGU+PENpdGU+PEF1dGhvcj5SYW5kaGF3YTwvQXV0aG9yPjxZZWFyPjIwMTQ8L1llYXI+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</w:fldData>
              </w:fldChar>
            </w:r>
            <w:r>
              <w:instrText xml:space="preserve"> ADDIN EN.CITE.DATA </w:instrText>
            </w:r>
            <w:r>
              <w:fldChar w:fldCharType="end"/>
            </w:r>
            <w:r w:rsidRPr="005303BD">
              <w:fldChar w:fldCharType="separate"/>
            </w:r>
            <w:r>
              <w:rPr>
                <w:noProof/>
              </w:rPr>
              <w:t>[57]</w:t>
            </w:r>
            <w:r w:rsidRPr="005303BD">
              <w:fldChar w:fldCharType="end"/>
            </w:r>
          </w:p>
          <w:p w14:paraId="735DAF99" w14:textId="77777777" w:rsidR="005303BD" w:rsidRPr="005303BD" w:rsidRDefault="005303BD" w:rsidP="005303BD">
            <w:pPr>
              <w:spacing w:after="200"/>
            </w:pPr>
          </w:p>
        </w:tc>
        <w:tc>
          <w:tcPr>
            <w:tcW w:w="550" w:type="pct"/>
          </w:tcPr>
          <w:p w14:paraId="6C2666C8" w14:textId="77777777" w:rsidR="005303BD" w:rsidRPr="005303BD" w:rsidRDefault="005303BD" w:rsidP="005303BD">
            <w:pPr>
              <w:spacing w:after="200"/>
              <w:cnfStyle w:val="000000000000" w:firstRow="0" w:lastRow="0" w:firstColumn="0" w:lastColumn="0" w:oddVBand="0" w:evenVBand="0" w:oddHBand="0" w:evenHBand="0" w:firstRowFirstColumn="0" w:firstRowLastColumn="0" w:lastRowFirstColumn="0" w:lastRowLastColumn="0"/>
            </w:pPr>
            <w:r w:rsidRPr="005303BD">
              <w:t>Composite Method</w:t>
            </w:r>
          </w:p>
        </w:tc>
        <w:tc>
          <w:tcPr>
            <w:tcW w:w="572" w:type="pct"/>
          </w:tcPr>
          <w:p w14:paraId="1841FD92" w14:textId="77777777" w:rsidR="005303BD" w:rsidRPr="005303BD" w:rsidRDefault="005303BD" w:rsidP="005303BD">
            <w:pPr>
              <w:spacing w:after="200"/>
              <w:cnfStyle w:val="000000000000" w:firstRow="0" w:lastRow="0" w:firstColumn="0" w:lastColumn="0" w:oddVBand="0" w:evenVBand="0" w:oddHBand="0" w:evenHBand="0" w:firstRowFirstColumn="0" w:firstRowLastColumn="0" w:lastRowFirstColumn="0" w:lastRowLastColumn="0"/>
            </w:pPr>
            <w:r w:rsidRPr="005303BD">
              <w:t>Two populations, phased SNP data. Ancestral/derived status if available</w:t>
            </w:r>
          </w:p>
        </w:tc>
        <w:tc>
          <w:tcPr>
            <w:tcW w:w="443" w:type="pct"/>
          </w:tcPr>
          <w:p w14:paraId="36A987B5" w14:textId="77777777" w:rsidR="005303BD" w:rsidRPr="005303BD" w:rsidRDefault="005303BD" w:rsidP="005303BD">
            <w:pPr>
              <w:spacing w:after="200"/>
              <w:cnfStyle w:val="000000000000" w:firstRow="0" w:lastRow="0" w:firstColumn="0" w:lastColumn="0" w:oddVBand="0" w:evenVBand="0" w:oddHBand="0" w:evenHBand="0" w:firstRowFirstColumn="0" w:firstRowLastColumn="0" w:lastRowFirstColumn="0" w:lastRowLastColumn="0"/>
            </w:pPr>
            <w:r w:rsidRPr="005303BD">
              <w:t>Sweeps</w:t>
            </w:r>
          </w:p>
        </w:tc>
        <w:tc>
          <w:tcPr>
            <w:tcW w:w="810" w:type="pct"/>
          </w:tcPr>
          <w:p w14:paraId="20C7F10A" w14:textId="77777777" w:rsidR="005303BD" w:rsidRPr="005303BD" w:rsidRDefault="005303BD" w:rsidP="005303BD">
            <w:pPr>
              <w:spacing w:after="200"/>
              <w:cnfStyle w:val="000000000000" w:firstRow="0" w:lastRow="0" w:firstColumn="0" w:lastColumn="0" w:oddVBand="0" w:evenVBand="0" w:oddHBand="0" w:evenHBand="0" w:firstRowFirstColumn="0" w:firstRowLastColumn="0" w:lastRowFirstColumn="0" w:lastRowLastColumn="0"/>
            </w:pPr>
            <w:r w:rsidRPr="005303BD">
              <w:t>None: statistical formula</w:t>
            </w:r>
          </w:p>
        </w:tc>
        <w:tc>
          <w:tcPr>
            <w:tcW w:w="2099" w:type="pct"/>
          </w:tcPr>
          <w:p w14:paraId="3176CEA5" w14:textId="77777777" w:rsidR="005303BD" w:rsidRPr="005303BD" w:rsidRDefault="005303BD" w:rsidP="005303BD">
            <w:pPr>
              <w:spacing w:after="200"/>
              <w:cnfStyle w:val="000000000000" w:firstRow="0" w:lastRow="0" w:firstColumn="0" w:lastColumn="0" w:oddVBand="0" w:evenVBand="0" w:oddHBand="0" w:evenHBand="0" w:firstRowFirstColumn="0" w:firstRowLastColumn="0" w:lastRowFirstColumn="0" w:lastRowLastColumn="0"/>
            </w:pPr>
            <w:r w:rsidRPr="005303BD">
              <w:t>No comparison to another model. Application to cattle and sheep data showed clusters of extreme CSS values in candidate regions.</w:t>
            </w:r>
          </w:p>
        </w:tc>
      </w:tr>
      <w:tr w:rsidR="005303BD" w:rsidRPr="005303BD" w14:paraId="61AB2706" w14:textId="77777777" w:rsidTr="005303BD">
        <w:tc>
          <w:tcPr>
            <w:cnfStyle w:val="001000000000" w:firstRow="0" w:lastRow="0" w:firstColumn="1" w:lastColumn="0" w:oddVBand="0" w:evenVBand="0" w:oddHBand="0" w:evenHBand="0" w:firstRowFirstColumn="0" w:firstRowLastColumn="0" w:lastRowFirstColumn="0" w:lastRowLastColumn="0"/>
            <w:tcW w:w="526" w:type="pct"/>
          </w:tcPr>
          <w:p w14:paraId="4A264DA6" w14:textId="0A6FDB37" w:rsidR="005303BD" w:rsidRPr="005303BD" w:rsidRDefault="005303BD" w:rsidP="005303BD">
            <w:pPr>
              <w:spacing w:after="200"/>
            </w:pPr>
            <w:r w:rsidRPr="005303BD">
              <w:t xml:space="preserve">Deep Learning </w:t>
            </w:r>
            <w:r w:rsidRPr="005303BD">
              <w:fldChar w:fldCharType="begin"/>
            </w:r>
            <w:r>
              <w:instrText xml:space="preserve"> ADDIN EN.CITE &lt;EndNote&gt;&lt;Cite&gt;&lt;Author&gt;Sheehan&lt;/Author&gt;&lt;Year&gt;2016&lt;/Year&gt;&lt;RecNum&gt;105&lt;/RecNum&gt;&lt;DisplayText&gt;[58]&lt;/DisplayText&gt;&lt;record&gt;&lt;rec-number&gt;105&lt;/rec-number&gt;&lt;foreign-keys&gt;&lt;key app="EN" db-id="e5vxz59tqvt2siep9ztxfp2ns2dddd9t2f05" timestamp="1508832010"&gt;105&lt;/key&gt;&lt;/foreign-keys&gt;&lt;ref-type name="Journal Article"&gt;17&lt;/ref-type&gt;&lt;contributors&gt;&lt;authors&gt;&lt;author&gt;Sheehan, Sara&lt;/author&gt;&lt;author&gt;Song, Yun S.&lt;/author&gt;&lt;/authors&gt;&lt;/contributors&gt;&lt;titles&gt;&lt;title&gt;Deep Learning for Population Genetic Inference&lt;/title&gt;&lt;secondary-title&gt;PLOS Computational Biology&lt;/secondary-title&gt;&lt;/titles&gt;&lt;periodical&gt;&lt;full-title&gt;PLOS Computational Biology&lt;/full-title&gt;&lt;/periodical&gt;&lt;pages&gt;e1004845&lt;/pages&gt;&lt;volume&gt;12&lt;/volume&gt;&lt;number&gt;3&lt;/number&gt;&lt;dates&gt;&lt;year&gt;2016&lt;/year&gt;&lt;/dates&gt;&lt;publisher&gt;Public Library of Science&lt;/publisher&gt;&lt;urls&gt;&lt;related-urls&gt;&lt;url&gt;https://doi.org/10.1371/journal.pcbi.1004845&lt;/url&gt;&lt;url&gt;https://www.ncbi.nlm.nih.gov/pmc/articles/PMC4809617/pdf/pcbi.1004845.pdf&lt;/url&gt;&lt;/related-urls&gt;&lt;/urls&gt;&lt;electronic-resource-num&gt;10.1371/journal.pcbi.1004845&lt;/electronic-resource-num&gt;&lt;research-notes&gt;Deep learning to study demography and selection jointly&amp;#xD;Application in Drosophila - lots of hard sweep compared to soft/balancing.&lt;/research-notes&gt;&lt;/record&gt;&lt;/Cite&gt;&lt;/EndNote&gt;</w:instrText>
            </w:r>
            <w:r w:rsidRPr="005303BD">
              <w:fldChar w:fldCharType="separate"/>
            </w:r>
            <w:r>
              <w:rPr>
                <w:noProof/>
              </w:rPr>
              <w:t>[58]</w:t>
            </w:r>
            <w:r w:rsidRPr="005303BD">
              <w:fldChar w:fldCharType="end"/>
            </w:r>
          </w:p>
        </w:tc>
        <w:tc>
          <w:tcPr>
            <w:tcW w:w="550" w:type="pct"/>
          </w:tcPr>
          <w:p w14:paraId="3A7DA37C" w14:textId="77777777" w:rsidR="005303BD" w:rsidRPr="005303BD" w:rsidRDefault="005303BD" w:rsidP="005303BD">
            <w:pPr>
              <w:spacing w:after="200"/>
              <w:cnfStyle w:val="000000000000" w:firstRow="0" w:lastRow="0" w:firstColumn="0" w:lastColumn="0" w:oddVBand="0" w:evenVBand="0" w:oddHBand="0" w:evenHBand="0" w:firstRowFirstColumn="0" w:firstRowLastColumn="0" w:lastRowFirstColumn="0" w:lastRowLastColumn="0"/>
            </w:pPr>
            <w:r w:rsidRPr="005303BD">
              <w:t xml:space="preserve">Machine Learning – </w:t>
            </w:r>
            <w:r w:rsidRPr="005303BD">
              <w:lastRenderedPageBreak/>
              <w:t>Neural Networks</w:t>
            </w:r>
          </w:p>
        </w:tc>
        <w:tc>
          <w:tcPr>
            <w:tcW w:w="572" w:type="pct"/>
          </w:tcPr>
          <w:p w14:paraId="00F59F26" w14:textId="77777777" w:rsidR="005303BD" w:rsidRPr="005303BD" w:rsidRDefault="005303BD" w:rsidP="005303BD">
            <w:pPr>
              <w:spacing w:after="200"/>
              <w:cnfStyle w:val="000000000000" w:firstRow="0" w:lastRow="0" w:firstColumn="0" w:lastColumn="0" w:oddVBand="0" w:evenVBand="0" w:oddHBand="0" w:evenHBand="0" w:firstRowFirstColumn="0" w:firstRowLastColumn="0" w:lastRowFirstColumn="0" w:lastRowLastColumn="0"/>
            </w:pPr>
            <w:r w:rsidRPr="005303BD">
              <w:lastRenderedPageBreak/>
              <w:t>Phased SNP data</w:t>
            </w:r>
          </w:p>
        </w:tc>
        <w:tc>
          <w:tcPr>
            <w:tcW w:w="443" w:type="pct"/>
          </w:tcPr>
          <w:p w14:paraId="69E712C6" w14:textId="77777777" w:rsidR="005303BD" w:rsidRPr="005303BD" w:rsidRDefault="005303BD" w:rsidP="005303BD">
            <w:pPr>
              <w:spacing w:after="200"/>
              <w:cnfStyle w:val="000000000000" w:firstRow="0" w:lastRow="0" w:firstColumn="0" w:lastColumn="0" w:oddVBand="0" w:evenVBand="0" w:oddHBand="0" w:evenHBand="0" w:firstRowFirstColumn="0" w:firstRowLastColumn="0" w:lastRowFirstColumn="0" w:lastRowLastColumn="0"/>
            </w:pPr>
            <w:r w:rsidRPr="005303BD">
              <w:t xml:space="preserve">Classification: Neutral, Hard, Soft </w:t>
            </w:r>
            <w:r w:rsidRPr="005303BD">
              <w:lastRenderedPageBreak/>
              <w:t>or Balancing, plus estimate of population sizes</w:t>
            </w:r>
          </w:p>
        </w:tc>
        <w:tc>
          <w:tcPr>
            <w:tcW w:w="810" w:type="pct"/>
          </w:tcPr>
          <w:p w14:paraId="60C828F2" w14:textId="77777777" w:rsidR="005303BD" w:rsidRPr="005303BD" w:rsidRDefault="005303BD" w:rsidP="005303BD">
            <w:pPr>
              <w:spacing w:after="200"/>
              <w:cnfStyle w:val="000000000000" w:firstRow="0" w:lastRow="0" w:firstColumn="0" w:lastColumn="0" w:oddVBand="0" w:evenVBand="0" w:oddHBand="0" w:evenHBand="0" w:firstRowFirstColumn="0" w:firstRowLastColumn="0" w:lastRowFirstColumn="0" w:lastRowLastColumn="0"/>
            </w:pPr>
            <w:hyperlink r:id="rId12" w:history="1">
              <w:r w:rsidRPr="005303BD">
                <w:rPr>
                  <w:color w:val="0563C1" w:themeColor="hyperlink"/>
                  <w:u w:val="single"/>
                </w:rPr>
                <w:t>https://sourceforge.net/projects/evonet/</w:t>
              </w:r>
            </w:hyperlink>
          </w:p>
        </w:tc>
        <w:tc>
          <w:tcPr>
            <w:tcW w:w="2099" w:type="pct"/>
          </w:tcPr>
          <w:p w14:paraId="79D7AA3F" w14:textId="77777777" w:rsidR="005303BD" w:rsidRPr="005303BD" w:rsidRDefault="005303BD" w:rsidP="005303BD">
            <w:pPr>
              <w:spacing w:after="200"/>
              <w:cnfStyle w:val="000000000000" w:firstRow="0" w:lastRow="0" w:firstColumn="0" w:lastColumn="0" w:oddVBand="0" w:evenVBand="0" w:oddHBand="0" w:evenHBand="0" w:firstRowFirstColumn="0" w:firstRowLastColumn="0" w:lastRowFirstColumn="0" w:lastRowLastColumn="0"/>
            </w:pPr>
            <w:r w:rsidRPr="005303BD">
              <w:t>No comparison model for the selection part, but when tested on simulations the model is good at specifying the correct class, especially with pre-training.</w:t>
            </w:r>
          </w:p>
        </w:tc>
      </w:tr>
      <w:tr w:rsidR="005303BD" w:rsidRPr="005303BD" w14:paraId="2ABF24CA" w14:textId="77777777" w:rsidTr="005303BD">
        <w:tc>
          <w:tcPr>
            <w:cnfStyle w:val="001000000000" w:firstRow="0" w:lastRow="0" w:firstColumn="1" w:lastColumn="0" w:oddVBand="0" w:evenVBand="0" w:oddHBand="0" w:evenHBand="0" w:firstRowFirstColumn="0" w:firstRowLastColumn="0" w:lastRowFirstColumn="0" w:lastRowLastColumn="0"/>
            <w:tcW w:w="526" w:type="pct"/>
          </w:tcPr>
          <w:p w14:paraId="7E04FFFF" w14:textId="77777777" w:rsidR="005303BD" w:rsidRPr="005303BD" w:rsidRDefault="005303BD" w:rsidP="005303BD">
            <w:pPr>
              <w:spacing w:after="200"/>
            </w:pPr>
            <w:r w:rsidRPr="005303BD">
              <w:lastRenderedPageBreak/>
              <w:t xml:space="preserve">S/HIC </w:t>
            </w:r>
          </w:p>
          <w:p w14:paraId="20DDCC47" w14:textId="77777777" w:rsidR="005303BD" w:rsidRPr="005303BD" w:rsidRDefault="005303BD" w:rsidP="005303BD">
            <w:pPr>
              <w:spacing w:after="200"/>
            </w:pPr>
            <w:r w:rsidRPr="005303BD">
              <w:t>(Soft/Hard</w:t>
            </w:r>
          </w:p>
          <w:p w14:paraId="77F29655" w14:textId="643BDD52" w:rsidR="005303BD" w:rsidRPr="005303BD" w:rsidRDefault="005303BD" w:rsidP="005303BD">
            <w:pPr>
              <w:spacing w:after="200"/>
            </w:pPr>
            <w:r w:rsidRPr="005303BD">
              <w:t xml:space="preserve">Inference through Classification) </w:t>
            </w:r>
            <w:r w:rsidRPr="005303BD">
              <w:fldChar w:fldCharType="begin"/>
            </w:r>
            <w:r>
              <w:instrText xml:space="preserve"> ADDIN EN.CITE &lt;EndNote&gt;&lt;Cite&gt;&lt;Author&gt;Schrider&lt;/Author&gt;&lt;Year&gt;2016&lt;/Year&gt;&lt;RecNum&gt;103&lt;/RecNum&gt;&lt;DisplayText&gt;[59]&lt;/DisplayText&gt;&lt;record&gt;&lt;rec-number&gt;103&lt;/rec-number&gt;&lt;foreign-keys&gt;&lt;key app="EN" db-id="e5vxz59tqvt2siep9ztxfp2ns2dddd9t2f05" timestamp="1508755693"&gt;103&lt;/key&gt;&lt;/foreign-keys&gt;&lt;ref-type name="Journal Article"&gt;17&lt;/ref-type&gt;&lt;contributors&gt;&lt;authors&gt;&lt;author&gt;Schrider, Daniel R.&lt;/author&gt;&lt;author&gt;Kern, Andrew D.&lt;/author&gt;&lt;/authors&gt;&lt;/contributors&gt;&lt;titles&gt;&lt;title&gt;S/HIC: Robust Identification of Soft and Hard Sweeps Using Machine Learning&lt;/title&gt;&lt;secondary-title&gt;PLOS Genetics&lt;/secondary-title&gt;&lt;/titles&gt;&lt;periodical&gt;&lt;full-title&gt;PLOS Genetics&lt;/full-title&gt;&lt;/periodical&gt;&lt;pages&gt;e1005928&lt;/pages&gt;&lt;volume&gt;12&lt;/volume&gt;&lt;number&gt;3&lt;/number&gt;&lt;dates&gt;&lt;year&gt;2016&lt;/year&gt;&lt;/dates&gt;&lt;publisher&gt;Public Library of Science&lt;/publisher&gt;&lt;urls&gt;&lt;related-urls&gt;&lt;url&gt;https://doi.org/10.1371/journal.pgen.1005928&lt;/url&gt;&lt;url&gt;https://www.ncbi.nlm.nih.gov/pmc/articles/PMC4792382/pdf/pgen.1005928.pdf&lt;/url&gt;&lt;/related-urls&gt;&lt;/urls&gt;&lt;electronic-resource-num&gt;10.1371/journal.pgen.1005928&lt;/electronic-resource-num&gt;&lt;research-notes&gt;Decribes S/HIC method.  Uses Extremely Random Trees.  &amp;#xD;Methods it draws on:&amp;#xD;- pi&amp;#xD;- theta[w]&amp;#xD;- theta[H]&amp;#xD;- number of distinct haplotypes&amp;#xD;- average Haplotype homozygosity&amp;#xD;- H12&amp;#xD;- H2/H1&amp;#xD;- Zns&amp;#xD;- Max[omega]&lt;/research-notes&gt;&lt;/record&gt;&lt;/Cite&gt;&lt;/EndNote&gt;</w:instrText>
            </w:r>
            <w:r w:rsidRPr="005303BD">
              <w:fldChar w:fldCharType="separate"/>
            </w:r>
            <w:r>
              <w:rPr>
                <w:noProof/>
              </w:rPr>
              <w:t>[59]</w:t>
            </w:r>
            <w:r w:rsidRPr="005303BD">
              <w:fldChar w:fldCharType="end"/>
            </w:r>
          </w:p>
        </w:tc>
        <w:tc>
          <w:tcPr>
            <w:tcW w:w="550" w:type="pct"/>
          </w:tcPr>
          <w:p w14:paraId="307E3337" w14:textId="77777777" w:rsidR="005303BD" w:rsidRPr="005303BD" w:rsidRDefault="005303BD" w:rsidP="005303BD">
            <w:pPr>
              <w:spacing w:after="200"/>
              <w:cnfStyle w:val="000000000000" w:firstRow="0" w:lastRow="0" w:firstColumn="0" w:lastColumn="0" w:oddVBand="0" w:evenVBand="0" w:oddHBand="0" w:evenHBand="0" w:firstRowFirstColumn="0" w:firstRowLastColumn="0" w:lastRowFirstColumn="0" w:lastRowLastColumn="0"/>
            </w:pPr>
            <w:r w:rsidRPr="005303BD">
              <w:t>Machine learning, extremely random trees</w:t>
            </w:r>
          </w:p>
        </w:tc>
        <w:tc>
          <w:tcPr>
            <w:tcW w:w="572" w:type="pct"/>
          </w:tcPr>
          <w:p w14:paraId="747F9407" w14:textId="77777777" w:rsidR="005303BD" w:rsidRPr="005303BD" w:rsidRDefault="005303BD" w:rsidP="005303BD">
            <w:pPr>
              <w:spacing w:after="200"/>
              <w:cnfStyle w:val="000000000000" w:firstRow="0" w:lastRow="0" w:firstColumn="0" w:lastColumn="0" w:oddVBand="0" w:evenVBand="0" w:oddHBand="0" w:evenHBand="0" w:firstRowFirstColumn="0" w:firstRowLastColumn="0" w:lastRowFirstColumn="0" w:lastRowLastColumn="0"/>
            </w:pPr>
            <w:r w:rsidRPr="005303BD">
              <w:t>Phased SNP data, including ancestral/derived status</w:t>
            </w:r>
          </w:p>
        </w:tc>
        <w:tc>
          <w:tcPr>
            <w:tcW w:w="443" w:type="pct"/>
          </w:tcPr>
          <w:p w14:paraId="5D5EC295" w14:textId="77777777" w:rsidR="005303BD" w:rsidRPr="005303BD" w:rsidRDefault="005303BD" w:rsidP="005303BD">
            <w:pPr>
              <w:spacing w:after="200"/>
              <w:cnfStyle w:val="000000000000" w:firstRow="0" w:lastRow="0" w:firstColumn="0" w:lastColumn="0" w:oddVBand="0" w:evenVBand="0" w:oddHBand="0" w:evenHBand="0" w:firstRowFirstColumn="0" w:firstRowLastColumn="0" w:lastRowFirstColumn="0" w:lastRowLastColumn="0"/>
            </w:pPr>
            <w:r w:rsidRPr="005303BD">
              <w:t>Classification: Hard, Hard-linked [Near a hard sweep], Soft, Soft-linked, Neutral</w:t>
            </w:r>
          </w:p>
        </w:tc>
        <w:tc>
          <w:tcPr>
            <w:tcW w:w="810" w:type="pct"/>
          </w:tcPr>
          <w:p w14:paraId="175BB9A7" w14:textId="77777777" w:rsidR="005303BD" w:rsidRPr="005303BD" w:rsidRDefault="005303BD" w:rsidP="005303BD">
            <w:pPr>
              <w:spacing w:after="200"/>
              <w:cnfStyle w:val="000000000000" w:firstRow="0" w:lastRow="0" w:firstColumn="0" w:lastColumn="0" w:oddVBand="0" w:evenVBand="0" w:oddHBand="0" w:evenHBand="0" w:firstRowFirstColumn="0" w:firstRowLastColumn="0" w:lastRowFirstColumn="0" w:lastRowLastColumn="0"/>
            </w:pPr>
            <w:hyperlink r:id="rId13" w:history="1">
              <w:r w:rsidRPr="005303BD">
                <w:rPr>
                  <w:color w:val="0563C1" w:themeColor="hyperlink"/>
                  <w:u w:val="single"/>
                </w:rPr>
                <w:t>https://github.com/kern-lab/shIC</w:t>
              </w:r>
            </w:hyperlink>
          </w:p>
        </w:tc>
        <w:tc>
          <w:tcPr>
            <w:tcW w:w="2099" w:type="pct"/>
          </w:tcPr>
          <w:p w14:paraId="34EE083F" w14:textId="77777777" w:rsidR="005303BD" w:rsidRPr="005303BD" w:rsidRDefault="005303BD" w:rsidP="005303BD">
            <w:pPr>
              <w:spacing w:after="200"/>
              <w:cnfStyle w:val="000000000000" w:firstRow="0" w:lastRow="0" w:firstColumn="0" w:lastColumn="0" w:oddVBand="0" w:evenVBand="0" w:oddHBand="0" w:evenHBand="0" w:firstRowFirstColumn="0" w:firstRowLastColumn="0" w:lastRowFirstColumn="0" w:lastRowLastColumn="0"/>
            </w:pPr>
            <w:r w:rsidRPr="005303BD">
              <w:t>Outperforms seven other methods, distinguishing regions with a sweep from those which are neutral or linked to sweeps.</w:t>
            </w:r>
          </w:p>
        </w:tc>
      </w:tr>
      <w:tr w:rsidR="005303BD" w:rsidRPr="005303BD" w14:paraId="0B29AB08" w14:textId="77777777" w:rsidTr="005303BD">
        <w:tc>
          <w:tcPr>
            <w:cnfStyle w:val="001000000000" w:firstRow="0" w:lastRow="0" w:firstColumn="1" w:lastColumn="0" w:oddVBand="0" w:evenVBand="0" w:oddHBand="0" w:evenHBand="0" w:firstRowFirstColumn="0" w:firstRowLastColumn="0" w:lastRowFirstColumn="0" w:lastRowLastColumn="0"/>
            <w:tcW w:w="526" w:type="pct"/>
          </w:tcPr>
          <w:p w14:paraId="01F3334D" w14:textId="3A2ABC8C" w:rsidR="005303BD" w:rsidRPr="005303BD" w:rsidRDefault="005303BD" w:rsidP="005303BD">
            <w:pPr>
              <w:spacing w:after="200"/>
            </w:pPr>
            <w:r w:rsidRPr="005303BD">
              <w:lastRenderedPageBreak/>
              <w:t xml:space="preserve">Hierarchical Boosting </w:t>
            </w:r>
            <w:r w:rsidRPr="005303BD">
              <w:fldChar w:fldCharType="begin"/>
            </w:r>
            <w:r>
              <w:instrText xml:space="preserve"> ADDIN EN.CITE &lt;EndNote&gt;&lt;Cite&gt;&lt;Author&gt;Pybus&lt;/Author&gt;&lt;Year&gt;2015&lt;/Year&gt;&lt;RecNum&gt;104&lt;/RecNum&gt;&lt;DisplayText&gt;[60]&lt;/DisplayText&gt;&lt;record&gt;&lt;rec-number&gt;104&lt;/rec-number&gt;&lt;foreign-keys&gt;&lt;key app="EN" db-id="e5vxz59tqvt2siep9ztxfp2ns2dddd9t2f05" timestamp="1508765607"&gt;104&lt;/key&gt;&lt;/foreign-keys&gt;&lt;ref-type name="Journal Article"&gt;17&lt;/ref-type&gt;&lt;contributors&gt;&lt;authors&gt;&lt;author&gt;Pybus, Marc&lt;/author&gt;&lt;author&gt;Luisi, Pierre&lt;/author&gt;&lt;author&gt;Dall&amp;apos;Olio, Giovanni Marco&lt;/author&gt;&lt;author&gt;Uzkudun, Manu&lt;/author&gt;&lt;author&gt;Laayouni, Hafid&lt;/author&gt;&lt;author&gt;Bertranpetit, Jaume&lt;/author&gt;&lt;author&gt;Engelken, Johannes&lt;/author&gt;&lt;/authors&gt;&lt;/contributors&gt;&lt;titles&gt;&lt;title&gt;Hierarchical boosting: a machine-learning framework to detect and classify hard selective sweeps in human populations&lt;/title&gt;&lt;secondary-title&gt;Bioinformatics&lt;/secondary-title&gt;&lt;/titles&gt;&lt;periodical&gt;&lt;full-title&gt;Bioinformatics&lt;/full-title&gt;&lt;/periodical&gt;&lt;pages&gt;3946-3952&lt;/pages&gt;&lt;volume&gt;31&lt;/volume&gt;&lt;number&gt;24&lt;/number&gt;&lt;dates&gt;&lt;year&gt;2015&lt;/year&gt;&lt;/dates&gt;&lt;isbn&gt;1367-4803&lt;/isbn&gt;&lt;urls&gt;&lt;related-urls&gt;&lt;url&gt;http://dx.doi.org/10.1093/bioinformatics/btv493&lt;/url&gt;&lt;url&gt;https://oup.silverchair-cdn.com/oup/backfile/Content_public/Journal/bioinformatics/31/24/10.1093_bioinformatics_btv493/2/btv493.pdf?Expires=1509037069&amp;amp;Signature=eb23izfejjwXqAvrlxl8vaRnTCy1Ek~OVFs86Cx-ETYVXOoBmvQMod2jt0rEy3U-J9sGA~uQavo81MH0U0vmmmgKradxBXw2HxdNrK3jKO49yrFiKqCOTBTRFpIibB16BsezLU2GNSDIoQslYV2VWK1vXNfEzOZ2WSEtvkZmDgrKmn4YeLMwBseckawHINiz1RsasUgp~eddp5Te83YIDTamPe~zzMmIC~D6t5jicAeNGCPPOxd1ivDYMuneKh6lZdlkeHcyUkZcKpfPTm674uDwDcvRrI9A-Z9GxJxkswqyQlzySPs6BBzX2AeHb9BFZeQfrUDYgGhUcEEK-iSWvw__&amp;amp;Key-Pair-Id=APKAIUCZBIA4LVPAVW3Q&lt;/url&gt;&lt;/related-urls&gt;&lt;/urls&gt;&lt;electronic-resource-num&gt;10.1093/bioinformatics/btv493&lt;/electronic-resource-num&gt;&lt;research-notes&gt;Boosting method&amp;#xD;R-package &amp;quot;hierarchical boosting&amp;quot; mboost&amp;#xD;Selection tests:&amp;#xD;- CLR&amp;#xD;- iHS&amp;#xD;- XP-EHH&amp;#xD;- dDAF&amp;#xD;- diHH&amp;#xD;- Fay and Wu&amp;apos;s H&amp;#xD;- Omega&amp;#xD;- EHH Av&amp;#xD;- Fu and Li&amp;apos;s D&amp;#xD;- Tajima&amp;apos;s D&lt;/research-notes&gt;&lt;/record&gt;&lt;/Cite&gt;&lt;/EndNote&gt;</w:instrText>
            </w:r>
            <w:r w:rsidRPr="005303BD">
              <w:fldChar w:fldCharType="separate"/>
            </w:r>
            <w:r>
              <w:rPr>
                <w:noProof/>
              </w:rPr>
              <w:t>[60]</w:t>
            </w:r>
            <w:r w:rsidRPr="005303BD">
              <w:fldChar w:fldCharType="end"/>
            </w:r>
          </w:p>
        </w:tc>
        <w:tc>
          <w:tcPr>
            <w:tcW w:w="550" w:type="pct"/>
          </w:tcPr>
          <w:p w14:paraId="6A03C33F" w14:textId="77777777" w:rsidR="005303BD" w:rsidRPr="005303BD" w:rsidRDefault="005303BD" w:rsidP="005303BD">
            <w:pPr>
              <w:spacing w:after="200"/>
              <w:cnfStyle w:val="000000000000" w:firstRow="0" w:lastRow="0" w:firstColumn="0" w:lastColumn="0" w:oddVBand="0" w:evenVBand="0" w:oddHBand="0" w:evenHBand="0" w:firstRowFirstColumn="0" w:firstRowLastColumn="0" w:lastRowFirstColumn="0" w:lastRowLastColumn="0"/>
            </w:pPr>
            <w:r w:rsidRPr="005303BD">
              <w:t>Machine learning - boosting</w:t>
            </w:r>
          </w:p>
        </w:tc>
        <w:tc>
          <w:tcPr>
            <w:tcW w:w="572" w:type="pct"/>
          </w:tcPr>
          <w:p w14:paraId="2D664386" w14:textId="77777777" w:rsidR="005303BD" w:rsidRPr="005303BD" w:rsidRDefault="005303BD" w:rsidP="005303BD">
            <w:pPr>
              <w:spacing w:after="200"/>
              <w:cnfStyle w:val="000000000000" w:firstRow="0" w:lastRow="0" w:firstColumn="0" w:lastColumn="0" w:oddVBand="0" w:evenVBand="0" w:oddHBand="0" w:evenHBand="0" w:firstRowFirstColumn="0" w:firstRowLastColumn="0" w:lastRowFirstColumn="0" w:lastRowLastColumn="0"/>
            </w:pPr>
            <w:r w:rsidRPr="005303BD">
              <w:t>Phased SNP data</w:t>
            </w:r>
          </w:p>
        </w:tc>
        <w:tc>
          <w:tcPr>
            <w:tcW w:w="443" w:type="pct"/>
          </w:tcPr>
          <w:p w14:paraId="47392AEB" w14:textId="77777777" w:rsidR="005303BD" w:rsidRPr="005303BD" w:rsidRDefault="005303BD" w:rsidP="005303BD">
            <w:pPr>
              <w:spacing w:after="200"/>
              <w:cnfStyle w:val="000000000000" w:firstRow="0" w:lastRow="0" w:firstColumn="0" w:lastColumn="0" w:oddVBand="0" w:evenVBand="0" w:oddHBand="0" w:evenHBand="0" w:firstRowFirstColumn="0" w:firstRowLastColumn="0" w:lastRowFirstColumn="0" w:lastRowLastColumn="0"/>
            </w:pPr>
            <w:r w:rsidRPr="005303BD">
              <w:t>Classification: complete or incomplete sweeps, ancient or recent</w:t>
            </w:r>
          </w:p>
        </w:tc>
        <w:tc>
          <w:tcPr>
            <w:tcW w:w="810" w:type="pct"/>
          </w:tcPr>
          <w:p w14:paraId="77305EE5" w14:textId="77777777" w:rsidR="005303BD" w:rsidRPr="005303BD" w:rsidRDefault="005303BD" w:rsidP="005303BD">
            <w:pPr>
              <w:spacing w:after="200"/>
              <w:cnfStyle w:val="000000000000" w:firstRow="0" w:lastRow="0" w:firstColumn="0" w:lastColumn="0" w:oddVBand="0" w:evenVBand="0" w:oddHBand="0" w:evenHBand="0" w:firstRowFirstColumn="0" w:firstRowLastColumn="0" w:lastRowFirstColumn="0" w:lastRowLastColumn="0"/>
            </w:pPr>
            <w:hyperlink r:id="rId14" w:history="1">
              <w:r w:rsidRPr="005303BD">
                <w:rPr>
                  <w:color w:val="0563C1" w:themeColor="hyperlink"/>
                  <w:u w:val="single"/>
                </w:rPr>
                <w:t>http://hsb.upf.edu/</w:t>
              </w:r>
            </w:hyperlink>
          </w:p>
          <w:p w14:paraId="15B57C1E" w14:textId="77777777" w:rsidR="005303BD" w:rsidRPr="005303BD" w:rsidRDefault="005303BD" w:rsidP="005303BD">
            <w:pPr>
              <w:spacing w:after="200"/>
              <w:cnfStyle w:val="000000000000" w:firstRow="0" w:lastRow="0" w:firstColumn="0" w:lastColumn="0" w:oddVBand="0" w:evenVBand="0" w:oddHBand="0" w:evenHBand="0" w:firstRowFirstColumn="0" w:firstRowLastColumn="0" w:lastRowFirstColumn="0" w:lastRowLastColumn="0"/>
            </w:pPr>
          </w:p>
        </w:tc>
        <w:tc>
          <w:tcPr>
            <w:tcW w:w="2099" w:type="pct"/>
          </w:tcPr>
          <w:p w14:paraId="6E67475D" w14:textId="4E1201D1" w:rsidR="005303BD" w:rsidRPr="005303BD" w:rsidRDefault="005303BD" w:rsidP="004F03CC">
            <w:pPr>
              <w:keepNext/>
              <w:spacing w:after="200"/>
              <w:cnfStyle w:val="000000000000" w:firstRow="0" w:lastRow="0" w:firstColumn="0" w:lastColumn="0" w:oddVBand="0" w:evenVBand="0" w:oddHBand="0" w:evenHBand="0" w:firstRowFirstColumn="0" w:firstRowLastColumn="0" w:lastRowFirstColumn="0" w:lastRowLastColumn="0"/>
            </w:pPr>
            <w:r w:rsidRPr="005303BD">
              <w:t xml:space="preserve">Compared to </w:t>
            </w:r>
            <w:proofErr w:type="spellStart"/>
            <w:r w:rsidRPr="005303BD">
              <w:t>evolBoosting</w:t>
            </w:r>
            <w:proofErr w:type="spellEnd"/>
            <w:r w:rsidRPr="005303BD">
              <w:t xml:space="preserve"> </w:t>
            </w:r>
            <w:r w:rsidRPr="005303BD">
              <w:fldChar w:fldCharType="begin">
                <w:fldData xml:space="preserve">PEVuZE5vdGU+PENpdGU+PEF1dGhvcj5MaW48L0F1dGhvcj48WWVhcj4yMDExPC9ZZWFyPjxSZWNO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</w:fldData>
              </w:fldChar>
            </w:r>
            <w:r>
              <w:instrText xml:space="preserve"> ADDIN EN.CITE </w:instrText>
            </w:r>
            <w:r>
              <w:fldChar w:fldCharType="begin">
                <w:fldData xml:space="preserve">PEVuZE5vdGU+PENpdGU+PEF1dGhvcj5MaW48L0F1dGhvcj48WWVhcj4yMDExPC9ZZWFyPjxSZWNO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</w:fldData>
              </w:fldChar>
            </w:r>
            <w:r>
              <w:instrText xml:space="preserve"> ADDIN EN.CITE.DATA </w:instrText>
            </w:r>
            <w:r>
              <w:fldChar w:fldCharType="end"/>
            </w:r>
            <w:r w:rsidRPr="005303BD">
              <w:fldChar w:fldCharType="separate"/>
            </w:r>
            <w:r>
              <w:rPr>
                <w:noProof/>
              </w:rPr>
              <w:t>[61]</w:t>
            </w:r>
            <w:r w:rsidRPr="005303BD">
              <w:fldChar w:fldCharType="end"/>
            </w:r>
            <w:r w:rsidRPr="005303BD">
              <w:t xml:space="preserve">, CMS </w:t>
            </w:r>
            <w:r w:rsidRPr="005303BD">
              <w:fldChar w:fldCharType="begin">
                <w:fldData xml:space="preserve">PEVuZE5vdGU+PENpdGU+PEF1dGhvcj5Hcm9zc21hbjwvQXV0aG9yPjxZZWFyPjIwMTM8L1llYXI+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=
</w:fldData>
              </w:fldChar>
            </w:r>
            <w:r>
              <w:instrText xml:space="preserve"> ADDIN EN.CITE </w:instrText>
            </w:r>
            <w:r>
              <w:fldChar w:fldCharType="begin">
                <w:fldData xml:space="preserve">PEVuZE5vdGU+PENpdGU+PEF1dGhvcj5Hcm9zc21hbjwvQXV0aG9yPjxZZWFyPjIwMTM8L1llYXI+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=
</w:fldData>
              </w:fldChar>
            </w:r>
            <w:r>
              <w:instrText xml:space="preserve"> ADDIN EN.CITE.DATA </w:instrText>
            </w:r>
            <w:r>
              <w:fldChar w:fldCharType="end"/>
            </w:r>
            <w:r w:rsidRPr="005303BD">
              <w:fldChar w:fldCharType="separate"/>
            </w:r>
            <w:r>
              <w:rPr>
                <w:noProof/>
              </w:rPr>
              <w:t>[62]</w:t>
            </w:r>
            <w:r w:rsidRPr="005303BD">
              <w:fldChar w:fldCharType="end"/>
            </w:r>
            <w:r w:rsidRPr="005303BD">
              <w:t xml:space="preserve"> and </w:t>
            </w:r>
            <w:proofErr w:type="spellStart"/>
            <w:r w:rsidRPr="005303BD">
              <w:t>SFselect</w:t>
            </w:r>
            <w:proofErr w:type="spellEnd"/>
            <w:r w:rsidRPr="005303BD">
              <w:t xml:space="preserve"> </w:t>
            </w:r>
            <w:r w:rsidRPr="005303BD">
              <w:fldChar w:fldCharType="begin">
                <w:fldData xml:space="preserve">PEVuZE5vdGU+PENpdGU+PEF1dGhvcj5Sb25lbjwvQXV0aG9yPjxZZWFyPjIwMTM8L1llYXI+PFJl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==
</w:fldData>
              </w:fldChar>
            </w:r>
            <w:r>
              <w:instrText xml:space="preserve"> ADDIN EN.CITE </w:instrText>
            </w:r>
            <w:r>
              <w:fldChar w:fldCharType="begin">
                <w:fldData xml:space="preserve">PEVuZE5vdGU+PENpdGU+PEF1dGhvcj5Sb25lbjwvQXV0aG9yPjxZZWFyPjIwMTM8L1llYXI+PFJl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==
</w:fldData>
              </w:fldChar>
            </w:r>
            <w:r>
              <w:instrText xml:space="preserve"> ADDIN EN.CITE.DATA </w:instrText>
            </w:r>
            <w:r>
              <w:fldChar w:fldCharType="end"/>
            </w:r>
            <w:r w:rsidRPr="005303BD">
              <w:fldChar w:fldCharType="separate"/>
            </w:r>
            <w:r>
              <w:rPr>
                <w:noProof/>
              </w:rPr>
              <w:t>[63]</w:t>
            </w:r>
            <w:r w:rsidRPr="005303BD">
              <w:fldChar w:fldCharType="end"/>
            </w:r>
            <w:r w:rsidRPr="005303BD">
              <w:t xml:space="preserve"> – had the highest sensitivity under every scenario simulated. </w:t>
            </w:r>
          </w:p>
        </w:tc>
      </w:tr>
    </w:tbl>
    <w:p w14:paraId="52E52F02" w14:textId="1F7BA011" w:rsidR="003D4378" w:rsidRDefault="003D4378" w:rsidP="004F03CC">
      <w:pPr>
        <w:pStyle w:val="Caption"/>
        <w:sectPr w:rsidR="003D4378" w:rsidSect="003D4378">
          <w:pgSz w:w="16838" w:h="11906" w:orient="landscape"/>
          <w:pgMar w:top="1440" w:right="1440" w:bottom="1440" w:left="1440" w:header="708" w:footer="708" w:gutter="0"/>
          <w:cols w:space="708"/>
          <w:docGrid w:linePitch="360"/>
        </w:sectPr>
      </w:pPr>
    </w:p>
    <w:p w14:paraId="2C1A7F16" w14:textId="7E8CFC57" w:rsidR="00D77165" w:rsidRPr="00B11C6B" w:rsidRDefault="00D77165" w:rsidP="009A2D1A">
      <w:pPr>
        <w:pStyle w:val="Heading2"/>
      </w:pPr>
      <w:r w:rsidRPr="00B11C6B">
        <w:lastRenderedPageBreak/>
        <w:t>L</w:t>
      </w:r>
      <w:r w:rsidR="000279E1" w:rsidRPr="00B11C6B">
        <w:t>inkage disequilibrium based m</w:t>
      </w:r>
      <w:r w:rsidRPr="00B11C6B">
        <w:t>ethods</w:t>
      </w:r>
    </w:p>
    <w:p w14:paraId="3CB75B8A" w14:textId="33F440AA" w:rsidR="00957CC3" w:rsidRDefault="00D77165" w:rsidP="009A2D1A">
      <w:r w:rsidRPr="00B11C6B">
        <w:t xml:space="preserve">Linkage Disequilibrium (LD) methods </w:t>
      </w:r>
      <w:r w:rsidR="00987F90">
        <w:t>identify</w:t>
      </w:r>
      <w:r w:rsidR="00E609B1">
        <w:t xml:space="preserve"> genomic</w:t>
      </w:r>
      <w:r w:rsidR="00AF3501">
        <w:t xml:space="preserve"> regions in which</w:t>
      </w:r>
      <w:r w:rsidRPr="00B11C6B">
        <w:t xml:space="preserve"> hitchhiking</w:t>
      </w:r>
      <w:r w:rsidR="00987F90">
        <w:t xml:space="preserve"> has taken place</w:t>
      </w:r>
      <w:r w:rsidRPr="00B11C6B">
        <w:t xml:space="preserve"> b</w:t>
      </w:r>
      <w:r w:rsidR="00A95055">
        <w:t>y finding correlations between s</w:t>
      </w:r>
      <w:r w:rsidR="00990E31">
        <w:t xml:space="preserve">ingle nucleotide </w:t>
      </w:r>
      <w:r w:rsidR="00A95055">
        <w:t>polymorphisms (SNPs)</w:t>
      </w:r>
      <w:r w:rsidR="00987F90">
        <w:t>.</w:t>
      </w:r>
      <w:r w:rsidR="00BD1EA6">
        <w:t xml:space="preserve"> </w:t>
      </w:r>
      <w:r w:rsidR="003A0B44" w:rsidRPr="00B11C6B">
        <w:t>The Z</w:t>
      </w:r>
      <w:r w:rsidR="003A0B44" w:rsidRPr="00B11C6B">
        <w:rPr>
          <w:vertAlign w:val="subscript"/>
        </w:rPr>
        <w:t>α</w:t>
      </w:r>
      <w:r w:rsidR="003A0B44" w:rsidRPr="00B11C6B">
        <w:t xml:space="preserve"> method by Jacobs </w:t>
      </w:r>
      <w:r w:rsidR="003A0B44" w:rsidRPr="00DB3E66">
        <w:rPr>
          <w:i/>
        </w:rPr>
        <w:t>et al</w:t>
      </w:r>
      <w:r w:rsidR="003A0B44" w:rsidRPr="00B11C6B">
        <w:t xml:space="preserve"> </w:t>
      </w:r>
      <w:r w:rsidR="003A0B44" w:rsidRPr="00B11C6B">
        <w:fldChar w:fldCharType="begin">
          <w:fldData xml:space="preserve">PEVuZE5vdGU+PENpdGU+PEF1dGhvcj5KYWNvYnM8L0F1dGhvcj48WWVhcj4yMDE2PC9ZZWFyPjxS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</w:fldData>
        </w:fldChar>
      </w:r>
      <w:r w:rsidR="00FC4031">
        <w:instrText xml:space="preserve"> ADDIN EN.CITE </w:instrText>
      </w:r>
      <w:r w:rsidR="00FC4031">
        <w:fldChar w:fldCharType="begin">
          <w:fldData xml:space="preserve">PEVuZE5vdGU+PENpdGU+PEF1dGhvcj5KYWNvYnM8L0F1dGhvcj48WWVhcj4yMDE2PC9ZZWFyPjxS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</w:fldData>
        </w:fldChar>
      </w:r>
      <w:r w:rsidR="00FC4031">
        <w:instrText xml:space="preserve"> ADDIN EN.CITE.DATA </w:instrText>
      </w:r>
      <w:r w:rsidR="00FC4031">
        <w:fldChar w:fldCharType="end"/>
      </w:r>
      <w:r w:rsidR="003A0B44" w:rsidRPr="00B11C6B">
        <w:fldChar w:fldCharType="separate"/>
      </w:r>
      <w:r w:rsidR="00B510DD">
        <w:rPr>
          <w:noProof/>
        </w:rPr>
        <w:t>[32]</w:t>
      </w:r>
      <w:r w:rsidR="003A0B44" w:rsidRPr="00B11C6B">
        <w:fldChar w:fldCharType="end"/>
      </w:r>
      <w:r w:rsidR="003A0B44" w:rsidRPr="00B11C6B">
        <w:t xml:space="preserve"> uses this relationship by </w:t>
      </w:r>
      <w:r w:rsidR="00AF1ACC">
        <w:t xml:space="preserve">evaluating the </w:t>
      </w:r>
      <w:r w:rsidR="003A0B44" w:rsidRPr="00B11C6B">
        <w:t>averag</w:t>
      </w:r>
      <w:r w:rsidR="00AF1ACC">
        <w:t>e</w:t>
      </w:r>
      <w:r w:rsidR="003A0B44" w:rsidRPr="00B11C6B">
        <w:t xml:space="preserve"> correlation between SNPs on each side of </w:t>
      </w:r>
      <w:r w:rsidR="00CD5AD9">
        <w:t>a</w:t>
      </w:r>
      <w:r w:rsidR="003A0B44" w:rsidRPr="00B11C6B">
        <w:t xml:space="preserve"> target locus</w:t>
      </w:r>
      <w:r w:rsidR="003768AB">
        <w:t xml:space="preserve"> (</w:t>
      </w:r>
      <w:r w:rsidR="00FC4031">
        <w:fldChar w:fldCharType="begin"/>
      </w:r>
      <w:r w:rsidR="00FC4031">
        <w:instrText xml:space="preserve"> REF _Ref520382442 \h </w:instrText>
      </w:r>
      <w:r w:rsidR="00FC4031">
        <w:fldChar w:fldCharType="separate"/>
      </w:r>
      <w:r w:rsidR="00FC4031">
        <w:t xml:space="preserve">Figure </w:t>
      </w:r>
      <w:r w:rsidR="00FC4031">
        <w:rPr>
          <w:noProof/>
        </w:rPr>
        <w:t>1</w:t>
      </w:r>
      <w:r w:rsidR="00FC4031">
        <w:fldChar w:fldCharType="end"/>
      </w:r>
      <w:r w:rsidR="003768AB">
        <w:t>)</w:t>
      </w:r>
      <w:r w:rsidR="005260CF" w:rsidRPr="00B11C6B">
        <w:t>.</w:t>
      </w:r>
      <w:r w:rsidR="00BD1EA6">
        <w:t xml:space="preserve"> </w:t>
      </w:r>
      <w:r w:rsidR="00F460CA">
        <w:t>In a hard selective sweep</w:t>
      </w:r>
      <w:r w:rsidR="0046753E">
        <w:t>,</w:t>
      </w:r>
      <w:r w:rsidR="00F460CA">
        <w:t xml:space="preserve"> where the beneficial mutation rises rapidly in fre</w:t>
      </w:r>
      <w:r w:rsidR="00487FA3">
        <w:t>quency,</w:t>
      </w:r>
      <w:r w:rsidR="00F460CA">
        <w:t xml:space="preserve"> there is a reduction in population genetic variation in the region and a </w:t>
      </w:r>
      <w:r w:rsidR="00D2527A">
        <w:t xml:space="preserve">breakdown </w:t>
      </w:r>
      <w:r w:rsidR="00F460CA">
        <w:t xml:space="preserve">in LD across the </w:t>
      </w:r>
      <w:r w:rsidR="00D2527A">
        <w:t xml:space="preserve">selected </w:t>
      </w:r>
      <w:r w:rsidR="00F460CA">
        <w:t>mutation</w:t>
      </w:r>
      <w:r w:rsidR="00216E1F">
        <w:t>, but not in the ‘shoulders’,</w:t>
      </w:r>
      <w:r w:rsidR="00F460CA">
        <w:t xml:space="preserve"> leaving a pattern which resembles a recombination hot-spot </w:t>
      </w:r>
      <w:r w:rsidR="005260CF" w:rsidRPr="00B11C6B">
        <w:fldChar w:fldCharType="begin"/>
      </w:r>
      <w:r w:rsidR="005303BD">
        <w:instrText xml:space="preserve"> ADDIN EN.CITE &lt;EndNote&gt;&lt;Cite&gt;&lt;Author&gt;Kim&lt;/Author&gt;&lt;Year&gt;2004&lt;/Year&gt;&lt;RecNum&gt;214&lt;/RecNum&gt;&lt;DisplayText&gt;[64]&lt;/DisplayText&gt;&lt;record&gt;&lt;rec-number&gt;214&lt;/rec-number&gt;&lt;foreign-keys&gt;&lt;key app="EN" db-id="e5vxz59tqvt2siep9ztxfp2ns2dddd9t2f05" timestamp="1512555104"&gt;214&lt;/key&gt;&lt;/foreign-keys&gt;&lt;ref-type name="Journal Article"&gt;17&lt;/ref-type&gt;&lt;contributors&gt;&lt;authors&gt;&lt;author&gt;Kim, Yuseob&lt;/author&gt;&lt;author&gt;Nielsen, Rasmus&lt;/author&gt;&lt;/authors&gt;&lt;/contributors&gt;&lt;titles&gt;&lt;title&gt;Linkage Disequilibrium as a Signature of Selective Sweeps&lt;/title&gt;&lt;secondary-title&gt;Genetics&lt;/secondary-title&gt;&lt;/titles&gt;&lt;periodical&gt;&lt;full-title&gt;Genetics&lt;/full-title&gt;&lt;abbr-1&gt;Genetics&lt;/abbr-1&gt;&lt;/periodical&gt;&lt;pages&gt;1513-1524&lt;/pages&gt;&lt;volume&gt;167&lt;/volume&gt;&lt;number&gt;3&lt;/number&gt;&lt;dates&gt;&lt;year&gt;2004&lt;/year&gt;&lt;/dates&gt;&lt;urls&gt;&lt;related-urls&gt;&lt;url&gt;https://www.ncbi.nlm.nih.gov/pmc/articles/PMC1470945/pdf/15280259.pdf&lt;/url&gt;&lt;/related-urls&gt;&lt;/urls&gt;&lt;electronic-resource-num&gt;10.1534/genetics.103.025387&lt;/electronic-resource-num&gt;&lt;research-notes&gt;Good about LD - explanation of why LD goes down when comparing either side of the target locus.&lt;/research-notes&gt;&lt;/record&gt;&lt;/Cite&gt;&lt;/EndNote&gt;</w:instrText>
      </w:r>
      <w:r w:rsidR="005260CF" w:rsidRPr="00B11C6B">
        <w:fldChar w:fldCharType="separate"/>
      </w:r>
      <w:r w:rsidR="005303BD">
        <w:rPr>
          <w:noProof/>
        </w:rPr>
        <w:t>[64]</w:t>
      </w:r>
      <w:r w:rsidR="005260CF" w:rsidRPr="00B11C6B">
        <w:fldChar w:fldCharType="end"/>
      </w:r>
      <w:r w:rsidR="005260CF" w:rsidRPr="00B11C6B">
        <w:t>.</w:t>
      </w:r>
      <w:r w:rsidR="00BD1EA6">
        <w:t xml:space="preserve"> </w:t>
      </w:r>
      <w:r w:rsidR="00B51E15" w:rsidRPr="00B11C6B">
        <w:t xml:space="preserve">The </w:t>
      </w:r>
      <w:r w:rsidR="00216E1F">
        <w:t>distinction between hard sweeps</w:t>
      </w:r>
      <w:r w:rsidR="00B839CC">
        <w:t>,</w:t>
      </w:r>
      <w:r w:rsidR="00216E1F">
        <w:t xml:space="preserve"> which display this pattern</w:t>
      </w:r>
      <w:r w:rsidR="00B839CC">
        <w:t>,</w:t>
      </w:r>
      <w:r w:rsidR="00216E1F">
        <w:t xml:space="preserve"> and narrow regions of intense recombination might be </w:t>
      </w:r>
      <w:r w:rsidR="00B839CC">
        <w:t xml:space="preserve">facilitated using </w:t>
      </w:r>
      <w:r w:rsidR="00216E1F">
        <w:t xml:space="preserve">fine-scale patterns of recombination </w:t>
      </w:r>
      <w:r w:rsidR="00B839CC">
        <w:t xml:space="preserve">determined from </w:t>
      </w:r>
      <w:r w:rsidR="00216E1F">
        <w:t xml:space="preserve">population </w:t>
      </w:r>
      <w:r w:rsidR="00AC5594">
        <w:t xml:space="preserve">data </w:t>
      </w:r>
      <w:r w:rsidR="00AC5594">
        <w:fldChar w:fldCharType="begin">
          <w:fldData xml:space="preserve">PEVuZE5vdGU+PENpdGU+PEF1dGhvcj5NeWVyczwvQXV0aG9yPjxZZWFyPjIwMDU8L1llYXI+PFJl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</w:fldData>
        </w:fldChar>
      </w:r>
      <w:r w:rsidR="003628FF">
        <w:instrText xml:space="preserve"> ADDIN EN.CITE </w:instrText>
      </w:r>
      <w:r w:rsidR="003628FF">
        <w:fldChar w:fldCharType="begin">
          <w:fldData xml:space="preserve">PEVuZE5vdGU+PENpdGU+PEF1dGhvcj5NeWVyczwvQXV0aG9yPjxZZWFyPjIwMDU8L1llYXI+PFJl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</w:fldData>
        </w:fldChar>
      </w:r>
      <w:r w:rsidR="003628FF">
        <w:instrText xml:space="preserve"> ADDIN EN.CITE.DATA </w:instrText>
      </w:r>
      <w:r w:rsidR="003628FF">
        <w:fldChar w:fldCharType="end"/>
      </w:r>
      <w:r w:rsidR="00AC5594">
        <w:fldChar w:fldCharType="separate"/>
      </w:r>
      <w:r w:rsidR="003628FF">
        <w:rPr>
          <w:noProof/>
        </w:rPr>
        <w:t>[20]</w:t>
      </w:r>
      <w:r w:rsidR="00AC5594">
        <w:fldChar w:fldCharType="end"/>
      </w:r>
      <w:r w:rsidR="00B839CC" w:rsidRPr="00AC5594">
        <w:t xml:space="preserve">. </w:t>
      </w:r>
      <w:r w:rsidR="00B839CC">
        <w:t xml:space="preserve">However the precise relationship between the </w:t>
      </w:r>
      <w:r w:rsidR="0046753E">
        <w:t xml:space="preserve">‘true’ </w:t>
      </w:r>
      <w:r w:rsidR="00B839CC">
        <w:t>linkage map</w:t>
      </w:r>
      <w:r w:rsidR="002B032F">
        <w:t xml:space="preserve"> made from family data (which has substantially lower resolution) and the population LD approximation to the linkage map (but at much higher resolution) is unclear </w:t>
      </w:r>
      <w:r w:rsidR="00AC5594">
        <w:fldChar w:fldCharType="begin">
          <w:fldData xml:space="preserve">PEVuZE5vdGU+PENpdGU+PEF1dGhvcj5Lb25nPC9BdXRob3I+PFllYXI+MjAxMDwvWWVhcj48UmVj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cGFnZXM+MTA5OS0xMTAzPC9wYWdl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</w:fldData>
        </w:fldChar>
      </w:r>
      <w:r w:rsidR="003628FF">
        <w:instrText xml:space="preserve"> ADDIN EN.CITE </w:instrText>
      </w:r>
      <w:r w:rsidR="003628FF">
        <w:fldChar w:fldCharType="begin">
          <w:fldData xml:space="preserve">PEVuZE5vdGU+PENpdGU+PEF1dGhvcj5Lb25nPC9BdXRob3I+PFllYXI+MjAxMDwvWWVhcj48UmVj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cGFnZXM+MTA5OS0xMTAzPC9wYWdl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</w:fldData>
        </w:fldChar>
      </w:r>
      <w:r w:rsidR="003628FF">
        <w:instrText xml:space="preserve"> ADDIN EN.CITE.DATA </w:instrText>
      </w:r>
      <w:r w:rsidR="003628FF">
        <w:fldChar w:fldCharType="end"/>
      </w:r>
      <w:r w:rsidR="00AC5594">
        <w:fldChar w:fldCharType="separate"/>
      </w:r>
      <w:r w:rsidR="003628FF">
        <w:rPr>
          <w:noProof/>
        </w:rPr>
        <w:t>[23]</w:t>
      </w:r>
      <w:r w:rsidR="00AC5594">
        <w:fldChar w:fldCharType="end"/>
      </w:r>
      <w:r w:rsidR="00AC5594">
        <w:t>.</w:t>
      </w:r>
    </w:p>
    <w:p w14:paraId="40871B3E" w14:textId="77777777" w:rsidR="00FC4031" w:rsidRDefault="00FC4031" w:rsidP="00FC4031">
      <w:pPr>
        <w:keepNext/>
      </w:pPr>
      <w:r>
        <w:rPr>
          <w:noProof/>
          <w:lang w:eastAsia="en-GB"/>
        </w:rPr>
        <w:drawing>
          <wp:inline distT="0" distB="0" distL="0" distR="0" wp14:anchorId="7B1F0D7A" wp14:editId="6C1D9D14">
            <wp:extent cx="5731510" cy="191262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_1.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1912620"/>
                    </a:xfrm>
                    <a:prstGeom prst="rect">
                      <a:avLst/>
                    </a:prstGeom>
                  </pic:spPr>
                </pic:pic>
              </a:graphicData>
            </a:graphic>
          </wp:inline>
        </w:drawing>
      </w:r>
    </w:p>
    <w:p w14:paraId="765BEEDB" w14:textId="62A8B94F" w:rsidR="00F46F59" w:rsidRPr="000C1306" w:rsidRDefault="00FC4031" w:rsidP="00FC4031">
      <w:pPr>
        <w:pStyle w:val="Caption"/>
      </w:pPr>
      <w:bookmarkStart w:id="3" w:name="_Ref520382442"/>
      <w:r>
        <w:t xml:space="preserve">Figure </w:t>
      </w:r>
      <w:r>
        <w:fldChar w:fldCharType="begin"/>
      </w:r>
      <w:r>
        <w:instrText xml:space="preserve"> SEQ Figure \* ARABIC </w:instrText>
      </w:r>
      <w:r>
        <w:fldChar w:fldCharType="separate"/>
      </w:r>
      <w:r w:rsidR="00C003C8">
        <w:rPr>
          <w:noProof/>
        </w:rPr>
        <w:t>1</w:t>
      </w:r>
      <w:r>
        <w:fldChar w:fldCharType="end"/>
      </w:r>
      <w:bookmarkEnd w:id="3"/>
      <w:r>
        <w:t xml:space="preserve">. </w:t>
      </w:r>
      <w:r w:rsidRPr="00FC4031">
        <w:t xml:space="preserve">The average pattern of pairwise LD and SNP diversity created by a selective sweep (from </w:t>
      </w:r>
      <w:r>
        <w:t xml:space="preserve">Jacobs et al </w:t>
      </w:r>
      <w:r>
        <w:fldChar w:fldCharType="begin">
          <w:fldData xml:space="preserve">PEVuZE5vdGU+PENpdGU+PEF1dGhvcj5KYWNvYnM8L0F1dGhvcj48WWVhcj4yMDE2PC9ZZWFyPjxS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</w:fldData>
        </w:fldChar>
      </w:r>
      <w:r>
        <w:instrText xml:space="preserve"> ADDIN EN.CITE </w:instrText>
      </w:r>
      <w:r>
        <w:fldChar w:fldCharType="begin">
          <w:fldData xml:space="preserve">PEVuZE5vdGU+PENpdGU+PEF1dGhvcj5KYWNvYnM8L0F1dGhvcj48WWVhcj4yMDE2PC9ZZWFyPjxS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</w:fldData>
        </w:fldChar>
      </w:r>
      <w:r>
        <w:instrText xml:space="preserve"> ADDIN EN.CITE.DATA </w:instrText>
      </w:r>
      <w:r>
        <w:fldChar w:fldCharType="end"/>
      </w:r>
      <w:r>
        <w:fldChar w:fldCharType="separate"/>
      </w:r>
      <w:r>
        <w:rPr>
          <w:noProof/>
        </w:rPr>
        <w:t>[32]</w:t>
      </w:r>
      <w:r>
        <w:fldChar w:fldCharType="end"/>
      </w:r>
      <w:r w:rsidRPr="00FC4031">
        <w:t>).</w:t>
      </w:r>
      <w:r>
        <w:br/>
      </w:r>
      <w:r w:rsidRPr="00FC4031">
        <w:t xml:space="preserve">The average pattern of pairwise LD (quantified as r2, in the lower triangles) and SNP diversity (SNP count: upper triangles) created by a simulated selective sweep. During simulation the sweep begins at time t1 generations before present, using an initial selected allele frequency of 0.0005 and an additive selection model with the homozygous state corresponding to s=0.04. The frequency of the selected allele in the present is, on average, </w:t>
      </w:r>
      <w:r w:rsidRPr="00FC4031">
        <w:rPr>
          <w:rFonts w:ascii="Cambria Math" w:hAnsi="Cambria Math" w:cs="Cambria Math"/>
        </w:rPr>
        <w:t>∼</w:t>
      </w:r>
      <w:r w:rsidRPr="00FC4031">
        <w:t>0.7 and &gt; 0.99 assuming selection started, respectively, 400 and 1600 generations ago. In the rightmost plot, the “along” (α) and “over” (β) regions are indicated. The rightmost figure shows an increase in LD in the along region, but a decrease in the over region, compared to the central figure which shows increased LD in both regions as found in a partial selective sweep.</w:t>
      </w:r>
    </w:p>
    <w:p w14:paraId="4591F6A4" w14:textId="77777777" w:rsidR="00FE123E" w:rsidRPr="00B11C6B" w:rsidRDefault="00D77165" w:rsidP="009A2D1A">
      <w:pPr>
        <w:pStyle w:val="Heading2"/>
      </w:pPr>
      <w:r w:rsidRPr="00B11C6B">
        <w:lastRenderedPageBreak/>
        <w:t>Haplotype methods</w:t>
      </w:r>
    </w:p>
    <w:p w14:paraId="0BAFBBFC" w14:textId="7668FC1E" w:rsidR="007B554F" w:rsidRPr="00D63617" w:rsidRDefault="00B51E15" w:rsidP="009A2D1A">
      <w:pPr>
        <w:rPr>
          <w:i/>
          <w:iCs/>
        </w:rPr>
      </w:pPr>
      <w:r w:rsidRPr="00B11C6B">
        <w:t xml:space="preserve">Haplotype methods </w:t>
      </w:r>
      <w:r w:rsidR="00DB5D52">
        <w:t>depend on</w:t>
      </w:r>
      <w:r w:rsidRPr="00B11C6B">
        <w:t xml:space="preserve"> the same concept a</w:t>
      </w:r>
      <w:r w:rsidR="004E2C4E">
        <w:t>s</w:t>
      </w:r>
      <w:r w:rsidRPr="00116656">
        <w:t xml:space="preserve"> LD</w:t>
      </w:r>
      <w:r w:rsidR="004E2C4E">
        <w:t>-based</w:t>
      </w:r>
      <w:r w:rsidRPr="00116656">
        <w:t xml:space="preserve"> methods in that </w:t>
      </w:r>
      <w:r w:rsidR="004E2C4E">
        <w:t xml:space="preserve">one of the impacts of </w:t>
      </w:r>
      <w:r w:rsidRPr="00116656">
        <w:t xml:space="preserve">hitchhiking </w:t>
      </w:r>
      <w:r w:rsidR="00AF3501">
        <w:t>is the presence of</w:t>
      </w:r>
      <w:r w:rsidRPr="00116656">
        <w:t xml:space="preserve"> </w:t>
      </w:r>
      <w:r w:rsidR="004E2C4E">
        <w:t xml:space="preserve">relatively high frequency </w:t>
      </w:r>
      <w:r w:rsidR="00AF3501">
        <w:t xml:space="preserve">longer haplotypes around the </w:t>
      </w:r>
      <w:r w:rsidRPr="00116656">
        <w:t>locus</w:t>
      </w:r>
      <w:r w:rsidR="00AF3501">
        <w:t xml:space="preserve"> subject to selection.</w:t>
      </w:r>
      <w:r w:rsidR="00BD1EA6">
        <w:t xml:space="preserve"> </w:t>
      </w:r>
      <w:r w:rsidR="007B554F">
        <w:t xml:space="preserve">As with other methods the variable pattern of recombination and the similarity between regions subject to hitchhiking and regions with reduced recombination can present </w:t>
      </w:r>
      <w:r w:rsidR="007B554F" w:rsidRPr="00D63617">
        <w:t xml:space="preserve">difficulties </w:t>
      </w:r>
      <w:r w:rsidR="00686CCD" w:rsidRPr="00D63617">
        <w:fldChar w:fldCharType="begin">
          <w:fldData xml:space="preserve">PEVuZE5vdGU+PENpdGU+PEF1dGhvcj5PJmFwb3M7UmVpbGx5PC9BdXRob3I+PFllYXI+MjAwODwv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</w:fldData>
        </w:fldChar>
      </w:r>
      <w:r w:rsidR="005303BD">
        <w:instrText xml:space="preserve"> ADDIN EN.CITE </w:instrText>
      </w:r>
      <w:r w:rsidR="005303BD">
        <w:fldChar w:fldCharType="begin">
          <w:fldData xml:space="preserve">PEVuZE5vdGU+PENpdGU+PEF1dGhvcj5PJmFwb3M7UmVpbGx5PC9BdXRob3I+PFllYXI+MjAwODwv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</w:fldData>
        </w:fldChar>
      </w:r>
      <w:r w:rsidR="005303BD">
        <w:instrText xml:space="preserve"> ADDIN EN.CITE.DATA </w:instrText>
      </w:r>
      <w:r w:rsidR="005303BD">
        <w:fldChar w:fldCharType="end"/>
      </w:r>
      <w:r w:rsidR="00686CCD" w:rsidRPr="00D63617">
        <w:fldChar w:fldCharType="separate"/>
      </w:r>
      <w:r w:rsidR="005303BD">
        <w:rPr>
          <w:noProof/>
        </w:rPr>
        <w:t>[65, 66]</w:t>
      </w:r>
      <w:r w:rsidR="00686CCD" w:rsidRPr="00D63617">
        <w:fldChar w:fldCharType="end"/>
      </w:r>
      <w:r w:rsidR="00686CCD" w:rsidRPr="00D63617">
        <w:t>.</w:t>
      </w:r>
    </w:p>
    <w:p w14:paraId="6FCB742E" w14:textId="502CF8AB" w:rsidR="00E16218" w:rsidRDefault="00A81DBC" w:rsidP="009A2D1A">
      <w:r w:rsidRPr="00116656">
        <w:t xml:space="preserve">H12 is a method which </w:t>
      </w:r>
      <w:r w:rsidR="00D64BDE">
        <w:t>examines</w:t>
      </w:r>
      <w:r w:rsidRPr="00116656">
        <w:t xml:space="preserve"> haplotype homozygosity in the population to locate sweeps</w:t>
      </w:r>
      <w:r w:rsidR="00E840AB" w:rsidRPr="00116656">
        <w:t xml:space="preserve"> </w:t>
      </w:r>
      <w:r w:rsidR="00E840AB" w:rsidRPr="00116656">
        <w:fldChar w:fldCharType="begin"/>
      </w:r>
      <w:r w:rsidR="005303BD">
        <w:instrText xml:space="preserve"> ADDIN EN.CITE &lt;EndNote&gt;&lt;Cite&gt;&lt;Author&gt;Garud&lt;/Author&gt;&lt;Year&gt;2015&lt;/Year&gt;&lt;RecNum&gt;113&lt;/RecNum&gt;&lt;DisplayText&gt;[35]&lt;/DisplayText&gt;&lt;record&gt;&lt;rec-number&gt;113&lt;/rec-number&gt;&lt;foreign-keys&gt;&lt;key app="EN" db-id="e5vxz59tqvt2siep9ztxfp2ns2dddd9t2f05" timestamp="1508941895"&gt;113&lt;/key&gt;&lt;/foreign-keys&gt;&lt;ref-type name="Journal Article"&gt;17&lt;/ref-type&gt;&lt;contributors&gt;&lt;authors&gt;&lt;author&gt;Garud, Nandita R.&lt;/author&gt;&lt;author&gt;Messer, Philipp W.&lt;/author&gt;&lt;author&gt;Buzbas, Erkan O.&lt;/author&gt;&lt;author&gt;Petrov, Dmitri A.&lt;/author&gt;&lt;/authors&gt;&lt;/contributors&gt;&lt;titles&gt;&lt;title&gt;Recent Selective Sweeps in North American Drosophila melanogaster Show Signatures of Soft Sweeps&lt;/title&gt;&lt;secondary-title&gt;PLOS Genetics&lt;/secondary-title&gt;&lt;/titles&gt;&lt;periodical&gt;&lt;full-title&gt;PLOS Genetics&lt;/full-title&gt;&lt;/periodical&gt;&lt;pages&gt;e1005004&lt;/pages&gt;&lt;volume&gt;11&lt;/volume&gt;&lt;number&gt;2&lt;/number&gt;&lt;dates&gt;&lt;year&gt;2015&lt;/year&gt;&lt;/dates&gt;&lt;publisher&gt;Public Library of Science&lt;/publisher&gt;&lt;urls&gt;&lt;related-urls&gt;&lt;url&gt;https://doi.org/10.1371/journal.pgen.1005004&lt;/url&gt;&lt;url&gt;https://www.ncbi.nlm.nih.gov/pmc/articles/PMC4338236/pdf/pgen.1005004.pdf&lt;/url&gt;&lt;/related-urls&gt;&lt;/urls&gt;&lt;electronic-resource-num&gt;10.1371/journal.pgen.1005004&lt;/electronic-resource-num&gt;&lt;research-notes&gt;H12 definition&lt;/research-notes&gt;&lt;/record&gt;&lt;/Cite&gt;&lt;/EndNote&gt;</w:instrText>
      </w:r>
      <w:r w:rsidR="00E840AB" w:rsidRPr="00116656">
        <w:fldChar w:fldCharType="separate"/>
      </w:r>
      <w:r w:rsidR="005303BD">
        <w:rPr>
          <w:noProof/>
        </w:rPr>
        <w:t>[35]</w:t>
      </w:r>
      <w:r w:rsidR="00E840AB" w:rsidRPr="00116656">
        <w:fldChar w:fldCharType="end"/>
      </w:r>
      <w:r w:rsidRPr="00116656">
        <w:t>.</w:t>
      </w:r>
      <w:r w:rsidR="00BD1EA6">
        <w:t xml:space="preserve"> </w:t>
      </w:r>
      <w:r w:rsidRPr="00116656">
        <w:t xml:space="preserve">It </w:t>
      </w:r>
      <w:r w:rsidR="00711CDB">
        <w:t>relies on</w:t>
      </w:r>
      <w:r w:rsidR="00D64BDE">
        <w:t xml:space="preserve"> the expectation that </w:t>
      </w:r>
      <w:r w:rsidRPr="00116656">
        <w:t xml:space="preserve">in a hard sweep one haplotype </w:t>
      </w:r>
      <w:r w:rsidR="00D64BDE">
        <w:t>(</w:t>
      </w:r>
      <w:r w:rsidRPr="00116656">
        <w:t>the one containing the selected allele</w:t>
      </w:r>
      <w:r w:rsidR="00AF3501">
        <w:t>)</w:t>
      </w:r>
      <w:r w:rsidRPr="00116656">
        <w:t xml:space="preserve"> will increase in frequency</w:t>
      </w:r>
      <w:r w:rsidR="00D64BDE">
        <w:t>.</w:t>
      </w:r>
      <w:r w:rsidRPr="00116656">
        <w:t xml:space="preserve"> In a soft sweep, the </w:t>
      </w:r>
      <w:r w:rsidR="00D64BDE">
        <w:t xml:space="preserve">selected </w:t>
      </w:r>
      <w:r w:rsidRPr="00116656">
        <w:t>allele may be on multiple haplotypes and thus H12 considers both the most frequent haplotype and the second most frequent.</w:t>
      </w:r>
      <w:r w:rsidR="00BD1EA6">
        <w:t xml:space="preserve"> </w:t>
      </w:r>
      <w:r w:rsidRPr="00116656">
        <w:t>T</w:t>
      </w:r>
      <w:r w:rsidR="00D64BDE">
        <w:t xml:space="preserve">he method also provides a statistic to </w:t>
      </w:r>
      <w:r w:rsidRPr="00116656">
        <w:t>distinguish between hard and soft sweeps</w:t>
      </w:r>
      <w:r w:rsidR="00D64BDE">
        <w:t>.</w:t>
      </w:r>
      <w:r w:rsidR="00BD1EA6">
        <w:t xml:space="preserve"> </w:t>
      </w:r>
      <w:r w:rsidR="00932FA0">
        <w:t xml:space="preserve">To </w:t>
      </w:r>
      <w:r w:rsidR="00487FA3">
        <w:t>address</w:t>
      </w:r>
      <w:r w:rsidR="00932FA0">
        <w:t xml:space="preserve"> areas of low recombination rates, which will look very similar to a sweep using this method, the authors removed these areas from their </w:t>
      </w:r>
      <w:r w:rsidR="00932FA0" w:rsidRPr="00932FA0">
        <w:rPr>
          <w:i/>
        </w:rPr>
        <w:t>Drosophila melanogaster</w:t>
      </w:r>
      <w:r w:rsidR="00932FA0">
        <w:t xml:space="preserve"> analysis completely, using maps created by </w:t>
      </w:r>
      <w:proofErr w:type="spellStart"/>
      <w:r w:rsidR="00932FA0">
        <w:t>Comeron</w:t>
      </w:r>
      <w:proofErr w:type="spellEnd"/>
      <w:r w:rsidR="00932FA0">
        <w:t xml:space="preserve"> </w:t>
      </w:r>
      <w:r w:rsidR="00932FA0" w:rsidRPr="00DB3E66">
        <w:rPr>
          <w:i/>
        </w:rPr>
        <w:t>et al</w:t>
      </w:r>
      <w:r w:rsidR="00932FA0">
        <w:t xml:space="preserve"> </w:t>
      </w:r>
      <w:r w:rsidR="00005BDC">
        <w:fldChar w:fldCharType="begin">
          <w:fldData xml:space="preserve">PEVuZE5vdGU+PENpdGU+PEF1dGhvcj5Db21lcm9uPC9BdXRob3I+PFllYXI+MjAxMjwvWWVhcj48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</w:fldData>
        </w:fldChar>
      </w:r>
      <w:r w:rsidR="005303BD">
        <w:instrText xml:space="preserve"> ADDIN EN.CITE </w:instrText>
      </w:r>
      <w:r w:rsidR="005303BD">
        <w:fldChar w:fldCharType="begin">
          <w:fldData xml:space="preserve">PEVuZE5vdGU+PENpdGU+PEF1dGhvcj5Db21lcm9uPC9BdXRob3I+PFllYXI+MjAxMjwvWWVhcj48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</w:fldData>
        </w:fldChar>
      </w:r>
      <w:r w:rsidR="005303BD">
        <w:instrText xml:space="preserve"> ADDIN EN.CITE.DATA </w:instrText>
      </w:r>
      <w:r w:rsidR="005303BD">
        <w:fldChar w:fldCharType="end"/>
      </w:r>
      <w:r w:rsidR="00005BDC">
        <w:fldChar w:fldCharType="separate"/>
      </w:r>
      <w:r w:rsidR="005303BD">
        <w:rPr>
          <w:noProof/>
        </w:rPr>
        <w:t>[67]</w:t>
      </w:r>
      <w:r w:rsidR="00005BDC">
        <w:fldChar w:fldCharType="end"/>
      </w:r>
      <w:r w:rsidR="00005BDC">
        <w:t>.</w:t>
      </w:r>
      <w:r w:rsidR="00BD1EA6">
        <w:t xml:space="preserve"> </w:t>
      </w:r>
      <w:r w:rsidR="00005BDC">
        <w:t>Clearly, this method of avoiding false positives is only viable if a reliable genetic recombination map is available for the species in question.</w:t>
      </w:r>
    </w:p>
    <w:p w14:paraId="6B350D68" w14:textId="611971F4" w:rsidR="00AD7AD2" w:rsidRDefault="00D64BDE" w:rsidP="009A2D1A">
      <w:r>
        <w:t>The</w:t>
      </w:r>
      <w:r w:rsidR="00116656">
        <w:t xml:space="preserve"> </w:t>
      </w:r>
      <w:r w:rsidR="006A7554" w:rsidRPr="00116656">
        <w:t>nS</w:t>
      </w:r>
      <w:r w:rsidR="006A7554" w:rsidRPr="00116656">
        <w:rPr>
          <w:vertAlign w:val="subscript"/>
        </w:rPr>
        <w:t>L</w:t>
      </w:r>
      <w:r w:rsidR="00516C6A" w:rsidRPr="00116656">
        <w:t xml:space="preserve"> </w:t>
      </w:r>
      <w:r>
        <w:t xml:space="preserve">model </w:t>
      </w:r>
      <w:r w:rsidR="00E16218">
        <w:t xml:space="preserve">is designed to detect the impact of positive selection acting to increase haplotype homozygosity. </w:t>
      </w:r>
      <w:r w:rsidR="00116656">
        <w:t>The model</w:t>
      </w:r>
      <w:r w:rsidR="006A7554" w:rsidRPr="00116656">
        <w:t xml:space="preserve"> uses </w:t>
      </w:r>
      <w:r>
        <w:t xml:space="preserve">haplotype </w:t>
      </w:r>
      <w:r w:rsidR="006A7554" w:rsidRPr="00116656">
        <w:t>length</w:t>
      </w:r>
      <w:r>
        <w:t>,</w:t>
      </w:r>
      <w:r w:rsidR="006A7554" w:rsidRPr="00116656">
        <w:t xml:space="preserve"> rather than frequency</w:t>
      </w:r>
      <w:r>
        <w:t>,</w:t>
      </w:r>
      <w:r w:rsidR="006A7554" w:rsidRPr="00116656">
        <w:t xml:space="preserve"> </w:t>
      </w:r>
      <w:r w:rsidR="00116656">
        <w:t xml:space="preserve">to </w:t>
      </w:r>
      <w:r w:rsidR="006A7554" w:rsidRPr="00116656">
        <w:t>detect s</w:t>
      </w:r>
      <w:r w:rsidR="00FF67FB" w:rsidRPr="00116656">
        <w:t>weeps</w:t>
      </w:r>
      <w:r w:rsidR="0000283B" w:rsidRPr="00116656">
        <w:t xml:space="preserve"> </w:t>
      </w:r>
      <w:r w:rsidR="0000283B" w:rsidRPr="00116656">
        <w:fldChar w:fldCharType="begin"/>
      </w:r>
      <w:r w:rsidR="00B510DD">
        <w:instrText xml:space="preserve"> ADDIN EN.CITE &lt;EndNote&gt;&lt;Cite&gt;&lt;Author&gt;Ferrer-Admetlla&lt;/Author&gt;&lt;Year&gt;2014&lt;/Year&gt;&lt;RecNum&gt;110&lt;/RecNum&gt;&lt;DisplayText&gt;[38]&lt;/DisplayText&gt;&lt;record&gt;&lt;rec-number&gt;110&lt;/rec-number&gt;&lt;foreign-keys&gt;&lt;key app="EN" db-id="e5vxz59tqvt2siep9ztxfp2ns2dddd9t2f05" timestamp="1508924743"&gt;110&lt;/key&gt;&lt;/foreign-keys&gt;&lt;ref-type name="Journal Article"&gt;17&lt;/ref-type&gt;&lt;contributors&gt;&lt;authors&gt;&lt;author&gt;Ferrer-Admetlla, Anna&lt;/author&gt;&lt;author&gt;Liang, Mason&lt;/author&gt;&lt;author&gt;Korneliussen, Thorfinn&lt;/author&gt;&lt;author&gt;Nielsen, Rasmus&lt;/author&gt;&lt;/authors&gt;&lt;/contributors&gt;&lt;titles&gt;&lt;title&gt;On Detecting Incomplete Soft or Hard Selective Sweeps Using Haplotype Structure&lt;/title&gt;&lt;secondary-title&gt;Molecular Biology and Evolution&lt;/secondary-title&gt;&lt;/titles&gt;&lt;periodical&gt;&lt;full-title&gt;Molecular Biology and Evolution&lt;/full-title&gt;&lt;abbr-1&gt;Mol. Biol. Evol.&lt;/abbr-1&gt;&lt;/periodical&gt;&lt;pages&gt;1275-1291&lt;/pages&gt;&lt;volume&gt;31&lt;/volume&gt;&lt;number&gt;5&lt;/number&gt;&lt;dates&gt;&lt;year&gt;2014&lt;/year&gt;&lt;/dates&gt;&lt;isbn&gt;0737-4038&lt;/isbn&gt;&lt;urls&gt;&lt;related-urls&gt;&lt;url&gt;http://dx.doi.org/10.1093/molbev/msu077&lt;/url&gt;&lt;url&gt;https://www.ncbi.nlm.nih.gov/pmc/articles/PMC3995338/pdf/msu077.pdf&lt;/url&gt;&lt;/related-urls&gt;&lt;/urls&gt;&lt;electronic-resource-num&gt;10.1093/molbev/msu077&lt;/electronic-resource-num&gt;&lt;research-notes&gt;nSL definition&lt;/research-notes&gt;&lt;/record&gt;&lt;/Cite&gt;&lt;/EndNote&gt;</w:instrText>
      </w:r>
      <w:r w:rsidR="0000283B" w:rsidRPr="00116656">
        <w:fldChar w:fldCharType="separate"/>
      </w:r>
      <w:r w:rsidR="00B510DD">
        <w:rPr>
          <w:noProof/>
        </w:rPr>
        <w:t>[38]</w:t>
      </w:r>
      <w:r w:rsidR="0000283B" w:rsidRPr="00116656">
        <w:fldChar w:fldCharType="end"/>
      </w:r>
      <w:r w:rsidR="00FF67FB" w:rsidRPr="00116656">
        <w:t>.</w:t>
      </w:r>
      <w:r w:rsidR="00BD1EA6">
        <w:t xml:space="preserve"> </w:t>
      </w:r>
      <w:r w:rsidR="00A93E05">
        <w:t>The method considers the ratio of haplotype homozygosity for haplotype</w:t>
      </w:r>
      <w:r w:rsidR="005B651C">
        <w:t>s</w:t>
      </w:r>
      <w:r w:rsidR="00A93E05">
        <w:t xml:space="preserve"> containing the derived and ancestral allele in a candidate site. </w:t>
      </w:r>
      <w:r w:rsidR="005B651C" w:rsidRPr="005B651C">
        <w:t>The rational</w:t>
      </w:r>
      <w:r w:rsidR="00116656">
        <w:t>e is that if there is a sweep</w:t>
      </w:r>
      <w:r w:rsidR="005B651C" w:rsidRPr="005B651C">
        <w:t xml:space="preserve"> present there will be more segregating sites in the rest of the sample</w:t>
      </w:r>
      <w:r w:rsidR="00CC1834">
        <w:t xml:space="preserve">, due to the long haplotype length in the derived </w:t>
      </w:r>
      <w:r w:rsidR="00CD5AD9">
        <w:t>haplotypes compared to the ance</w:t>
      </w:r>
      <w:r w:rsidR="00CC1834">
        <w:t>stral haplotypes</w:t>
      </w:r>
      <w:r w:rsidR="005B651C">
        <w:t xml:space="preserve">. </w:t>
      </w:r>
      <w:r w:rsidR="00A93E05">
        <w:t>By considering the distribution of the number of segregating sites between all pair</w:t>
      </w:r>
      <w:r w:rsidR="00487FA3">
        <w:t>s</w:t>
      </w:r>
      <w:r w:rsidR="00A93E05">
        <w:t xml:space="preserve"> of chromosomes</w:t>
      </w:r>
      <w:r w:rsidR="00410963">
        <w:t>,</w:t>
      </w:r>
      <w:r w:rsidR="00A93E05">
        <w:t xml:space="preserve"> hard and soft sweeps are identified. The method is considered robust to misspecification of the recombination </w:t>
      </w:r>
      <w:r w:rsidR="000777BA">
        <w:t>rate and population parameters.</w:t>
      </w:r>
    </w:p>
    <w:p w14:paraId="6D5042FE" w14:textId="54F40658" w:rsidR="0000283B" w:rsidRPr="00105CBF" w:rsidRDefault="003774C6" w:rsidP="009A2D1A">
      <w:r w:rsidRPr="00116656">
        <w:t>SDS</w:t>
      </w:r>
      <w:r w:rsidR="00D70A48">
        <w:t xml:space="preserve"> (Singleton Density Score)</w:t>
      </w:r>
      <w:r w:rsidRPr="00116656">
        <w:t xml:space="preserve"> employs a similar </w:t>
      </w:r>
      <w:r w:rsidR="00711CDB">
        <w:t>rationale</w:t>
      </w:r>
      <w:r w:rsidRPr="00116656">
        <w:t xml:space="preserve">, where the distances </w:t>
      </w:r>
      <w:r w:rsidR="00CA2A41">
        <w:t>between</w:t>
      </w:r>
      <w:r w:rsidR="002E3F87" w:rsidRPr="00116656">
        <w:t xml:space="preserve"> the nearest singleton</w:t>
      </w:r>
      <w:r w:rsidR="00523D0B">
        <w:t xml:space="preserve"> mutation</w:t>
      </w:r>
      <w:r w:rsidR="002E3F87" w:rsidRPr="00116656">
        <w:t xml:space="preserve">s </w:t>
      </w:r>
      <w:r w:rsidR="00523D0B">
        <w:t xml:space="preserve">either side of a test SNP </w:t>
      </w:r>
      <w:r w:rsidR="002E3F87" w:rsidRPr="00116656">
        <w:t>are calculated for each individual</w:t>
      </w:r>
      <w:r w:rsidR="0000283B" w:rsidRPr="00116656">
        <w:t xml:space="preserve">, as the haplotypes </w:t>
      </w:r>
      <w:r w:rsidR="006411A7">
        <w:t xml:space="preserve">which contain </w:t>
      </w:r>
      <w:r w:rsidR="0000283B" w:rsidRPr="00116656">
        <w:t xml:space="preserve">the selected allele </w:t>
      </w:r>
      <w:r w:rsidR="00CA2A41">
        <w:t>tend to carry fewer</w:t>
      </w:r>
      <w:r w:rsidR="0000283B" w:rsidRPr="00116656">
        <w:t xml:space="preserve"> singleton</w:t>
      </w:r>
      <w:r w:rsidR="006411A7">
        <w:t xml:space="preserve"> mutation</w:t>
      </w:r>
      <w:r w:rsidR="0000283B" w:rsidRPr="00116656">
        <w:t xml:space="preserve">s </w:t>
      </w:r>
      <w:r w:rsidR="0000283B" w:rsidRPr="00116656">
        <w:fldChar w:fldCharType="begin"/>
      </w:r>
      <w:r w:rsidR="005303BD">
        <w:instrText xml:space="preserve"> ADDIN EN.CITE &lt;EndNote&gt;&lt;Cite&gt;&lt;Author&gt;Field&lt;/Author&gt;&lt;Year&gt;2016&lt;/Year&gt;&lt;RecNum&gt;205&lt;/RecNum&gt;&lt;DisplayText&gt;[42]&lt;/DisplayText&gt;&lt;record&gt;&lt;rec-number&gt;205&lt;/rec-number&gt;&lt;foreign-keys&gt;&lt;key app="EN" db-id="e5vxz59tqvt2siep9ztxfp2ns2dddd9t2f05" timestamp="1510586034"&gt;205&lt;/key&gt;&lt;/foreign-keys&gt;&lt;ref-type name="Journal Article"&gt;17&lt;/ref-type&gt;&lt;contributors&gt;&lt;authors&gt;&lt;author&gt;Field, Yair&lt;/author&gt;&lt;author&gt;Boyle, Evan A&lt;/author&gt;&lt;author&gt;Telis, Natalie&lt;/author&gt;&lt;author&gt;Gao, Ziyue&lt;/author&gt;&lt;author&gt;Gaulton, Kyle J.&lt;/author&gt;&lt;author&gt;Golan, David&lt;/author&gt;&lt;author&gt;Yengo, Loic&lt;/author&gt;&lt;author&gt;Rocheleau, Ghislain&lt;/author&gt;&lt;author&gt;Froguel, Philippe&lt;/author&gt;&lt;author&gt;McCarthy, Mark I.&lt;/author&gt;&lt;author&gt;Pritchard, Jonathan K.&lt;/author&gt;&lt;/authors&gt;&lt;/contributors&gt;&lt;titles&gt;&lt;title&gt;Detection of human adaptation during the past 2000 years&lt;/title&gt;&lt;secondary-title&gt;Science&lt;/secondary-title&gt;&lt;/titles&gt;&lt;periodical&gt;&lt;full-title&gt;Science&lt;/full-title&gt;&lt;/periodical&gt;&lt;pages&gt;760-764&lt;/pages&gt;&lt;volume&gt;354&lt;/volume&gt;&lt;number&gt;6313&lt;/number&gt;&lt;dates&gt;&lt;year&gt;2016&lt;/year&gt;&lt;/dates&gt;&lt;urls&gt;&lt;related-urls&gt;&lt;url&gt;http://science.sciencemag.org/content/sci/354/6313/760.full.pdf&lt;/url&gt;&lt;/related-urls&gt;&lt;/urls&gt;&lt;electronic-resource-num&gt;10.1126/science.aag0776&lt;/electronic-resource-num&gt;&lt;research-notes&gt;Description of SDS&lt;/research-notes&gt;&lt;/record&gt;&lt;/Cite&gt;&lt;/EndNote&gt;</w:instrText>
      </w:r>
      <w:r w:rsidR="0000283B" w:rsidRPr="00116656">
        <w:fldChar w:fldCharType="separate"/>
      </w:r>
      <w:r w:rsidR="005303BD">
        <w:rPr>
          <w:noProof/>
        </w:rPr>
        <w:t>[42]</w:t>
      </w:r>
      <w:r w:rsidR="0000283B" w:rsidRPr="00116656">
        <w:fldChar w:fldCharType="end"/>
      </w:r>
      <w:r w:rsidR="002E3F87" w:rsidRPr="00116656">
        <w:t>.</w:t>
      </w:r>
      <w:r w:rsidR="00BD1EA6">
        <w:t xml:space="preserve"> </w:t>
      </w:r>
      <w:r w:rsidR="009A191E">
        <w:t xml:space="preserve">See </w:t>
      </w:r>
      <w:r w:rsidR="00C003C8">
        <w:fldChar w:fldCharType="begin"/>
      </w:r>
      <w:r w:rsidR="00C003C8">
        <w:instrText xml:space="preserve"> REF _Ref520382601 \h </w:instrText>
      </w:r>
      <w:r w:rsidR="00C003C8">
        <w:fldChar w:fldCharType="separate"/>
      </w:r>
      <w:r w:rsidR="00C003C8">
        <w:t xml:space="preserve">Figure </w:t>
      </w:r>
      <w:r w:rsidR="00C003C8">
        <w:rPr>
          <w:noProof/>
        </w:rPr>
        <w:t>2</w:t>
      </w:r>
      <w:r w:rsidR="00C003C8">
        <w:fldChar w:fldCharType="end"/>
      </w:r>
      <w:r w:rsidR="00C003C8">
        <w:t xml:space="preserve"> </w:t>
      </w:r>
      <w:r w:rsidR="009A191E">
        <w:t>for an example of the rationale for these methods when applied to a hard sweep.</w:t>
      </w:r>
      <w:r w:rsidR="00BD1EA6">
        <w:t xml:space="preserve"> </w:t>
      </w:r>
      <w:r w:rsidR="0000283B" w:rsidRPr="00116656">
        <w:t>The χ</w:t>
      </w:r>
      <w:r w:rsidR="0000283B" w:rsidRPr="00116656">
        <w:rPr>
          <w:vertAlign w:val="subscript"/>
        </w:rPr>
        <w:t>MD</w:t>
      </w:r>
      <w:r w:rsidR="0000283B" w:rsidRPr="00116656">
        <w:t xml:space="preserve"> method again draws on the </w:t>
      </w:r>
      <w:r w:rsidR="0000283B" w:rsidRPr="00116656">
        <w:lastRenderedPageBreak/>
        <w:t>notion that unusually long haplotypes observed frequently in a population could be evidence for a sweep</w:t>
      </w:r>
      <w:r w:rsidR="006144FF" w:rsidRPr="00116656">
        <w:t xml:space="preserve"> </w:t>
      </w:r>
      <w:r w:rsidR="006144FF" w:rsidRPr="00116656">
        <w:fldChar w:fldCharType="begin"/>
      </w:r>
      <w:r w:rsidR="005303BD">
        <w:instrText xml:space="preserve"> ADDIN EN.CITE &lt;EndNote&gt;&lt;Cite&gt;&lt;Author&gt;Lange&lt;/Author&gt;&lt;Year&gt;2016&lt;/Year&gt;&lt;RecNum&gt;194&lt;/RecNum&gt;&lt;DisplayText&gt;[43]&lt;/DisplayText&gt;&lt;record&gt;&lt;rec-number&gt;194&lt;/rec-number&gt;&lt;foreign-keys&gt;&lt;key app="EN" db-id="e5vxz59tqvt2siep9ztxfp2ns2dddd9t2f05" timestamp="1510052787"&gt;194&lt;/key&gt;&lt;/foreign-keys&gt;&lt;ref-type name="Journal Article"&gt;17&lt;/ref-type&gt;&lt;contributors&gt;&lt;authors&gt;&lt;author&gt;Lange, Jeremy D.&lt;/author&gt;&lt;author&gt;Pool, John E.&lt;/author&gt;&lt;/authors&gt;&lt;/contributors&gt;&lt;titles&gt;&lt;title&gt;A haplotype method detects diverse scenarios of local adaptation from genomic sequence variation&lt;/title&gt;&lt;secondary-title&gt;Molecular Ecology&lt;/secondary-title&gt;&lt;/titles&gt;&lt;periodical&gt;&lt;full-title&gt;Molecular Ecology&lt;/full-title&gt;&lt;abbr-1&gt;Mol. Ecol.&lt;/abbr-1&gt;&lt;/periodical&gt;&lt;pages&gt;3081-3100&lt;/pages&gt;&lt;volume&gt;25&lt;/volume&gt;&lt;number&gt;13&lt;/number&gt;&lt;keywords&gt;&lt;keyword&gt;haplotypes&lt;/keyword&gt;&lt;keyword&gt;natural selection&lt;/keyword&gt;&lt;keyword&gt;partial sweeps&lt;/keyword&gt;&lt;keyword&gt;selective sweeps&lt;/keyword&gt;&lt;keyword&gt;simulation&lt;/keyword&gt;&lt;keyword&gt;soft sweeps&lt;/keyword&gt;&lt;/keywords&gt;&lt;dates&gt;&lt;year&gt;2016&lt;/year&gt;&lt;/dates&gt;&lt;isbn&gt;1365-294X&lt;/isbn&gt;&lt;urls&gt;&lt;related-urls&gt;&lt;url&gt;http://dx.doi.org/10.1111/mec.13671&lt;/url&gt;&lt;url&gt;http://onlinelibrary.wiley.com/store/10.1111/mec.13671/asset/mec13671.pdf?v=1&amp;amp;t=j9y38mev&amp;amp;s=53bf158692591d43c4b38f63c44f2e4d77e6cb81&lt;/url&gt;&lt;/related-urls&gt;&lt;/urls&gt;&lt;electronic-resource-num&gt;10.1111/mec.13671&lt;/electronic-resource-num&gt;&lt;research-notes&gt;Describes chimd method.  says how haplotype and fst methods should go together.&lt;/research-notes&gt;&lt;/record&gt;&lt;/Cite&gt;&lt;/EndNote&gt;</w:instrText>
      </w:r>
      <w:r w:rsidR="006144FF" w:rsidRPr="00116656">
        <w:fldChar w:fldCharType="separate"/>
      </w:r>
      <w:r w:rsidR="005303BD">
        <w:rPr>
          <w:noProof/>
        </w:rPr>
        <w:t>[43]</w:t>
      </w:r>
      <w:r w:rsidR="006144FF" w:rsidRPr="00116656">
        <w:fldChar w:fldCharType="end"/>
      </w:r>
      <w:r w:rsidR="00776F47" w:rsidRPr="00116656">
        <w:t>.</w:t>
      </w:r>
      <w:r w:rsidR="00BD1EA6">
        <w:t xml:space="preserve"> </w:t>
      </w:r>
      <w:r w:rsidR="00776F47" w:rsidRPr="00116656">
        <w:t>In</w:t>
      </w:r>
      <w:r w:rsidR="0000283B" w:rsidRPr="00116656">
        <w:t xml:space="preserve"> this case, the lengths of </w:t>
      </w:r>
      <w:r w:rsidR="007B3BEE" w:rsidRPr="00116656">
        <w:t xml:space="preserve">especially long identical haplotypes in a population are summed and compared </w:t>
      </w:r>
      <w:r w:rsidR="006144FF" w:rsidRPr="00116656">
        <w:t>to a reference population.</w:t>
      </w:r>
      <w:r w:rsidR="00BD1EA6">
        <w:t xml:space="preserve"> </w:t>
      </w:r>
      <w:r w:rsidR="00CA2A41">
        <w:t>HacDivSel</w:t>
      </w:r>
      <w:r w:rsidR="000A7FD4" w:rsidRPr="00116656">
        <w:t xml:space="preserve"> implements two different methods, the first</w:t>
      </w:r>
      <w:r w:rsidR="00105CBF">
        <w:t xml:space="preserve">, </w:t>
      </w:r>
      <w:r w:rsidR="000A7FD4" w:rsidRPr="00105CBF">
        <w:rPr>
          <w:i/>
          <w:iCs/>
        </w:rPr>
        <w:t>nvd</w:t>
      </w:r>
      <w:r w:rsidR="000A7FD4" w:rsidRPr="00105CBF">
        <w:t>F</w:t>
      </w:r>
      <w:r w:rsidR="000A7FD4" w:rsidRPr="00105CBF">
        <w:rPr>
          <w:vertAlign w:val="subscript"/>
        </w:rPr>
        <w:t>ST</w:t>
      </w:r>
      <w:r w:rsidR="000A7FD4" w:rsidRPr="00105CBF">
        <w:t xml:space="preserve"> </w:t>
      </w:r>
      <w:r w:rsidR="00D20E05">
        <w:t>(</w:t>
      </w:r>
      <w:r w:rsidR="00D20E05" w:rsidRPr="00D20E05">
        <w:t>normalized variance difference (</w:t>
      </w:r>
      <w:proofErr w:type="spellStart"/>
      <w:r w:rsidR="00D20E05" w:rsidRPr="00D20E05">
        <w:t>nvd</w:t>
      </w:r>
      <w:proofErr w:type="spellEnd"/>
      <w:r w:rsidR="00D20E05" w:rsidRPr="00D20E05">
        <w:t xml:space="preserve">) </w:t>
      </w:r>
      <w:r w:rsidR="00105CBF">
        <w:t>combined with</w:t>
      </w:r>
      <w:r w:rsidR="00D20E05" w:rsidRPr="00D20E05">
        <w:t xml:space="preserve"> the F</w:t>
      </w:r>
      <w:r w:rsidR="00D20E05" w:rsidRPr="00105CBF">
        <w:rPr>
          <w:vertAlign w:val="subscript"/>
        </w:rPr>
        <w:t>ST</w:t>
      </w:r>
      <w:r w:rsidR="00D20E05" w:rsidRPr="00D20E05">
        <w:t xml:space="preserve"> index</w:t>
      </w:r>
      <w:r w:rsidR="00D20E05">
        <w:t>)</w:t>
      </w:r>
      <w:r w:rsidR="00105CBF">
        <w:t>,</w:t>
      </w:r>
      <w:r w:rsidR="00CA2A41">
        <w:t xml:space="preserve"> is</w:t>
      </w:r>
      <w:r w:rsidR="000A7FD4" w:rsidRPr="00105CBF">
        <w:t xml:space="preserve"> a haplotype</w:t>
      </w:r>
      <w:r w:rsidR="00D20E05">
        <w:t>-</w:t>
      </w:r>
      <w:r w:rsidR="00CA2A41">
        <w:t>based method</w:t>
      </w:r>
      <w:r w:rsidR="000A7FD4" w:rsidRPr="00105CBF">
        <w:t xml:space="preserve"> combined with an F</w:t>
      </w:r>
      <w:r w:rsidR="000A7FD4" w:rsidRPr="00105CBF">
        <w:rPr>
          <w:vertAlign w:val="subscript"/>
        </w:rPr>
        <w:t>ST</w:t>
      </w:r>
      <w:r w:rsidR="000A7FD4" w:rsidRPr="00105CBF">
        <w:t xml:space="preserve"> calculation</w:t>
      </w:r>
      <w:r w:rsidR="00525B3C" w:rsidRPr="00105CBF">
        <w:t xml:space="preserve"> </w:t>
      </w:r>
      <w:r w:rsidR="00525B3C" w:rsidRPr="00105CBF">
        <w:fldChar w:fldCharType="begin"/>
      </w:r>
      <w:r w:rsidR="008F35A1">
        <w:instrText xml:space="preserve"> ADDIN EN.CITE &lt;EndNote&gt;&lt;Cite&gt;&lt;Author&gt;Carvajal-Rodríguez&lt;/Author&gt;&lt;Year&gt;2017&lt;/Year&gt;&lt;RecNum&gt;191&lt;/RecNum&gt;&lt;DisplayText&gt;[4]&lt;/DisplayText&gt;&lt;record&gt;&lt;rec-number&gt;191&lt;/rec-number&gt;&lt;foreign-keys&gt;&lt;key app="EN" db-id="e5vxz59tqvt2siep9ztxfp2ns2dddd9t2f05" timestamp="1509974668"&gt;191&lt;/key&gt;&lt;/foreign-keys&gt;&lt;ref-type name="Journal Article"&gt;17&lt;/ref-type&gt;&lt;contributors&gt;&lt;authors&gt;&lt;author&gt;Carvajal-Rodríguez, Antonio&lt;/author&gt;&lt;/authors&gt;&lt;/contributors&gt;&lt;titles&gt;&lt;title&gt;HacDivSel: Two new methods (haplotype-based and outlier-based) for the detection of divergent selection in pairs of populations&lt;/title&gt;&lt;secondary-title&gt;PLOS ONE&lt;/secondary-title&gt;&lt;/titles&gt;&lt;periodical&gt;&lt;full-title&gt;PLoS ONE [Electronic Resource]&lt;/full-title&gt;&lt;abbr-1&gt;PLoS ONE&lt;/abbr-1&gt;&lt;/periodical&gt;&lt;pages&gt;e0175944&lt;/pages&gt;&lt;volume&gt;12&lt;/volume&gt;&lt;number&gt;4&lt;/number&gt;&lt;dates&gt;&lt;year&gt;2017&lt;/year&gt;&lt;/dates&gt;&lt;publisher&gt;Public Library of Science&lt;/publisher&gt;&lt;urls&gt;&lt;related-urls&gt;&lt;url&gt;https://doi.org/10.1371/journal.pone.0175944&lt;/url&gt;&lt;url&gt;https://www.ncbi.nlm.nih.gov/pmc/articles/PMC5397020/pdf/pone.0175944.pdf&lt;/url&gt;&lt;/related-urls&gt;&lt;/urls&gt;&lt;electronic-resource-num&gt;10.1371/journal.pone.0175944&lt;/electronic-resource-num&gt;&lt;research-notes&gt;HacDivSel description&lt;/research-notes&gt;&lt;/record&gt;&lt;/Cite&gt;&lt;/EndNote&gt;</w:instrText>
      </w:r>
      <w:r w:rsidR="00525B3C" w:rsidRPr="00105CBF">
        <w:fldChar w:fldCharType="separate"/>
      </w:r>
      <w:r w:rsidR="008F35A1">
        <w:rPr>
          <w:noProof/>
        </w:rPr>
        <w:t>[4]</w:t>
      </w:r>
      <w:r w:rsidR="00525B3C" w:rsidRPr="00105CBF">
        <w:fldChar w:fldCharType="end"/>
      </w:r>
      <w:r w:rsidR="00776F47" w:rsidRPr="00105CBF">
        <w:t>.</w:t>
      </w:r>
      <w:r w:rsidR="00BD1EA6">
        <w:t xml:space="preserve"> </w:t>
      </w:r>
      <w:r w:rsidR="00776F47" w:rsidRPr="00105CBF">
        <w:t xml:space="preserve">The haplotype method compares the variances of minor variant frequencies between haplotypes containing the major and minor allele, </w:t>
      </w:r>
      <w:r w:rsidR="00AF3501">
        <w:t>developing</w:t>
      </w:r>
      <w:r w:rsidR="00776F47" w:rsidRPr="00105CBF">
        <w:t xml:space="preserve"> the idea that if an allele is </w:t>
      </w:r>
      <w:r w:rsidR="00DF1E7B">
        <w:t xml:space="preserve">subject to a </w:t>
      </w:r>
      <w:r w:rsidR="00776F47" w:rsidRPr="00105CBF">
        <w:t>sweep th</w:t>
      </w:r>
      <w:r w:rsidR="00DF1E7B">
        <w:t>e</w:t>
      </w:r>
      <w:r w:rsidR="00776F47" w:rsidRPr="00105CBF">
        <w:t>n the variances in the haplotypes of the major allele will be lower due to other major alleles sweeping along with it.</w:t>
      </w:r>
    </w:p>
    <w:p w14:paraId="3B26FFFD" w14:textId="31D7F5D0" w:rsidR="00810B0F" w:rsidRDefault="00776F47" w:rsidP="009A2D1A">
      <w:r w:rsidRPr="00105CBF">
        <w:t xml:space="preserve">The second method </w:t>
      </w:r>
      <w:r w:rsidR="00AF3501">
        <w:t>included in</w:t>
      </w:r>
      <w:r w:rsidR="00CA2A41">
        <w:t xml:space="preserve"> HacDivSel</w:t>
      </w:r>
      <w:r w:rsidRPr="00105CBF">
        <w:t xml:space="preserve"> </w:t>
      </w:r>
      <w:r w:rsidR="00496CB9">
        <w:t xml:space="preserve">is </w:t>
      </w:r>
      <w:r w:rsidR="00525B3C" w:rsidRPr="00105CBF">
        <w:t>the Extreme Outlier Set test (</w:t>
      </w:r>
      <w:r w:rsidRPr="00105CBF">
        <w:t>EOS</w:t>
      </w:r>
      <w:r w:rsidR="00525B3C" w:rsidRPr="00105CBF">
        <w:t xml:space="preserve">), </w:t>
      </w:r>
      <w:r w:rsidR="00496CB9">
        <w:t xml:space="preserve">which </w:t>
      </w:r>
      <w:r w:rsidR="00525B3C" w:rsidRPr="00105CBF">
        <w:t xml:space="preserve">is used when the phased data is not available, and </w:t>
      </w:r>
      <w:r w:rsidR="00FA613E" w:rsidRPr="00105CBF">
        <w:t>uses F</w:t>
      </w:r>
      <w:r w:rsidR="00FA613E" w:rsidRPr="00105CBF">
        <w:rPr>
          <w:vertAlign w:val="subscript"/>
        </w:rPr>
        <w:t>ST</w:t>
      </w:r>
      <w:r w:rsidR="00FA613E" w:rsidRPr="00105CBF">
        <w:t xml:space="preserve"> combined with a k-means classification algorithm to find outliers of interest.</w:t>
      </w:r>
    </w:p>
    <w:p w14:paraId="0F614622" w14:textId="77777777" w:rsidR="00FC4031" w:rsidRDefault="00FC4031" w:rsidP="00FC4031">
      <w:pPr>
        <w:keepNext/>
      </w:pPr>
      <w:r>
        <w:rPr>
          <w:noProof/>
          <w:lang w:eastAsia="en-GB"/>
        </w:rPr>
        <w:drawing>
          <wp:inline distT="0" distB="0" distL="0" distR="0" wp14:anchorId="714CF739" wp14:editId="3250EF89">
            <wp:extent cx="5586984" cy="251764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_2.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586984" cy="2517648"/>
                    </a:xfrm>
                    <a:prstGeom prst="rect">
                      <a:avLst/>
                    </a:prstGeom>
                  </pic:spPr>
                </pic:pic>
              </a:graphicData>
            </a:graphic>
          </wp:inline>
        </w:drawing>
      </w:r>
    </w:p>
    <w:p w14:paraId="44FDFBE9" w14:textId="4A8620B2" w:rsidR="00FC4031" w:rsidRPr="00FC4031" w:rsidRDefault="00FC4031" w:rsidP="00FC4031">
      <w:pPr>
        <w:pStyle w:val="Caption"/>
      </w:pPr>
      <w:bookmarkStart w:id="4" w:name="_Ref520382601"/>
      <w:r>
        <w:t xml:space="preserve">Figure </w:t>
      </w:r>
      <w:r>
        <w:fldChar w:fldCharType="begin"/>
      </w:r>
      <w:r>
        <w:instrText xml:space="preserve"> SEQ Figure \* ARABIC </w:instrText>
      </w:r>
      <w:r>
        <w:fldChar w:fldCharType="separate"/>
      </w:r>
      <w:r w:rsidR="00C003C8">
        <w:rPr>
          <w:noProof/>
        </w:rPr>
        <w:t>2</w:t>
      </w:r>
      <w:r>
        <w:fldChar w:fldCharType="end"/>
      </w:r>
      <w:bookmarkEnd w:id="4"/>
      <w:r w:rsidRPr="00FC4031">
        <w:t>. The impact of selection on a “population” of nine chromosomes.</w:t>
      </w:r>
      <w:r>
        <w:br/>
      </w:r>
      <w:r w:rsidRPr="00FC4031">
        <w:t xml:space="preserve">Step 1 shows a new beneficial mutation (black square) occurring spontaneously on the third chromosome. Step 2 shows the mutation beginning to spread through the population, with nearby variants hitchhiking along with it (grey squares). Recombination events are indicated by a double line. Step 3 shows the population just over half-way to fixation. </w:t>
      </w:r>
      <w:proofErr w:type="gramStart"/>
      <w:r w:rsidRPr="00FC4031">
        <w:t>nSL</w:t>
      </w:r>
      <w:proofErr w:type="gramEnd"/>
      <w:r w:rsidRPr="00FC4031">
        <w:t xml:space="preserve"> and SDS are most effective at identifying sweeps when they reach this stage. The rationale for both is that haplotypes containing the beneficial allele will be longer than those carrying the ancestral allele. For chromosomes containing the allele under selection, the variants either side of the target locus which are not found on any other chromosome (the first and fourth chromosomes) are further apart than those without (the sixth and eighth chromosomes). Step 4 shows the beneficial allele reaching fixation. H12 uses the squared frequency of the two most common haplotypes to identify swe</w:t>
      </w:r>
      <w:r>
        <w:t>eps. For this example H12 = 0.48 in Step 4 compared to H12 = 0.14</w:t>
      </w:r>
      <w:r w:rsidRPr="00FC4031">
        <w:t xml:space="preserve"> in Step 1 where there was no sweep. The rationale for the Zα model is illustrated: the average correlation between the variants on each side of the selected locus (36%) is higher than the correlation between the variants across the locus (22%).</w:t>
      </w:r>
    </w:p>
    <w:p w14:paraId="564C03A2" w14:textId="77777777" w:rsidR="004A5F87" w:rsidRPr="00595B6C" w:rsidRDefault="004A5F87" w:rsidP="009A2D1A">
      <w:pPr>
        <w:pStyle w:val="Heading2"/>
      </w:pPr>
      <w:r w:rsidRPr="00595B6C">
        <w:lastRenderedPageBreak/>
        <w:t>TMRCA</w:t>
      </w:r>
    </w:p>
    <w:p w14:paraId="5D746B7A" w14:textId="04367740" w:rsidR="004A5F87" w:rsidRDefault="004A5F87" w:rsidP="004748DB">
      <w:r w:rsidRPr="00595B6C">
        <w:t>One method, TSel</w:t>
      </w:r>
      <w:r>
        <w:t xml:space="preserve"> </w:t>
      </w:r>
      <w:r>
        <w:fldChar w:fldCharType="begin"/>
      </w:r>
      <w:r w:rsidR="005303BD">
        <w:instrText xml:space="preserve"> ADDIN EN.CITE &lt;EndNote&gt;&lt;Cite&gt;&lt;Author&gt;Hunter-Zinck&lt;/Author&gt;&lt;Year&gt;2015&lt;/Year&gt;&lt;RecNum&gt;200&lt;/RecNum&gt;&lt;DisplayText&gt;[48]&lt;/DisplayText&gt;&lt;record&gt;&lt;rec-number&gt;200&lt;/rec-number&gt;&lt;foreign-keys&gt;&lt;key app="EN" db-id="e5vxz59tqvt2siep9ztxfp2ns2dddd9t2f05" timestamp="1510310682"&gt;200&lt;/key&gt;&lt;/foreign-keys&gt;&lt;ref-type name="Journal Article"&gt;17&lt;/ref-type&gt;&lt;contributors&gt;&lt;authors&gt;&lt;author&gt;Hunter-Zinck, Haley&lt;/author&gt;&lt;author&gt;Clark, Andrew G.&lt;/author&gt;&lt;/authors&gt;&lt;/contributors&gt;&lt;titles&gt;&lt;title&gt;Aberrant Time to Most Recent Common Ancestor as a Signature of Natural Selection&lt;/title&gt;&lt;secondary-title&gt;Molecular Biology and Evolution&lt;/secondary-title&gt;&lt;/titles&gt;&lt;periodical&gt;&lt;full-title&gt;Molecular Biology and Evolution&lt;/full-title&gt;&lt;abbr-1&gt;Mol. Biol. Evol.&lt;/abbr-1&gt;&lt;/periodical&gt;&lt;pages&gt;2784-2797&lt;/pages&gt;&lt;volume&gt;32&lt;/volume&gt;&lt;number&gt;10&lt;/number&gt;&lt;dates&gt;&lt;year&gt;2015&lt;/year&gt;&lt;/dates&gt;&lt;isbn&gt;0737-4038&lt;/isbn&gt;&lt;urls&gt;&lt;related-urls&gt;&lt;url&gt;http://dx.doi.org/10.1093/molbev/msv142&lt;/url&gt;&lt;url&gt;https://www.ncbi.nlm.nih.gov/pmc/articles/PMC4654765/pdf/msv142.pdf&lt;/url&gt;&lt;/related-urls&gt;&lt;/urls&gt;&lt;electronic-resource-num&gt;10.1093/molbev/msv142&lt;/electronic-resource-num&gt;&lt;research-notes&gt;Description of TSel method.  Compared to nSl&lt;/research-notes&gt;&lt;/record&gt;&lt;/Cite&gt;&lt;/EndNote&gt;</w:instrText>
      </w:r>
      <w:r>
        <w:fldChar w:fldCharType="separate"/>
      </w:r>
      <w:r w:rsidR="005303BD">
        <w:rPr>
          <w:noProof/>
        </w:rPr>
        <w:t>[48]</w:t>
      </w:r>
      <w:r>
        <w:fldChar w:fldCharType="end"/>
      </w:r>
      <w:r>
        <w:t xml:space="preserve">, </w:t>
      </w:r>
      <w:r w:rsidRPr="00883F39">
        <w:t>uses pairwise Time to Most Recent Common Ancestor (TMRCA) distributions at each locus to find deviations from the norm by then applying an anomaly detection algorithm.</w:t>
      </w:r>
      <w:r w:rsidR="00BD1EA6">
        <w:t xml:space="preserve"> </w:t>
      </w:r>
      <w:r>
        <w:t>TMRCA methods estimate the number of years that have passed since the most recent common ancestor of two alleles in a diploid individual.</w:t>
      </w:r>
      <w:r w:rsidR="00BD1EA6">
        <w:t xml:space="preserve"> </w:t>
      </w:r>
      <w:r>
        <w:t>This is done by comparing the number of heterozygotes with the number of homozygotes in a section of the genome: areas of the genome with more heterozygotes will have a longer TMCRA than areas with fewer heterozygotes.</w:t>
      </w:r>
      <w:r w:rsidR="00BD1EA6">
        <w:t xml:space="preserve"> </w:t>
      </w:r>
      <w:r>
        <w:t xml:space="preserve">One way of calculating this is to use the pairwise </w:t>
      </w:r>
      <w:r w:rsidRPr="00A70A00">
        <w:t>sequentially Markovian coalescent</w:t>
      </w:r>
      <w:r>
        <w:t xml:space="preserve"> (PSMC) method as described by Li and Durbin </w:t>
      </w:r>
      <w:r>
        <w:fldChar w:fldCharType="begin">
          <w:fldData xml:space="preserve">PEVuZE5vdGU+PENpdGU+PEF1dGhvcj5MaTwvQXV0aG9yPjxZZWFyPjIwMTE8L1llYXI+PFJlY051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</w:fldData>
        </w:fldChar>
      </w:r>
      <w:r w:rsidR="005303BD">
        <w:instrText xml:space="preserve"> ADDIN EN.CITE </w:instrText>
      </w:r>
      <w:r w:rsidR="005303BD">
        <w:fldChar w:fldCharType="begin">
          <w:fldData xml:space="preserve">PEVuZE5vdGU+PENpdGU+PEF1dGhvcj5MaTwvQXV0aG9yPjxZZWFyPjIwMTE8L1llYXI+PFJlY051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</w:fldData>
        </w:fldChar>
      </w:r>
      <w:r w:rsidR="005303BD">
        <w:instrText xml:space="preserve"> ADDIN EN.CITE.DATA </w:instrText>
      </w:r>
      <w:r w:rsidR="005303BD">
        <w:fldChar w:fldCharType="end"/>
      </w:r>
      <w:r>
        <w:fldChar w:fldCharType="separate"/>
      </w:r>
      <w:r w:rsidR="005303BD">
        <w:rPr>
          <w:noProof/>
        </w:rPr>
        <w:t>[68]</w:t>
      </w:r>
      <w:r>
        <w:fldChar w:fldCharType="end"/>
      </w:r>
      <w:r>
        <w:t>.</w:t>
      </w:r>
      <w:r w:rsidR="00BD1EA6">
        <w:t xml:space="preserve"> </w:t>
      </w:r>
      <w:r>
        <w:t>Before TSel can be used, the distribution of TMRCA values is found across the population sample for each locus and many features are calculated, including the average, maximum, median and variance.</w:t>
      </w:r>
      <w:r w:rsidR="00BD1EA6">
        <w:t xml:space="preserve"> </w:t>
      </w:r>
      <w:r>
        <w:t xml:space="preserve">TSel then inputs these vectors of factors for each locus into an anomaly detection algorithm to find areas in the genome which are unusual and therefore </w:t>
      </w:r>
      <w:r w:rsidRPr="00FC4031">
        <w:t xml:space="preserve">could </w:t>
      </w:r>
      <w:r w:rsidR="004748DB" w:rsidRPr="00FC4031">
        <w:t xml:space="preserve">indicate </w:t>
      </w:r>
      <w:r w:rsidRPr="00FC4031">
        <w:t>signs of selection</w:t>
      </w:r>
      <w:r>
        <w:t>.</w:t>
      </w:r>
    </w:p>
    <w:p w14:paraId="62374E2C" w14:textId="1A03B12A" w:rsidR="00D77165" w:rsidRPr="00343D05" w:rsidRDefault="00D77165" w:rsidP="009A2D1A">
      <w:pPr>
        <w:pStyle w:val="Heading2"/>
      </w:pPr>
      <w:r w:rsidRPr="00105CBF">
        <w:t>Composite likelihood methods</w:t>
      </w:r>
    </w:p>
    <w:p w14:paraId="7EBECFD6" w14:textId="04C37072" w:rsidR="00B62B17" w:rsidRPr="00595B6C" w:rsidRDefault="00810B0F" w:rsidP="009A2D1A">
      <w:r w:rsidRPr="00105CBF">
        <w:t>Composite likelihood methods rely on the idea that the site frequency spectrum</w:t>
      </w:r>
      <w:r w:rsidR="00905EC4" w:rsidRPr="00105CBF">
        <w:t xml:space="preserve"> (SFS)</w:t>
      </w:r>
      <w:r w:rsidRPr="00105CBF">
        <w:t xml:space="preserve"> will be distorted around the site of a sweep</w:t>
      </w:r>
      <w:r w:rsidR="00905EC4" w:rsidRPr="00105CBF">
        <w:t>, compared to the rest of the genome.</w:t>
      </w:r>
      <w:r w:rsidR="00BD1EA6">
        <w:t xml:space="preserve"> </w:t>
      </w:r>
      <w:r w:rsidR="00317B87" w:rsidRPr="00105CBF">
        <w:t>An allele close to</w:t>
      </w:r>
      <w:r w:rsidR="005E6D19">
        <w:t>,</w:t>
      </w:r>
      <w:r w:rsidR="00317B87" w:rsidRPr="00595B6C">
        <w:t xml:space="preserve"> or at</w:t>
      </w:r>
      <w:r w:rsidR="005E6D19">
        <w:t>,</w:t>
      </w:r>
      <w:r w:rsidR="00317B87" w:rsidRPr="00595B6C">
        <w:t xml:space="preserve"> fixation will be surrounded by other loci </w:t>
      </w:r>
      <w:r w:rsidR="005E6D19">
        <w:t>at which</w:t>
      </w:r>
      <w:r w:rsidR="00317B87" w:rsidRPr="00595B6C">
        <w:t xml:space="preserve"> the frequency of the derived alleles will either be very high or very low</w:t>
      </w:r>
      <w:r w:rsidR="00CA2A41">
        <w:t xml:space="preserve"> depending on</w:t>
      </w:r>
      <w:r w:rsidR="00317B87" w:rsidRPr="00595B6C">
        <w:t xml:space="preserve"> whichever was associated with the beneficial allele.</w:t>
      </w:r>
      <w:r w:rsidR="00BD1EA6">
        <w:t xml:space="preserve"> </w:t>
      </w:r>
      <w:r w:rsidR="009F4097" w:rsidRPr="00595B6C">
        <w:t xml:space="preserve">The </w:t>
      </w:r>
      <w:r w:rsidR="00EB26A3">
        <w:t>composite-likelihood ratio (</w:t>
      </w:r>
      <w:r w:rsidR="009F4097" w:rsidRPr="00595B6C">
        <w:t>CLR</w:t>
      </w:r>
      <w:r w:rsidR="00EB26A3">
        <w:t xml:space="preserve">) test </w:t>
      </w:r>
      <w:r w:rsidR="009F4097" w:rsidRPr="00595B6C">
        <w:t xml:space="preserve">proposed by </w:t>
      </w:r>
      <w:proofErr w:type="spellStart"/>
      <w:r w:rsidR="009F4097" w:rsidRPr="00595B6C">
        <w:t>Vy</w:t>
      </w:r>
      <w:proofErr w:type="spellEnd"/>
      <w:r w:rsidR="009F4097" w:rsidRPr="00595B6C">
        <w:t xml:space="preserve"> and Kim </w:t>
      </w:r>
      <w:r w:rsidR="009F4097" w:rsidRPr="00595B6C">
        <w:fldChar w:fldCharType="begin"/>
      </w:r>
      <w:r w:rsidR="005303BD">
        <w:instrText xml:space="preserve"> ADDIN EN.CITE &lt;EndNote&gt;&lt;Cite&gt;&lt;Author&gt;Vy&lt;/Author&gt;&lt;Year&gt;2015&lt;/Year&gt;&lt;RecNum&gt;212&lt;/RecNum&gt;&lt;DisplayText&gt;[54]&lt;/DisplayText&gt;&lt;record&gt;&lt;rec-number&gt;212&lt;/rec-number&gt;&lt;foreign-keys&gt;&lt;key app="EN" db-id="e5vxz59tqvt2siep9ztxfp2ns2dddd9t2f05" timestamp="1511796786"&gt;212&lt;/key&gt;&lt;/foreign-keys&gt;&lt;ref-type name="Journal Article"&gt;17&lt;/ref-type&gt;&lt;contributors&gt;&lt;authors&gt;&lt;author&gt;Vy, Ha My T.&lt;/author&gt;&lt;author&gt;Kim, Yuseob&lt;/author&gt;&lt;/authors&gt;&lt;/contributors&gt;&lt;titles&gt;&lt;title&gt;A Composite-Likelihood Method for Detecting Incomplete Selective Sweep from Population Genomic Data&lt;/title&gt;&lt;secondary-title&gt;Genetics&lt;/secondary-title&gt;&lt;/titles&gt;&lt;periodical&gt;&lt;full-title&gt;Genetics&lt;/full-title&gt;&lt;abbr-1&gt;Genetics&lt;/abbr-1&gt;&lt;/periodical&gt;&lt;pages&gt;633-649&lt;/pages&gt;&lt;volume&gt;200&lt;/volume&gt;&lt;number&gt;2&lt;/number&gt;&lt;dates&gt;&lt;year&gt;2015&lt;/year&gt;&lt;/dates&gt;&lt;urls&gt;&lt;related-urls&gt;&lt;url&gt;https://www.ncbi.nlm.nih.gov/pmc/articles/PMC4492385/pdf/633.pdf&lt;/url&gt;&lt;/related-urls&gt;&lt;/urls&gt;&lt;electronic-resource-num&gt;10.1534/genetics.115.175380&lt;/electronic-resource-num&gt;&lt;research-notes&gt;Description of CLR method&lt;/research-notes&gt;&lt;/record&gt;&lt;/Cite&gt;&lt;/EndNote&gt;</w:instrText>
      </w:r>
      <w:r w:rsidR="009F4097" w:rsidRPr="00595B6C">
        <w:fldChar w:fldCharType="separate"/>
      </w:r>
      <w:r w:rsidR="005303BD">
        <w:rPr>
          <w:noProof/>
        </w:rPr>
        <w:t>[54]</w:t>
      </w:r>
      <w:r w:rsidR="009F4097" w:rsidRPr="00595B6C">
        <w:fldChar w:fldCharType="end"/>
      </w:r>
      <w:r w:rsidR="009F4097" w:rsidRPr="00595B6C">
        <w:t xml:space="preserve"> </w:t>
      </w:r>
      <w:r w:rsidR="00CA2A41">
        <w:t>exploits this pattern</w:t>
      </w:r>
      <w:r w:rsidR="00711CDB">
        <w:t>,</w:t>
      </w:r>
      <w:r w:rsidR="009F4097" w:rsidRPr="00595B6C">
        <w:t xml:space="preserve"> as does the </w:t>
      </w:r>
      <w:r w:rsidR="0093716D">
        <w:t>SweepFinder</w:t>
      </w:r>
      <w:r w:rsidR="009F4097" w:rsidRPr="00595B6C">
        <w:t>2 method</w:t>
      </w:r>
      <w:r w:rsidR="00DB5D52">
        <w:t>,</w:t>
      </w:r>
      <w:r w:rsidR="009F4097" w:rsidRPr="00595B6C">
        <w:t xml:space="preserve"> although the latter is also adjusted to account for </w:t>
      </w:r>
      <w:r w:rsidR="008F43E7">
        <w:t>“</w:t>
      </w:r>
      <w:r w:rsidR="009F4097" w:rsidRPr="00595B6C">
        <w:t>background</w:t>
      </w:r>
      <w:r w:rsidR="008F43E7">
        <w:t>”</w:t>
      </w:r>
      <w:r w:rsidR="009F4097" w:rsidRPr="00595B6C">
        <w:t xml:space="preserve"> selection </w:t>
      </w:r>
      <w:r w:rsidR="009F4097" w:rsidRPr="00595B6C">
        <w:fldChar w:fldCharType="begin"/>
      </w:r>
      <w:r w:rsidR="005303BD">
        <w:instrText xml:space="preserve"> ADDIN EN.CITE &lt;EndNote&gt;&lt;Cite&gt;&lt;Author&gt;DeGiorgio&lt;/Author&gt;&lt;Year&gt;2016&lt;/Year&gt;&lt;RecNum&gt;107&lt;/RecNum&gt;&lt;DisplayText&gt;[50]&lt;/DisplayText&gt;&lt;record&gt;&lt;rec-number&gt;107&lt;/rec-number&gt;&lt;foreign-keys&gt;&lt;key app="EN" db-id="e5vxz59tqvt2siep9ztxfp2ns2dddd9t2f05" timestamp="1508920964"&gt;107&lt;/key&gt;&lt;/foreign-keys&gt;&lt;ref-type name="Journal Article"&gt;17&lt;/ref-type&gt;&lt;contributors&gt;&lt;authors&gt;&lt;author&gt;DeGiorgio, Michael&lt;/author&gt;&lt;author&gt;Huber, Christian D.&lt;/author&gt;&lt;author&gt;Hubisz, Melissa J.&lt;/author&gt;&lt;author&gt;Hellmann, Ines&lt;/author&gt;&lt;author&gt;Nielsen, Rasmus&lt;/author&gt;&lt;/authors&gt;&lt;/contributors&gt;&lt;titles&gt;&lt;title&gt;S weep F inder 2: increased sensitivity, robustness and flexibility&lt;/title&gt;&lt;secondary-title&gt;Bioinformatics&lt;/secondary-title&gt;&lt;/titles&gt;&lt;periodical&gt;&lt;full-title&gt;Bioinformatics&lt;/full-title&gt;&lt;/periodical&gt;&lt;pages&gt;1895-1897&lt;/pages&gt;&lt;volume&gt;32&lt;/volume&gt;&lt;number&gt;12&lt;/number&gt;&lt;dates&gt;&lt;year&gt;2016&lt;/year&gt;&lt;/dates&gt;&lt;isbn&gt;1367-4803&lt;/isbn&gt;&lt;urls&gt;&lt;related-urls&gt;&lt;url&gt;http://dx.doi.org/10.1093/bioinformatics/btw051&lt;/url&gt;&lt;url&gt;https://oup.silverchair-cdn.com/oup/backfile/Content_public/Journal/bioinformatics/32/12/10.1093_bioinformatics_btw051/2/btw051.pdf?Expires=1509015440&amp;amp;Signature=GYlwlMdT9ydSyCFZ5vMWamL1oIv4wzsm9GV1W4vE~47Wtf7n5udmwPxnTOXQT4z985pU6zmpK4tFImi0XdzU8dhjxKeqCSwUgocMmxO~C4YvQLZUbEUN~h5tCC3GxFpb5qn-MC8UnhWw1J~7im8ALTCCD4VYEz6NQDKEEYcOpENLz5~otrPEQXHf9tvLCaVrEKbUeFYaQe~0ZD1R45h3WUk9Mar1d4dfSnA1mrR61xLFEJGvlxmKk1V16rpAh5KVhRtWFn7~-bVN2Qnu-qeS5JtINrYtfQiNehwwXq2jfpWjnIKF8JF64x2~QdvSy2G1u7UcICI1obsqFNSKwZlD7g__&amp;amp;Key-Pair-Id=APKAIUCZBIA4LVPAVW3Q&lt;/url&gt;&lt;/related-urls&gt;&lt;/urls&gt;&lt;electronic-resource-num&gt;10.1093/bioinformatics/btw051&lt;/electronic-resource-num&gt;&lt;research-notes&gt;SweepFinder2&lt;/research-notes&gt;&lt;/record&gt;&lt;/Cite&gt;&lt;/EndNote&gt;</w:instrText>
      </w:r>
      <w:r w:rsidR="009F4097" w:rsidRPr="00595B6C">
        <w:fldChar w:fldCharType="separate"/>
      </w:r>
      <w:r w:rsidR="005303BD">
        <w:rPr>
          <w:noProof/>
        </w:rPr>
        <w:t>[50]</w:t>
      </w:r>
      <w:r w:rsidR="009F4097" w:rsidRPr="00595B6C">
        <w:fldChar w:fldCharType="end"/>
      </w:r>
      <w:r w:rsidR="009F4097" w:rsidRPr="00595B6C">
        <w:t>.</w:t>
      </w:r>
      <w:r w:rsidR="00BD1EA6">
        <w:t xml:space="preserve"> </w:t>
      </w:r>
      <w:r w:rsidR="00AD7499">
        <w:t xml:space="preserve">This is achieved by using a “B-value map”, a map of the genome which </w:t>
      </w:r>
      <w:r w:rsidR="00DB5D52">
        <w:t>provides</w:t>
      </w:r>
      <w:r w:rsidR="00AD7499">
        <w:t xml:space="preserve"> an estimate of the effect of background selection at each position</w:t>
      </w:r>
      <w:r w:rsidR="00D82A4B">
        <w:t xml:space="preserve"> </w:t>
      </w:r>
      <w:r w:rsidR="00D82A4B">
        <w:fldChar w:fldCharType="begin">
          <w:fldData xml:space="preserve">PEVuZE5vdGU+PENpdGU+PEF1dGhvcj5NY1ZpY2tlcjwvQXV0aG9yPjxZZWFyPjIwMDk8L1llYXI+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</w:fldData>
        </w:fldChar>
      </w:r>
      <w:r w:rsidR="005303BD">
        <w:instrText xml:space="preserve"> ADDIN EN.CITE </w:instrText>
      </w:r>
      <w:r w:rsidR="005303BD">
        <w:fldChar w:fldCharType="begin">
          <w:fldData xml:space="preserve">PEVuZE5vdGU+PENpdGU+PEF1dGhvcj5NY1ZpY2tlcjwvQXV0aG9yPjxZZWFyPjIwMDk8L1llYXI+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</w:fldData>
        </w:fldChar>
      </w:r>
      <w:r w:rsidR="005303BD">
        <w:instrText xml:space="preserve"> ADDIN EN.CITE.DATA </w:instrText>
      </w:r>
      <w:r w:rsidR="005303BD">
        <w:fldChar w:fldCharType="end"/>
      </w:r>
      <w:r w:rsidR="00D82A4B">
        <w:fldChar w:fldCharType="separate"/>
      </w:r>
      <w:r w:rsidR="005303BD">
        <w:rPr>
          <w:noProof/>
        </w:rPr>
        <w:t>[52]</w:t>
      </w:r>
      <w:r w:rsidR="00D82A4B">
        <w:fldChar w:fldCharType="end"/>
      </w:r>
      <w:r w:rsidR="00AD7499">
        <w:t>.</w:t>
      </w:r>
      <w:r w:rsidR="00BD1EA6">
        <w:t xml:space="preserve"> </w:t>
      </w:r>
      <w:r w:rsidR="003F71D4" w:rsidRPr="00595B6C">
        <w:t xml:space="preserve">Correcting for background selection should reduce false positive rates </w:t>
      </w:r>
      <w:r w:rsidR="00DB5D52">
        <w:t>since</w:t>
      </w:r>
      <w:r w:rsidR="003F71D4" w:rsidRPr="00595B6C">
        <w:t xml:space="preserve"> background selection can cause </w:t>
      </w:r>
      <w:r w:rsidR="002A5DC4" w:rsidRPr="00595B6C">
        <w:t xml:space="preserve">a loss of diversity which can </w:t>
      </w:r>
      <w:r w:rsidR="008F43E7">
        <w:t xml:space="preserve">resemble </w:t>
      </w:r>
      <w:r w:rsidR="002A5DC4" w:rsidRPr="00595B6C">
        <w:t>a positive sweep</w:t>
      </w:r>
      <w:r w:rsidR="00205CA0" w:rsidRPr="00595B6C">
        <w:t xml:space="preserve"> </w:t>
      </w:r>
      <w:r w:rsidR="00205CA0" w:rsidRPr="00595B6C">
        <w:fldChar w:fldCharType="begin">
          <w:fldData xml:space="preserve">PEVuZE5vdGU+PENpdGU+PEF1dGhvcj5IZXJuYW5kZXo8L0F1dGhvcj48WWVhcj4yMDExPC9ZZWFy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</w:fldData>
        </w:fldChar>
      </w:r>
      <w:r w:rsidR="005303BD">
        <w:instrText xml:space="preserve"> ADDIN EN.CITE </w:instrText>
      </w:r>
      <w:r w:rsidR="005303BD">
        <w:fldChar w:fldCharType="begin">
          <w:fldData xml:space="preserve">PEVuZE5vdGU+PENpdGU+PEF1dGhvcj5IZXJuYW5kZXo8L0F1dGhvcj48WWVhcj4yMDExPC9ZZWFy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</w:fldData>
        </w:fldChar>
      </w:r>
      <w:r w:rsidR="005303BD">
        <w:instrText xml:space="preserve"> ADDIN EN.CITE.DATA </w:instrText>
      </w:r>
      <w:r w:rsidR="005303BD">
        <w:fldChar w:fldCharType="end"/>
      </w:r>
      <w:r w:rsidR="00205CA0" w:rsidRPr="00595B6C">
        <w:fldChar w:fldCharType="separate"/>
      </w:r>
      <w:r w:rsidR="005303BD">
        <w:rPr>
          <w:noProof/>
        </w:rPr>
        <w:t>[69]</w:t>
      </w:r>
      <w:r w:rsidR="00205CA0" w:rsidRPr="00595B6C">
        <w:fldChar w:fldCharType="end"/>
      </w:r>
      <w:r w:rsidR="002A5DC4" w:rsidRPr="00595B6C">
        <w:t>.</w:t>
      </w:r>
    </w:p>
    <w:p w14:paraId="53D5605D" w14:textId="77777777" w:rsidR="00D77165" w:rsidRPr="00290610" w:rsidRDefault="00D77165" w:rsidP="009A2D1A">
      <w:pPr>
        <w:pStyle w:val="Heading2"/>
      </w:pPr>
      <w:r w:rsidRPr="00290610">
        <w:t>Composite Methods</w:t>
      </w:r>
    </w:p>
    <w:p w14:paraId="3BDEA535" w14:textId="4635DB82" w:rsidR="00F77CFC" w:rsidRPr="00290610" w:rsidRDefault="009800AB" w:rsidP="009A2D1A">
      <w:r w:rsidRPr="00290610">
        <w:t>Composite methods utilise a range of statistics to combine and create a new statistic.</w:t>
      </w:r>
      <w:r w:rsidR="00BD1EA6">
        <w:t xml:space="preserve"> </w:t>
      </w:r>
      <w:r w:rsidRPr="00290610">
        <w:t xml:space="preserve">The DCMS method </w:t>
      </w:r>
      <w:r w:rsidR="00430CDE">
        <w:t xml:space="preserve">combines </w:t>
      </w:r>
      <w:r w:rsidRPr="00290610">
        <w:t xml:space="preserve">eight selection statistics, including the CLR method from the original </w:t>
      </w:r>
      <w:r w:rsidR="0093716D">
        <w:t>SweepFinder</w:t>
      </w:r>
      <w:r w:rsidRPr="00290610">
        <w:t xml:space="preserve"> </w:t>
      </w:r>
      <w:r w:rsidRPr="00290610">
        <w:fldChar w:fldCharType="begin">
          <w:fldData xml:space="preserve">PEVuZE5vdGU+PENpdGU+PEF1dGhvcj5NYTwvQXV0aG9yPjxZZWFyPjIwMTU8L1llYXI+PFJlY051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</w:fldData>
        </w:fldChar>
      </w:r>
      <w:r w:rsidR="005303BD">
        <w:instrText xml:space="preserve"> ADDIN EN.CITE </w:instrText>
      </w:r>
      <w:r w:rsidR="005303BD">
        <w:fldChar w:fldCharType="begin">
          <w:fldData xml:space="preserve">PEVuZE5vdGU+PENpdGU+PEF1dGhvcj5NYTwvQXV0aG9yPjxZZWFyPjIwMTU8L1llYXI+PFJlY051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</w:fldData>
        </w:fldChar>
      </w:r>
      <w:r w:rsidR="005303BD">
        <w:instrText xml:space="preserve"> ADDIN EN.CITE.DATA </w:instrText>
      </w:r>
      <w:r w:rsidR="005303BD">
        <w:fldChar w:fldCharType="end"/>
      </w:r>
      <w:r w:rsidRPr="00290610">
        <w:fldChar w:fldCharType="separate"/>
      </w:r>
      <w:r w:rsidR="005303BD">
        <w:rPr>
          <w:noProof/>
        </w:rPr>
        <w:t>[53, 55]</w:t>
      </w:r>
      <w:r w:rsidRPr="00290610">
        <w:fldChar w:fldCharType="end"/>
      </w:r>
      <w:r w:rsidRPr="00290610">
        <w:t>.</w:t>
      </w:r>
      <w:r w:rsidR="00BD1EA6">
        <w:t xml:space="preserve"> </w:t>
      </w:r>
      <w:r w:rsidR="00B90552" w:rsidRPr="00290610">
        <w:t xml:space="preserve">DCMS finds the p-values of all the statistics and combines them, weighting for the correlations between </w:t>
      </w:r>
      <w:r w:rsidR="00B90552" w:rsidRPr="00290610">
        <w:lastRenderedPageBreak/>
        <w:t xml:space="preserve">statistics, to </w:t>
      </w:r>
      <w:r w:rsidR="00844C82" w:rsidRPr="00290610">
        <w:t>create a new final statistic.</w:t>
      </w:r>
      <w:r w:rsidR="00BD1EA6">
        <w:t xml:space="preserve"> </w:t>
      </w:r>
      <w:r w:rsidR="00844C82" w:rsidRPr="00290610">
        <w:t xml:space="preserve">The CSS method combines three separate statistics by </w:t>
      </w:r>
      <w:r w:rsidR="00857C4F" w:rsidRPr="00290610">
        <w:t xml:space="preserve">ranking each statistic across all SNPs, then </w:t>
      </w:r>
      <w:r w:rsidR="00AF3501">
        <w:t>identifying</w:t>
      </w:r>
      <w:r w:rsidR="00857C4F" w:rsidRPr="00290610">
        <w:t xml:space="preserve"> clusters where SNPs have extreme test scores due to hitchhiking</w:t>
      </w:r>
      <w:r w:rsidR="00C55BA8" w:rsidRPr="00290610">
        <w:t xml:space="preserve"> </w:t>
      </w:r>
      <w:r w:rsidR="00C55BA8" w:rsidRPr="00290610">
        <w:fldChar w:fldCharType="begin">
          <w:fldData xml:space="preserve">PEVuZE5vdGU+PENpdGU+PEF1dGhvcj5SYW5kaGF3YTwvQXV0aG9yPjxZZWFyPjIwMTQ8L1llYXI+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</w:fldData>
        </w:fldChar>
      </w:r>
      <w:r w:rsidR="005303BD">
        <w:instrText xml:space="preserve"> ADDIN EN.CITE </w:instrText>
      </w:r>
      <w:r w:rsidR="005303BD">
        <w:fldChar w:fldCharType="begin">
          <w:fldData xml:space="preserve">PEVuZE5vdGU+PENpdGU+PEF1dGhvcj5SYW5kaGF3YTwvQXV0aG9yPjxZZWFyPjIwMTQ8L1llYXI+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</w:fldData>
        </w:fldChar>
      </w:r>
      <w:r w:rsidR="005303BD">
        <w:instrText xml:space="preserve"> ADDIN EN.CITE.DATA </w:instrText>
      </w:r>
      <w:r w:rsidR="005303BD">
        <w:fldChar w:fldCharType="end"/>
      </w:r>
      <w:r w:rsidR="00C55BA8" w:rsidRPr="00290610">
        <w:fldChar w:fldCharType="separate"/>
      </w:r>
      <w:r w:rsidR="005303BD">
        <w:rPr>
          <w:noProof/>
        </w:rPr>
        <w:t>[57]</w:t>
      </w:r>
      <w:r w:rsidR="00C55BA8" w:rsidRPr="00290610">
        <w:fldChar w:fldCharType="end"/>
      </w:r>
      <w:r w:rsidR="00857C4F" w:rsidRPr="00290610">
        <w:t>.</w:t>
      </w:r>
    </w:p>
    <w:p w14:paraId="6774A649" w14:textId="77777777" w:rsidR="00D77165" w:rsidRPr="00290610" w:rsidRDefault="00D77165" w:rsidP="009A2D1A">
      <w:pPr>
        <w:pStyle w:val="Heading2"/>
      </w:pPr>
      <w:r w:rsidRPr="00290610">
        <w:t>Machine learning</w:t>
      </w:r>
    </w:p>
    <w:p w14:paraId="055941D7" w14:textId="2791C142" w:rsidR="008A093D" w:rsidRDefault="00431424" w:rsidP="006D318C">
      <w:r w:rsidRPr="00290610">
        <w:t xml:space="preserve">Three machine learning methods </w:t>
      </w:r>
      <w:r w:rsidR="009755B6">
        <w:t>have been applied for detecting</w:t>
      </w:r>
      <w:r w:rsidR="001C3DF3">
        <w:t xml:space="preserve"> signatures of selection</w:t>
      </w:r>
      <w:r w:rsidR="009755B6">
        <w:t>:</w:t>
      </w:r>
      <w:r w:rsidRPr="001C3DF3">
        <w:t xml:space="preserve"> neural networks, extremely random trees and boosting.</w:t>
      </w:r>
      <w:r w:rsidR="00BD1EA6">
        <w:t xml:space="preserve"> </w:t>
      </w:r>
      <w:r w:rsidRPr="001C3DF3">
        <w:t>All three of the</w:t>
      </w:r>
      <w:r w:rsidR="00FA4B6A">
        <w:t>se</w:t>
      </w:r>
      <w:r w:rsidRPr="001C3DF3">
        <w:t xml:space="preserve"> m</w:t>
      </w:r>
      <w:r w:rsidR="004A7D36">
        <w:t xml:space="preserve">ethods </w:t>
      </w:r>
      <w:r w:rsidR="00FA4B6A">
        <w:t>are ‘</w:t>
      </w:r>
      <w:r w:rsidR="009132C8">
        <w:t>supervised</w:t>
      </w:r>
      <w:r w:rsidR="00FA4B6A">
        <w:t>’</w:t>
      </w:r>
      <w:r w:rsidR="009132C8">
        <w:t xml:space="preserve"> </w:t>
      </w:r>
      <w:r w:rsidR="00DB5D52">
        <w:t>in that they</w:t>
      </w:r>
      <w:r w:rsidR="009132C8">
        <w:t xml:space="preserve"> utilise a ‘training’ </w:t>
      </w:r>
      <w:r w:rsidR="009132C8" w:rsidRPr="001C3DF3">
        <w:t xml:space="preserve">dataset </w:t>
      </w:r>
      <w:r w:rsidR="009132C8">
        <w:t xml:space="preserve">where the classification is known </w:t>
      </w:r>
      <w:r w:rsidR="009132C8">
        <w:rPr>
          <w:i/>
          <w:iCs/>
        </w:rPr>
        <w:t xml:space="preserve">a priori </w:t>
      </w:r>
      <w:r w:rsidR="009132C8">
        <w:t>(</w:t>
      </w:r>
      <w:r w:rsidR="00247D15">
        <w:t>e.g.</w:t>
      </w:r>
      <w:r w:rsidR="009132C8">
        <w:t xml:space="preserve"> regions </w:t>
      </w:r>
      <w:r w:rsidR="00FA4B6A">
        <w:t xml:space="preserve">known to be </w:t>
      </w:r>
      <w:r w:rsidR="009132C8">
        <w:t xml:space="preserve">under selection) to develop a classifier </w:t>
      </w:r>
      <w:r w:rsidR="009132C8" w:rsidRPr="001C3DF3">
        <w:t>an</w:t>
      </w:r>
      <w:r w:rsidR="00DB5D52">
        <w:t>d</w:t>
      </w:r>
      <w:r w:rsidR="009132C8" w:rsidRPr="001C3DF3">
        <w:t xml:space="preserve"> this trained model is </w:t>
      </w:r>
      <w:r w:rsidR="00247D15" w:rsidRPr="00FC4031">
        <w:t>applied to</w:t>
      </w:r>
      <w:r w:rsidR="009132C8" w:rsidRPr="00FC4031">
        <w:t xml:space="preserve"> </w:t>
      </w:r>
      <w:r w:rsidR="00FA4B6A" w:rsidRPr="00FC4031">
        <w:t xml:space="preserve">classify </w:t>
      </w:r>
      <w:r w:rsidR="009132C8" w:rsidRPr="00FC4031">
        <w:t>new test data</w:t>
      </w:r>
      <w:r w:rsidR="00247D15" w:rsidRPr="00FC4031">
        <w:t>.</w:t>
      </w:r>
      <w:r w:rsidR="00BD1EA6" w:rsidRPr="00FC4031">
        <w:t xml:space="preserve"> </w:t>
      </w:r>
      <w:r w:rsidR="007E3F44" w:rsidRPr="00FC4031">
        <w:t>Deep learning has its roots in neural networks which have been studied for decades.</w:t>
      </w:r>
      <w:r w:rsidR="00BD1EA6" w:rsidRPr="00FC4031">
        <w:t xml:space="preserve"> </w:t>
      </w:r>
      <w:r w:rsidR="006F2961" w:rsidRPr="00FC4031">
        <w:t>The Deep Learning method</w:t>
      </w:r>
      <w:r w:rsidR="007E3F44" w:rsidRPr="00FC4031">
        <w:t xml:space="preserve"> applied by Sheehan and Song</w:t>
      </w:r>
      <w:r w:rsidR="006F2961" w:rsidRPr="00FC4031">
        <w:t xml:space="preserve"> </w:t>
      </w:r>
      <w:r w:rsidR="00484966" w:rsidRPr="00FC4031">
        <w:fldChar w:fldCharType="begin"/>
      </w:r>
      <w:r w:rsidR="005303BD">
        <w:instrText xml:space="preserve"> ADDIN EN.CITE &lt;EndNote&gt;&lt;Cite&gt;&lt;Author&gt;Sheehan&lt;/Author&gt;&lt;Year&gt;2016&lt;/Year&gt;&lt;RecNum&gt;105&lt;/RecNum&gt;&lt;DisplayText&gt;[58]&lt;/DisplayText&gt;&lt;record&gt;&lt;rec-number&gt;105&lt;/rec-number&gt;&lt;foreign-keys&gt;&lt;key app="EN" db-id="e5vxz59tqvt2siep9ztxfp2ns2dddd9t2f05" timestamp="1508832010"&gt;105&lt;/key&gt;&lt;/foreign-keys&gt;&lt;ref-type name="Journal Article"&gt;17&lt;/ref-type&gt;&lt;contributors&gt;&lt;authors&gt;&lt;author&gt;Sheehan, Sara&lt;/author&gt;&lt;author&gt;Song, Yun S.&lt;/author&gt;&lt;/authors&gt;&lt;/contributors&gt;&lt;titles&gt;&lt;title&gt;Deep Learning for Population Genetic Inference&lt;/title&gt;&lt;secondary-title&gt;PLOS Computational Biology&lt;/secondary-title&gt;&lt;/titles&gt;&lt;periodical&gt;&lt;full-title&gt;PLOS Computational Biology&lt;/full-title&gt;&lt;/periodical&gt;&lt;pages&gt;e1004845&lt;/pages&gt;&lt;volume&gt;12&lt;/volume&gt;&lt;number&gt;3&lt;/number&gt;&lt;dates&gt;&lt;year&gt;2016&lt;/year&gt;&lt;/dates&gt;&lt;publisher&gt;Public Library of Science&lt;/publisher&gt;&lt;urls&gt;&lt;related-urls&gt;&lt;url&gt;https://doi.org/10.1371/journal.pcbi.1004845&lt;/url&gt;&lt;url&gt;https://www.ncbi.nlm.nih.gov/pmc/articles/PMC4809617/pdf/pcbi.1004845.pdf&lt;/url&gt;&lt;/related-urls&gt;&lt;/urls&gt;&lt;electronic-resource-num&gt;10.1371/journal.pcbi.1004845&lt;/electronic-resource-num&gt;&lt;research-notes&gt;Deep learning to study demography and selection jointly&amp;#xD;Application in Drosophila - lots of hard sweep compared to soft/balancing.&lt;/research-notes&gt;&lt;/record&gt;&lt;/Cite&gt;&lt;/EndNote&gt;</w:instrText>
      </w:r>
      <w:r w:rsidR="00484966" w:rsidRPr="00FC4031">
        <w:fldChar w:fldCharType="separate"/>
      </w:r>
      <w:r w:rsidR="005303BD">
        <w:rPr>
          <w:noProof/>
        </w:rPr>
        <w:t>[58]</w:t>
      </w:r>
      <w:r w:rsidR="00484966" w:rsidRPr="00FC4031">
        <w:fldChar w:fldCharType="end"/>
      </w:r>
      <w:r w:rsidR="00484966" w:rsidRPr="00FC4031">
        <w:t xml:space="preserve"> </w:t>
      </w:r>
      <w:r w:rsidR="006F2961" w:rsidRPr="00FC4031">
        <w:t>uses a neural network to classify regions by selection type, and also returns a genome</w:t>
      </w:r>
      <w:r w:rsidR="001B641A" w:rsidRPr="00FC4031">
        <w:t>-</w:t>
      </w:r>
      <w:r w:rsidR="006F2961" w:rsidRPr="00FC4031">
        <w:t>wide estimate of demographic history.</w:t>
      </w:r>
      <w:r w:rsidR="00BD1EA6" w:rsidRPr="00FC4031">
        <w:t xml:space="preserve"> </w:t>
      </w:r>
      <w:r w:rsidR="006F2961" w:rsidRPr="00FC4031">
        <w:t>Simply, neural networks tak</w:t>
      </w:r>
      <w:r w:rsidR="006D318C" w:rsidRPr="00FC4031">
        <w:t>e</w:t>
      </w:r>
      <w:r w:rsidR="006F2961" w:rsidRPr="00FC4031">
        <w:t xml:space="preserve"> data through a network of layers containing nodes where at each node the data get transformed</w:t>
      </w:r>
      <w:r w:rsidR="006F2961" w:rsidRPr="001C3DF3">
        <w:t xml:space="preserve"> in some way.</w:t>
      </w:r>
      <w:r w:rsidR="00BD1EA6">
        <w:t xml:space="preserve"> </w:t>
      </w:r>
      <w:r w:rsidR="006F2961" w:rsidRPr="001C3DF3">
        <w:t>The method is trained using simulated datasets</w:t>
      </w:r>
      <w:r w:rsidR="00DF3B7D" w:rsidRPr="001C3DF3">
        <w:t xml:space="preserve"> where 345 summary statistics are calculated</w:t>
      </w:r>
      <w:r w:rsidR="00CD5AD9">
        <w:t>,</w:t>
      </w:r>
      <w:r w:rsidR="006C63FE" w:rsidRPr="001C3DF3">
        <w:t xml:space="preserve"> including </w:t>
      </w:r>
      <w:r w:rsidR="008175EF">
        <w:t xml:space="preserve">the </w:t>
      </w:r>
      <w:r w:rsidR="006C63FE" w:rsidRPr="001C3DF3">
        <w:t xml:space="preserve">H12 </w:t>
      </w:r>
      <w:r w:rsidR="001C3DF3">
        <w:t xml:space="preserve">statistic </w:t>
      </w:r>
      <w:r w:rsidR="006C63FE" w:rsidRPr="001C3DF3">
        <w:t>described above</w:t>
      </w:r>
      <w:r w:rsidR="006F2961" w:rsidRPr="001C3DF3">
        <w:t>.</w:t>
      </w:r>
      <w:r w:rsidR="00BD1EA6">
        <w:t xml:space="preserve"> </w:t>
      </w:r>
      <w:r w:rsidR="00AF3501">
        <w:t>It is during this training that</w:t>
      </w:r>
      <w:r w:rsidR="008175EF">
        <w:t xml:space="preserve"> the</w:t>
      </w:r>
      <w:r w:rsidR="00541DAD" w:rsidRPr="001C3DF3">
        <w:t xml:space="preserve"> transformation</w:t>
      </w:r>
      <w:r w:rsidR="008175EF">
        <w:t>s</w:t>
      </w:r>
      <w:r w:rsidR="00541DAD" w:rsidRPr="001C3DF3">
        <w:t xml:space="preserve"> each node will perform </w:t>
      </w:r>
      <w:r w:rsidR="00AF3501">
        <w:t>are established along with</w:t>
      </w:r>
      <w:r w:rsidR="00541DAD" w:rsidRPr="001C3DF3">
        <w:t xml:space="preserve"> the </w:t>
      </w:r>
      <w:r w:rsidR="008175EF">
        <w:t xml:space="preserve">corresponding </w:t>
      </w:r>
      <w:r w:rsidR="00541DAD" w:rsidRPr="001C3DF3">
        <w:t>weighting</w:t>
      </w:r>
      <w:r w:rsidR="008175EF">
        <w:t>s</w:t>
      </w:r>
      <w:r w:rsidR="00541DAD" w:rsidRPr="001C3DF3">
        <w:t xml:space="preserve"> </w:t>
      </w:r>
      <w:r w:rsidR="00D05FEC" w:rsidRPr="001C3DF3">
        <w:t>between each</w:t>
      </w:r>
      <w:r w:rsidR="00541DAD" w:rsidRPr="001C3DF3">
        <w:t xml:space="preserve"> node.</w:t>
      </w:r>
      <w:r w:rsidR="00BD1EA6">
        <w:t xml:space="preserve"> </w:t>
      </w:r>
      <w:r w:rsidR="00DF3B7D" w:rsidRPr="001C3DF3">
        <w:t xml:space="preserve">The S/HIC </w:t>
      </w:r>
      <w:r w:rsidR="00DF3B7D" w:rsidRPr="00484966">
        <w:t xml:space="preserve">method </w:t>
      </w:r>
      <w:r w:rsidR="00484966" w:rsidRPr="00484966">
        <w:fldChar w:fldCharType="begin"/>
      </w:r>
      <w:r w:rsidR="005303BD">
        <w:instrText xml:space="preserve"> ADDIN EN.CITE &lt;EndNote&gt;&lt;Cite&gt;&lt;Author&gt;Schrider&lt;/Author&gt;&lt;Year&gt;2016&lt;/Year&gt;&lt;RecNum&gt;103&lt;/RecNum&gt;&lt;DisplayText&gt;[59]&lt;/DisplayText&gt;&lt;record&gt;&lt;rec-number&gt;103&lt;/rec-number&gt;&lt;foreign-keys&gt;&lt;key app="EN" db-id="e5vxz59tqvt2siep9ztxfp2ns2dddd9t2f05" timestamp="1508755693"&gt;103&lt;/key&gt;&lt;/foreign-keys&gt;&lt;ref-type name="Journal Article"&gt;17&lt;/ref-type&gt;&lt;contributors&gt;&lt;authors&gt;&lt;author&gt;Schrider, Daniel R.&lt;/author&gt;&lt;author&gt;Kern, Andrew D.&lt;/author&gt;&lt;/authors&gt;&lt;/contributors&gt;&lt;titles&gt;&lt;title&gt;S/HIC: Robust Identification of Soft and Hard Sweeps Using Machine Learning&lt;/title&gt;&lt;secondary-title&gt;PLOS Genetics&lt;/secondary-title&gt;&lt;/titles&gt;&lt;periodical&gt;&lt;full-title&gt;PLOS Genetics&lt;/full-title&gt;&lt;/periodical&gt;&lt;pages&gt;e1005928&lt;/pages&gt;&lt;volume&gt;12&lt;/volume&gt;&lt;number&gt;3&lt;/number&gt;&lt;dates&gt;&lt;year&gt;2016&lt;/year&gt;&lt;/dates&gt;&lt;publisher&gt;Public Library of Science&lt;/publisher&gt;&lt;urls&gt;&lt;related-urls&gt;&lt;url&gt;https://doi.org/10.1371/journal.pgen.1005928&lt;/url&gt;&lt;url&gt;https://www.ncbi.nlm.nih.gov/pmc/articles/PMC4792382/pdf/pgen.1005928.pdf&lt;/url&gt;&lt;/related-urls&gt;&lt;/urls&gt;&lt;electronic-resource-num&gt;10.1371/journal.pgen.1005928&lt;/electronic-resource-num&gt;&lt;research-notes&gt;Decribes S/HIC method.  Uses Extremely Random Trees.  &amp;#xD;Methods it draws on:&amp;#xD;- pi&amp;#xD;- theta[w]&amp;#xD;- theta[H]&amp;#xD;- number of distinct haplotypes&amp;#xD;- average Haplotype homozygosity&amp;#xD;- H12&amp;#xD;- H2/H1&amp;#xD;- Zns&amp;#xD;- Max[omega]&lt;/research-notes&gt;&lt;/record&gt;&lt;/Cite&gt;&lt;/EndNote&gt;</w:instrText>
      </w:r>
      <w:r w:rsidR="00484966" w:rsidRPr="00484966">
        <w:fldChar w:fldCharType="separate"/>
      </w:r>
      <w:r w:rsidR="005303BD">
        <w:rPr>
          <w:noProof/>
        </w:rPr>
        <w:t>[59]</w:t>
      </w:r>
      <w:r w:rsidR="00484966" w:rsidRPr="00484966">
        <w:fldChar w:fldCharType="end"/>
      </w:r>
      <w:r w:rsidR="00484966">
        <w:rPr>
          <w:color w:val="FF0000"/>
        </w:rPr>
        <w:t xml:space="preserve"> </w:t>
      </w:r>
      <w:r w:rsidR="00DF3B7D" w:rsidRPr="001C3DF3">
        <w:t>similarly uses simulated datasets for training.</w:t>
      </w:r>
      <w:r w:rsidR="00BD1EA6">
        <w:t xml:space="preserve"> </w:t>
      </w:r>
      <w:r w:rsidR="00DF3B7D" w:rsidRPr="001C3DF3">
        <w:t>It uses an extremely randomized tree method to classify regions into the type of sweep it may or may not have.</w:t>
      </w:r>
      <w:r w:rsidR="00BD1EA6">
        <w:t xml:space="preserve"> </w:t>
      </w:r>
      <w:r w:rsidR="00DF3B7D" w:rsidRPr="001C3DF3">
        <w:t>Briefly</w:t>
      </w:r>
      <w:r w:rsidR="00B02CF1">
        <w:t>,</w:t>
      </w:r>
      <w:r w:rsidR="00DF3B7D" w:rsidRPr="001C3DF3">
        <w:t xml:space="preserve"> this method works by creating decision trees semi-randomly which take the input data, in this case multiple statistics, including H12 and H2/H1 as described above</w:t>
      </w:r>
      <w:r w:rsidR="00DB5D52">
        <w:t>. Data are</w:t>
      </w:r>
      <w:r w:rsidR="00DF3B7D" w:rsidRPr="001C3DF3">
        <w:t xml:space="preserve"> split in two at each node of the tree by examining one of the statistics, until it gets to a “leaf” at the end of the tree wit</w:t>
      </w:r>
      <w:r w:rsidR="00D05FEC" w:rsidRPr="001C3DF3">
        <w:t>h a final classification.</w:t>
      </w:r>
      <w:r w:rsidR="00BD1EA6">
        <w:t xml:space="preserve"> </w:t>
      </w:r>
      <w:r w:rsidR="00D05FEC" w:rsidRPr="001C3DF3">
        <w:t xml:space="preserve">Many trees are created and each tree “votes” </w:t>
      </w:r>
      <w:r w:rsidR="002E3F32">
        <w:t xml:space="preserve">as to </w:t>
      </w:r>
      <w:r w:rsidR="00D05FEC" w:rsidRPr="001C3DF3">
        <w:t>which classification the data should be, with the majority being the final classification given to the data.</w:t>
      </w:r>
      <w:r w:rsidR="00BD1EA6">
        <w:t xml:space="preserve"> </w:t>
      </w:r>
      <w:r w:rsidR="00767857" w:rsidRPr="001C3DF3">
        <w:t xml:space="preserve">Finally, the hierarchical boosting method </w:t>
      </w:r>
      <w:r w:rsidR="00844B73">
        <w:fldChar w:fldCharType="begin"/>
      </w:r>
      <w:r w:rsidR="005303BD">
        <w:instrText xml:space="preserve"> ADDIN EN.CITE &lt;EndNote&gt;&lt;Cite&gt;&lt;Author&gt;Pybus&lt;/Author&gt;&lt;Year&gt;2015&lt;/Year&gt;&lt;RecNum&gt;104&lt;/RecNum&gt;&lt;DisplayText&gt;[60]&lt;/DisplayText&gt;&lt;record&gt;&lt;rec-number&gt;104&lt;/rec-number&gt;&lt;foreign-keys&gt;&lt;key app="EN" db-id="e5vxz59tqvt2siep9ztxfp2ns2dddd9t2f05" timestamp="1508765607"&gt;104&lt;/key&gt;&lt;/foreign-keys&gt;&lt;ref-type name="Journal Article"&gt;17&lt;/ref-type&gt;&lt;contributors&gt;&lt;authors&gt;&lt;author&gt;Pybus, Marc&lt;/author&gt;&lt;author&gt;Luisi, Pierre&lt;/author&gt;&lt;author&gt;Dall&amp;apos;Olio, Giovanni Marco&lt;/author&gt;&lt;author&gt;Uzkudun, Manu&lt;/author&gt;&lt;author&gt;Laayouni, Hafid&lt;/author&gt;&lt;author&gt;Bertranpetit, Jaume&lt;/author&gt;&lt;author&gt;Engelken, Johannes&lt;/author&gt;&lt;/authors&gt;&lt;/contributors&gt;&lt;titles&gt;&lt;title&gt;Hierarchical boosting: a machine-learning framework to detect and classify hard selective sweeps in human populations&lt;/title&gt;&lt;secondary-title&gt;Bioinformatics&lt;/secondary-title&gt;&lt;/titles&gt;&lt;periodical&gt;&lt;full-title&gt;Bioinformatics&lt;/full-title&gt;&lt;/periodical&gt;&lt;pages&gt;3946-3952&lt;/pages&gt;&lt;volume&gt;31&lt;/volume&gt;&lt;number&gt;24&lt;/number&gt;&lt;dates&gt;&lt;year&gt;2015&lt;/year&gt;&lt;/dates&gt;&lt;isbn&gt;1367-4803&lt;/isbn&gt;&lt;urls&gt;&lt;related-urls&gt;&lt;url&gt;http://dx.doi.org/10.1093/bioinformatics/btv493&lt;/url&gt;&lt;url&gt;https://oup.silverchair-cdn.com/oup/backfile/Content_public/Journal/bioinformatics/31/24/10.1093_bioinformatics_btv493/2/btv493.pdf?Expires=1509037069&amp;amp;Signature=eb23izfejjwXqAvrlxl8vaRnTCy1Ek~OVFs86Cx-ETYVXOoBmvQMod2jt0rEy3U-J9sGA~uQavo81MH0U0vmmmgKradxBXw2HxdNrK3jKO49yrFiKqCOTBTRFpIibB16BsezLU2GNSDIoQslYV2VWK1vXNfEzOZ2WSEtvkZmDgrKmn4YeLMwBseckawHINiz1RsasUgp~eddp5Te83YIDTamPe~zzMmIC~D6t5jicAeNGCPPOxd1ivDYMuneKh6lZdlkeHcyUkZcKpfPTm674uDwDcvRrI9A-Z9GxJxkswqyQlzySPs6BBzX2AeHb9BFZeQfrUDYgGhUcEEK-iSWvw__&amp;amp;Key-Pair-Id=APKAIUCZBIA4LVPAVW3Q&lt;/url&gt;&lt;/related-urls&gt;&lt;/urls&gt;&lt;electronic-resource-num&gt;10.1093/bioinformatics/btv493&lt;/electronic-resource-num&gt;&lt;research-notes&gt;Boosting method&amp;#xD;R-package &amp;quot;hierarchical boosting&amp;quot; mboost&amp;#xD;Selection tests:&amp;#xD;- CLR&amp;#xD;- iHS&amp;#xD;- XP-EHH&amp;#xD;- dDAF&amp;#xD;- diHH&amp;#xD;- Fay and Wu&amp;apos;s H&amp;#xD;- Omega&amp;#xD;- EHH Av&amp;#xD;- Fu and Li&amp;apos;s D&amp;#xD;- Tajima&amp;apos;s D&lt;/research-notes&gt;&lt;/record&gt;&lt;/Cite&gt;&lt;/EndNote&gt;</w:instrText>
      </w:r>
      <w:r w:rsidR="00844B73">
        <w:fldChar w:fldCharType="separate"/>
      </w:r>
      <w:r w:rsidR="005303BD">
        <w:rPr>
          <w:noProof/>
        </w:rPr>
        <w:t>[60]</w:t>
      </w:r>
      <w:r w:rsidR="00844B73">
        <w:fldChar w:fldCharType="end"/>
      </w:r>
      <w:r w:rsidR="00844B73">
        <w:t xml:space="preserve"> </w:t>
      </w:r>
      <w:r w:rsidR="00767857" w:rsidRPr="001C3DF3">
        <w:t xml:space="preserve">classifies </w:t>
      </w:r>
      <w:r w:rsidR="00FD62AC" w:rsidRPr="001C3DF3">
        <w:t>regions by calculating statistics and then putting them through a series of linear regression functions.</w:t>
      </w:r>
      <w:r w:rsidR="00BD1EA6">
        <w:t xml:space="preserve"> </w:t>
      </w:r>
      <w:r w:rsidR="00FD62AC" w:rsidRPr="001C3DF3">
        <w:t>Again, this method is trained using simulated datasets.</w:t>
      </w:r>
      <w:bookmarkStart w:id="5" w:name="_Ref502826158"/>
      <w:bookmarkStart w:id="6" w:name="_Ref502826150"/>
    </w:p>
    <w:bookmarkEnd w:id="5"/>
    <w:bookmarkEnd w:id="6"/>
    <w:p w14:paraId="752C0A95" w14:textId="03794AD0" w:rsidR="009474F0" w:rsidRPr="00FC4031" w:rsidRDefault="001715AE" w:rsidP="00FC4031">
      <w:pPr>
        <w:pStyle w:val="Heading1"/>
      </w:pPr>
      <w:r w:rsidRPr="00FC4031">
        <w:lastRenderedPageBreak/>
        <w:t>Examples</w:t>
      </w:r>
      <w:r w:rsidR="009474F0" w:rsidRPr="00FC4031">
        <w:t xml:space="preserve"> of four </w:t>
      </w:r>
      <w:r w:rsidR="00C93122" w:rsidRPr="00FC4031">
        <w:t>m</w:t>
      </w:r>
      <w:r w:rsidR="009474F0" w:rsidRPr="00FC4031">
        <w:t>ethods</w:t>
      </w:r>
    </w:p>
    <w:p w14:paraId="2353DF89" w14:textId="6F77145E" w:rsidR="00FB32A9" w:rsidRDefault="009474F0" w:rsidP="00FC4031">
      <w:r w:rsidRPr="00ED2EBF">
        <w:t xml:space="preserve">We </w:t>
      </w:r>
      <w:r w:rsidR="00C93122" w:rsidRPr="00ED2EBF">
        <w:t xml:space="preserve">conducted a </w:t>
      </w:r>
      <w:r w:rsidRPr="00ED2EBF">
        <w:t>compar</w:t>
      </w:r>
      <w:r w:rsidR="00C93122" w:rsidRPr="00ED2EBF">
        <w:t xml:space="preserve">ison of </w:t>
      </w:r>
      <w:r w:rsidRPr="00ED2EBF">
        <w:t>four methods: Z</w:t>
      </w:r>
      <w:r w:rsidRPr="00ED2EBF">
        <w:rPr>
          <w:vertAlign w:val="subscript"/>
        </w:rPr>
        <w:t>α</w:t>
      </w:r>
      <w:r w:rsidRPr="00ED2EBF">
        <w:t>, H12, nS</w:t>
      </w:r>
      <w:r w:rsidRPr="00ED2EBF">
        <w:rPr>
          <w:vertAlign w:val="subscript"/>
        </w:rPr>
        <w:t>L</w:t>
      </w:r>
      <w:r w:rsidR="00ED2EBF">
        <w:t xml:space="preserve"> and TSel</w:t>
      </w:r>
      <w:r w:rsidRPr="00ED2EBF">
        <w:t>.</w:t>
      </w:r>
      <w:r w:rsidR="00BD1EA6">
        <w:t xml:space="preserve"> </w:t>
      </w:r>
      <w:r w:rsidR="00C93122" w:rsidRPr="00ED2EBF">
        <w:t>Two p</w:t>
      </w:r>
      <w:r w:rsidRPr="00ED2EBF">
        <w:t>opulation</w:t>
      </w:r>
      <w:r w:rsidR="00C93122" w:rsidRPr="00ED2EBF">
        <w:t>s</w:t>
      </w:r>
      <w:r w:rsidRPr="00ED2EBF">
        <w:t xml:space="preserve"> of </w:t>
      </w:r>
      <w:r w:rsidR="00C93122" w:rsidRPr="00ED2EBF">
        <w:t>“</w:t>
      </w:r>
      <w:r w:rsidRPr="00ED2EBF">
        <w:t>chromosomes</w:t>
      </w:r>
      <w:r w:rsidR="00C93122" w:rsidRPr="00ED2EBF">
        <w:t>” were simulated: one</w:t>
      </w:r>
      <w:r w:rsidRPr="00ED2EBF">
        <w:t xml:space="preserve"> with </w:t>
      </w:r>
      <w:r w:rsidR="00C93122" w:rsidRPr="00ED2EBF">
        <w:t xml:space="preserve">a site subject to </w:t>
      </w:r>
      <w:r w:rsidRPr="00ED2EBF">
        <w:t>selection and one without</w:t>
      </w:r>
      <w:r w:rsidR="00ED2EBF">
        <w:t xml:space="preserve"> and</w:t>
      </w:r>
      <w:r w:rsidR="00B70936" w:rsidRPr="00ED2EBF">
        <w:t xml:space="preserve"> results </w:t>
      </w:r>
      <w:r w:rsidR="00ED2EBF">
        <w:t>compared across</w:t>
      </w:r>
      <w:r w:rsidR="00B70936" w:rsidRPr="00ED2EBF">
        <w:t xml:space="preserve"> methods. </w:t>
      </w:r>
      <w:r w:rsidR="00F70300" w:rsidRPr="00ED2EBF">
        <w:t>D</w:t>
      </w:r>
      <w:r w:rsidR="00ED2EBF">
        <w:t>etails of metho</w:t>
      </w:r>
      <w:r w:rsidR="00857C98">
        <w:t>do</w:t>
      </w:r>
      <w:r w:rsidR="00ED2EBF">
        <w:t>logy are given below</w:t>
      </w:r>
      <w:r w:rsidR="00B70936" w:rsidRPr="00ED2EBF">
        <w:t xml:space="preserve"> in the Methods section.</w:t>
      </w:r>
      <w:r w:rsidR="00BD1EA6">
        <w:t xml:space="preserve"> </w:t>
      </w:r>
      <w:r w:rsidR="00C003C8">
        <w:fldChar w:fldCharType="begin"/>
      </w:r>
      <w:r w:rsidR="00C003C8">
        <w:instrText xml:space="preserve"> REF _Ref520382716 \h </w:instrText>
      </w:r>
      <w:r w:rsidR="00C003C8">
        <w:fldChar w:fldCharType="separate"/>
      </w:r>
      <w:r w:rsidR="00C003C8" w:rsidRPr="00C003C8">
        <w:t>Figure 3</w:t>
      </w:r>
      <w:r w:rsidR="00C003C8">
        <w:fldChar w:fldCharType="end"/>
      </w:r>
      <w:r w:rsidR="00C003C8">
        <w:t xml:space="preserve"> </w:t>
      </w:r>
      <w:r w:rsidR="001C205F">
        <w:t xml:space="preserve">shows </w:t>
      </w:r>
      <w:r w:rsidR="009E7627">
        <w:t>the average</w:t>
      </w:r>
      <w:r w:rsidR="001C205F">
        <w:t xml:space="preserve"> </w:t>
      </w:r>
      <w:r w:rsidR="009E7627">
        <w:t xml:space="preserve">of the neutral and selected simulations </w:t>
      </w:r>
      <w:r w:rsidR="001C205F">
        <w:t>for each of the four methods</w:t>
      </w:r>
      <w:r w:rsidR="004546E9">
        <w:t>, focusing on the middle 200 Kb region of the simulation</w:t>
      </w:r>
      <w:r w:rsidR="001C205F">
        <w:t>.</w:t>
      </w:r>
      <w:r w:rsidR="00BD1EA6">
        <w:t xml:space="preserve"> </w:t>
      </w:r>
      <w:r w:rsidR="0016361B">
        <w:t>There are clear</w:t>
      </w:r>
      <w:r w:rsidR="001C205F">
        <w:t xml:space="preserve"> difference</w:t>
      </w:r>
      <w:r w:rsidR="006D318C">
        <w:t>s</w:t>
      </w:r>
      <w:r w:rsidR="001C205F">
        <w:t xml:space="preserve"> in the shapes of the graphs between neutral and selected </w:t>
      </w:r>
      <w:r w:rsidR="004546E9">
        <w:t>simulations, and between the methods.</w:t>
      </w:r>
      <w:r w:rsidR="00BD1EA6">
        <w:t xml:space="preserve"> </w:t>
      </w:r>
      <w:r w:rsidR="004546E9">
        <w:t>Al</w:t>
      </w:r>
      <w:r w:rsidR="00FB32A9">
        <w:t>l of the methods look for the most extreme</w:t>
      </w:r>
      <w:r w:rsidR="004546E9">
        <w:t xml:space="preserve"> values as potential areas of selection, except TSel, which </w:t>
      </w:r>
      <w:r w:rsidR="006D318C">
        <w:t xml:space="preserve">considers </w:t>
      </w:r>
      <w:r w:rsidR="000B198D">
        <w:t xml:space="preserve">high </w:t>
      </w:r>
      <w:r w:rsidR="004546E9">
        <w:t>median value</w:t>
      </w:r>
      <w:r w:rsidR="000B198D">
        <w:t xml:space="preserve">s of </w:t>
      </w:r>
      <w:r w:rsidR="00FB32A9">
        <w:t>region</w:t>
      </w:r>
      <w:r w:rsidR="000B198D">
        <w:t>s</w:t>
      </w:r>
      <w:r w:rsidR="004546E9">
        <w:t>.</w:t>
      </w:r>
    </w:p>
    <w:p w14:paraId="7DB30D06" w14:textId="77777777" w:rsidR="00C003C8" w:rsidRDefault="00C003C8" w:rsidP="00C003C8">
      <w:pPr>
        <w:keepNext/>
      </w:pPr>
      <w:r>
        <w:rPr>
          <w:noProof/>
          <w:lang w:eastAsia="en-GB"/>
        </w:rPr>
        <w:lastRenderedPageBreak/>
        <w:drawing>
          <wp:inline distT="0" distB="0" distL="0" distR="0" wp14:anchorId="3717585F" wp14:editId="550AD01D">
            <wp:extent cx="5731510" cy="5731510"/>
            <wp:effectExtent l="0" t="0" r="254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_3.tif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CFF13C6" w14:textId="59EC9A04" w:rsidR="00C003C8" w:rsidRPr="00C003C8" w:rsidRDefault="00C003C8" w:rsidP="00C003C8">
      <w:pPr>
        <w:pStyle w:val="Caption"/>
      </w:pPr>
      <w:bookmarkStart w:id="7" w:name="_Ref520382716"/>
      <w:r w:rsidRPr="00C003C8">
        <w:t xml:space="preserve">Figure </w:t>
      </w:r>
      <w:r w:rsidRPr="00C003C8">
        <w:fldChar w:fldCharType="begin"/>
      </w:r>
      <w:r w:rsidRPr="00C003C8">
        <w:instrText xml:space="preserve"> SEQ Figure \* ARABIC </w:instrText>
      </w:r>
      <w:r w:rsidRPr="00C003C8">
        <w:fldChar w:fldCharType="separate"/>
      </w:r>
      <w:r>
        <w:rPr>
          <w:noProof/>
        </w:rPr>
        <w:t>3</w:t>
      </w:r>
      <w:r w:rsidRPr="00C003C8">
        <w:fldChar w:fldCharType="end"/>
      </w:r>
      <w:bookmarkEnd w:id="7"/>
      <w:r w:rsidRPr="00C003C8">
        <w:t>. The average values for the statistics across simulations for four methods.</w:t>
      </w:r>
      <w:r w:rsidRPr="00C003C8">
        <w:br/>
        <w:t>The plots show the average value of each statistic in 1000 base-pair bins across the simulated region, for both neutral and selected scenarios. Bars on each plot represent one standard deviation away from the mean in each bin.  The 100 scores closest to the site of selection for each test are highly significantly different from the same points in the neutral simulations by Mann-Whitney U test.</w:t>
      </w:r>
    </w:p>
    <w:p w14:paraId="6274658A" w14:textId="222209FA" w:rsidR="009474F0" w:rsidRDefault="00B145EF" w:rsidP="00FC4031">
      <w:r>
        <w:t>The four m</w:t>
      </w:r>
      <w:r w:rsidR="00B70936" w:rsidRPr="00ED2EBF">
        <w:t>ethods</w:t>
      </w:r>
      <w:r w:rsidR="009474F0" w:rsidRPr="00ED2EBF">
        <w:t xml:space="preserve"> </w:t>
      </w:r>
      <w:r w:rsidR="00ED2EBF">
        <w:t>were compared using</w:t>
      </w:r>
      <w:r w:rsidR="009474F0" w:rsidRPr="00ED2EBF">
        <w:t xml:space="preserve"> ROC curves</w:t>
      </w:r>
      <w:r w:rsidR="008F0595" w:rsidRPr="00ED2EBF">
        <w:t xml:space="preserve"> </w:t>
      </w:r>
      <w:r w:rsidR="008F0595" w:rsidRPr="00ED2EBF">
        <w:fldChar w:fldCharType="begin"/>
      </w:r>
      <w:r w:rsidR="005303BD">
        <w:instrText xml:space="preserve"> ADDIN EN.CITE &lt;EndNote&gt;&lt;Cite&gt;&lt;Author&gt;Metz&lt;/Author&gt;&lt;Year&gt;1978&lt;/Year&gt;&lt;RecNum&gt;47&lt;/RecNum&gt;&lt;DisplayText&gt;[70]&lt;/DisplayText&gt;&lt;record&gt;&lt;rec-number&gt;47&lt;/rec-number&gt;&lt;foreign-keys&gt;&lt;key app="EN" db-id="e5vxz59tqvt2siep9ztxfp2ns2dddd9t2f05" timestamp="1507630708"&gt;47&lt;/key&gt;&lt;/foreign-keys&gt;&lt;ref-type name="Journal Article"&gt;17&lt;/ref-type&gt;&lt;contributors&gt;&lt;authors&gt;&lt;author&gt;Metz, C. E.&lt;/author&gt;&lt;/authors&gt;&lt;/contributors&gt;&lt;auth-address&gt;UNIV CHICAGO,DEPT RADIOL,CHICAGO,IL 60637.&lt;/auth-address&gt;&lt;titles&gt;&lt;title&gt;BASIC PRINCIPLES OF ROC ANALYSIS&lt;/title&gt;&lt;secondary-title&gt;Seminars in Nuclear Medicine&lt;/secondary-title&gt;&lt;alt-title&gt;Semin. Nucl. Med.&lt;/alt-title&gt;&lt;/titles&gt;&lt;periodical&gt;&lt;full-title&gt;Seminars in Nuclear Medicine&lt;/full-title&gt;&lt;abbr-1&gt;Semin. Nucl. Med.&lt;/abbr-1&gt;&lt;/periodical&gt;&lt;alt-periodical&gt;&lt;full-title&gt;Seminars in Nuclear Medicine&lt;/full-title&gt;&lt;abbr-1&gt;Semin. Nucl. Med.&lt;/abbr-1&gt;&lt;/alt-periodical&gt;&lt;pages&gt;283-298&lt;/pages&gt;&lt;volume&gt;8&lt;/volume&gt;&lt;number&gt;4&lt;/number&gt;&lt;keywords&gt;&lt;keyword&gt;Radiology, Nuclear Medicine &amp;amp; Medical Imaging&lt;/keyword&gt;&lt;/keywords&gt;&lt;dates&gt;&lt;year&gt;1978&lt;/year&gt;&lt;/dates&gt;&lt;isbn&gt;0001-2998&lt;/isbn&gt;&lt;accession-num&gt;WOS:A1978FU31300002&lt;/accession-num&gt;&lt;work-type&gt;Article&lt;/work-type&gt;&lt;urls&gt;&lt;related-urls&gt;&lt;url&gt;&amp;lt;Go to ISI&amp;gt;://WOS:A1978FU31300002&lt;/url&gt;&lt;url&gt;http://www.seminarsinnuclearmedicine.com/article/S0001-2998(78)80014-2/pdf&lt;/url&gt;&lt;/related-urls&gt;&lt;/urls&gt;&lt;electronic-resource-num&gt;10.1016/s0001-2998(78)80014-2&lt;/electronic-resource-num&gt;&lt;research-notes&gt;ROC Curves, TPF TNF FPF FNF&lt;/research-notes&gt;&lt;language&gt;English&lt;/language&gt;&lt;/record&gt;&lt;/Cite&gt;&lt;/EndNote&gt;</w:instrText>
      </w:r>
      <w:r w:rsidR="008F0595" w:rsidRPr="00ED2EBF">
        <w:fldChar w:fldCharType="separate"/>
      </w:r>
      <w:r w:rsidR="005303BD">
        <w:rPr>
          <w:noProof/>
        </w:rPr>
        <w:t>[70]</w:t>
      </w:r>
      <w:r w:rsidR="008F0595" w:rsidRPr="00ED2EBF">
        <w:fldChar w:fldCharType="end"/>
      </w:r>
      <w:r w:rsidR="0016361B">
        <w:t>,</w:t>
      </w:r>
      <w:r w:rsidR="009474F0" w:rsidRPr="00ED2EBF">
        <w:t xml:space="preserve"> </w:t>
      </w:r>
      <w:r w:rsidR="00B369FE" w:rsidRPr="00ED2EBF">
        <w:t>high</w:t>
      </w:r>
      <w:r w:rsidR="00ED2EBF">
        <w:t>lighting methods which minimise</w:t>
      </w:r>
      <w:r w:rsidR="00B369FE" w:rsidRPr="00ED2EBF">
        <w:t xml:space="preserve"> the</w:t>
      </w:r>
      <w:r w:rsidR="001C205F">
        <w:t xml:space="preserve"> False Positive R</w:t>
      </w:r>
      <w:r w:rsidR="009474F0" w:rsidRPr="00ED2EBF">
        <w:t>ate (FPR) of 5% or less</w:t>
      </w:r>
      <w:r w:rsidR="004215AE" w:rsidRPr="00ED2EBF">
        <w:t xml:space="preserve"> </w:t>
      </w:r>
      <w:r w:rsidR="004215AE" w:rsidRPr="00ED2EBF">
        <w:fldChar w:fldCharType="begin"/>
      </w:r>
      <w:r w:rsidR="005303BD">
        <w:instrText xml:space="preserve"> ADDIN EN.CITE &lt;EndNote&gt;&lt;Cite&gt;&lt;Author&gt;McClish&lt;/Author&gt;&lt;Year&gt;1989&lt;/Year&gt;&lt;RecNum&gt;257&lt;/RecNum&gt;&lt;DisplayText&gt;[71]&lt;/DisplayText&gt;&lt;record&gt;&lt;rec-number&gt;257&lt;/rec-number&gt;&lt;foreign-keys&gt;&lt;key app="EN" db-id="e5vxz59tqvt2siep9ztxfp2ns2dddd9t2f05" timestamp="1525188657"&gt;257&lt;/key&gt;&lt;/foreign-keys&gt;&lt;ref-type name="Journal Article"&gt;17&lt;/ref-type&gt;&lt;contributors&gt;&lt;authors&gt;&lt;author&gt;McClish, D. K.&lt;/author&gt;&lt;/authors&gt;&lt;/contributors&gt;&lt;auth-address&gt;MCCLISH, DK (reprint author), VIRGINIA COMMONWEALTH UNIV,MED COLL VIRGINIA,DEPT BIOSTAT,BOX 32,MCV STN,RICHMOND,VA 23298, USA.&lt;/auth-address&gt;&lt;titles&gt;&lt;title&gt;ANALYZING A PORTION OF THE ROC CURVE&lt;/title&gt;&lt;secondary-title&gt;Medical Decision Making&lt;/secondary-title&gt;&lt;alt-title&gt;Med. Decis. Mak.&lt;/alt-title&gt;&lt;/titles&gt;&lt;periodical&gt;&lt;full-title&gt;Medical Decision Making&lt;/full-title&gt;&lt;abbr-1&gt;Med. Decis. Mak.&lt;/abbr-1&gt;&lt;/periodical&gt;&lt;alt-periodical&gt;&lt;full-title&gt;Medical Decision Making&lt;/full-title&gt;&lt;abbr-1&gt;Med. Decis. Mak.&lt;/abbr-1&gt;&lt;/alt-periodical&gt;&lt;pages&gt;190-195&lt;/pages&gt;&lt;volume&gt;9&lt;/volume&gt;&lt;number&gt;3&lt;/number&gt;&lt;keywords&gt;&lt;keyword&gt;Health Care Sciences &amp;amp; Services&lt;/keyword&gt;&lt;keyword&gt;Medical Informatics&lt;/keyword&gt;&lt;/keywords&gt;&lt;dates&gt;&lt;year&gt;1989&lt;/year&gt;&lt;pub-dates&gt;&lt;date&gt;Jul-Sep&lt;/date&gt;&lt;/pub-dates&gt;&lt;/dates&gt;&lt;isbn&gt;0272-989X&lt;/isbn&gt;&lt;accession-num&gt;WOS:A1989AD68900007&lt;/accession-num&gt;&lt;work-type&gt;Article&lt;/work-type&gt;&lt;urls&gt;&lt;related-urls&gt;&lt;url&gt;&amp;lt;Go to ISI&amp;gt;://WOS:A1989AD68900007&lt;/url&gt;&lt;url&gt;http://journals.sagepub.com/doi/pdf/10.1177/0272989X8900900307&lt;/url&gt;&lt;/related-urls&gt;&lt;/urls&gt;&lt;electronic-resource-num&gt;10.1177/0272989x8900900307&lt;/electronic-resource-num&gt;&lt;research-notes&gt;How to analyse only a portion of the ROC curve&lt;/research-notes&gt;&lt;language&gt;English&lt;/language&gt;&lt;/record&gt;&lt;/Cite&gt;&lt;/EndNote&gt;</w:instrText>
      </w:r>
      <w:r w:rsidR="004215AE" w:rsidRPr="00ED2EBF">
        <w:fldChar w:fldCharType="separate"/>
      </w:r>
      <w:r w:rsidR="005303BD">
        <w:rPr>
          <w:noProof/>
        </w:rPr>
        <w:t>[71]</w:t>
      </w:r>
      <w:r w:rsidR="004215AE" w:rsidRPr="00ED2EBF">
        <w:fldChar w:fldCharType="end"/>
      </w:r>
      <w:r w:rsidR="009474F0" w:rsidRPr="00ED2EBF">
        <w:t>.</w:t>
      </w:r>
      <w:r w:rsidR="00BD1EA6">
        <w:t xml:space="preserve"> </w:t>
      </w:r>
      <w:r w:rsidR="009474F0" w:rsidRPr="00ED2EBF">
        <w:t>The ROC</w:t>
      </w:r>
      <w:r w:rsidR="00806DAF">
        <w:t xml:space="preserve"> curves are shown in</w:t>
      </w:r>
      <w:r w:rsidR="00C003C8">
        <w:t xml:space="preserve"> </w:t>
      </w:r>
      <w:r w:rsidR="00C003C8">
        <w:fldChar w:fldCharType="begin"/>
      </w:r>
      <w:r w:rsidR="00C003C8">
        <w:instrText xml:space="preserve"> REF _Ref520382846 \h </w:instrText>
      </w:r>
      <w:r w:rsidR="00C003C8">
        <w:fldChar w:fldCharType="separate"/>
      </w:r>
      <w:r w:rsidR="00C003C8">
        <w:t xml:space="preserve">Figure </w:t>
      </w:r>
      <w:r w:rsidR="00C003C8">
        <w:rPr>
          <w:noProof/>
        </w:rPr>
        <w:t>4</w:t>
      </w:r>
      <w:r w:rsidR="00C003C8">
        <w:fldChar w:fldCharType="end"/>
      </w:r>
      <w:r w:rsidR="00806DAF">
        <w:t xml:space="preserve"> </w:t>
      </w:r>
      <w:r w:rsidR="009474F0" w:rsidRPr="00ED2EBF">
        <w:t>with the areas under the curve given for the whole curve and for the area whe</w:t>
      </w:r>
      <w:r w:rsidR="001715AE">
        <w:t>re FPR &lt; 5%.</w:t>
      </w:r>
      <w:r w:rsidR="00BD1EA6">
        <w:t xml:space="preserve"> </w:t>
      </w:r>
      <w:r w:rsidR="001715AE">
        <w:t>Th</w:t>
      </w:r>
      <w:r w:rsidR="00C163DA">
        <w:t>e curves</w:t>
      </w:r>
      <w:r w:rsidR="001715AE">
        <w:t xml:space="preserve"> show that, </w:t>
      </w:r>
      <w:r>
        <w:t xml:space="preserve">under </w:t>
      </w:r>
      <w:r w:rsidR="001715AE">
        <w:t>this particular selection scenario, Z</w:t>
      </w:r>
      <w:r w:rsidR="006A546C" w:rsidRPr="006A546C">
        <w:rPr>
          <w:vertAlign w:val="subscript"/>
        </w:rPr>
        <w:t>α</w:t>
      </w:r>
      <w:r w:rsidR="001715AE">
        <w:t xml:space="preserve"> and H12 </w:t>
      </w:r>
      <w:r w:rsidR="00C163DA">
        <w:t>are most effective at detecting</w:t>
      </w:r>
      <w:r w:rsidR="001715AE">
        <w:t xml:space="preserve"> selection compared to neutral, </w:t>
      </w:r>
      <w:r w:rsidR="00C163DA">
        <w:t>followed by</w:t>
      </w:r>
      <w:r w:rsidR="001715AE">
        <w:t xml:space="preserve"> </w:t>
      </w:r>
      <w:r w:rsidR="00CF4124">
        <w:t xml:space="preserve">TSel </w:t>
      </w:r>
      <w:r w:rsidR="00C163DA">
        <w:t>with</w:t>
      </w:r>
      <w:r w:rsidR="00CF4124" w:rsidRPr="00CF4124">
        <w:t xml:space="preserve"> </w:t>
      </w:r>
      <w:r w:rsidR="00CF4124">
        <w:t>nS</w:t>
      </w:r>
      <w:r w:rsidR="00CF4124" w:rsidRPr="001715AE">
        <w:rPr>
          <w:vertAlign w:val="subscript"/>
        </w:rPr>
        <w:t>L</w:t>
      </w:r>
      <w:r>
        <w:rPr>
          <w:vertAlign w:val="subscript"/>
        </w:rPr>
        <w:t xml:space="preserve"> </w:t>
      </w:r>
      <w:r>
        <w:t>the least effective.</w:t>
      </w:r>
      <w:r w:rsidR="00BD1EA6">
        <w:t xml:space="preserve"> </w:t>
      </w:r>
    </w:p>
    <w:p w14:paraId="4AAE9FAF" w14:textId="77777777" w:rsidR="00C003C8" w:rsidRDefault="00C003C8" w:rsidP="00C003C8">
      <w:pPr>
        <w:keepNext/>
      </w:pPr>
      <w:r>
        <w:rPr>
          <w:noProof/>
          <w:lang w:eastAsia="en-GB"/>
        </w:rPr>
        <w:lastRenderedPageBreak/>
        <w:drawing>
          <wp:inline distT="0" distB="0" distL="0" distR="0" wp14:anchorId="78932875" wp14:editId="4602C709">
            <wp:extent cx="5731510" cy="5731510"/>
            <wp:effectExtent l="0" t="0" r="254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_4.tif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0809491" w14:textId="3919B230" w:rsidR="00C003C8" w:rsidRPr="00C003C8" w:rsidRDefault="00C003C8" w:rsidP="00C003C8">
      <w:pPr>
        <w:pStyle w:val="Caption"/>
      </w:pPr>
      <w:bookmarkStart w:id="8" w:name="_Ref520382846"/>
      <w:r>
        <w:t xml:space="preserve">Figure </w:t>
      </w:r>
      <w:r>
        <w:fldChar w:fldCharType="begin"/>
      </w:r>
      <w:r>
        <w:instrText xml:space="preserve"> SEQ Figure \* ARABIC </w:instrText>
      </w:r>
      <w:r>
        <w:fldChar w:fldCharType="separate"/>
      </w:r>
      <w:r>
        <w:rPr>
          <w:noProof/>
        </w:rPr>
        <w:t>4</w:t>
      </w:r>
      <w:r>
        <w:fldChar w:fldCharType="end"/>
      </w:r>
      <w:bookmarkEnd w:id="8"/>
      <w:r w:rsidRPr="00C003C8">
        <w:t>. ROC Curves for the four statistics.</w:t>
      </w:r>
      <w:r>
        <w:br/>
      </w:r>
      <w:r w:rsidRPr="00C003C8">
        <w:t xml:space="preserve">Receiver Operating Characteristic (ROC) curves created for each of the four methods using neutral and selected simulations. For each method the Area </w:t>
      </w:r>
      <w:proofErr w:type="gramStart"/>
      <w:r w:rsidRPr="00C003C8">
        <w:t>Under</w:t>
      </w:r>
      <w:proofErr w:type="gramEnd"/>
      <w:r w:rsidRPr="00C003C8">
        <w:t xml:space="preserve"> the Curve (AUC) is given, as well as the partial AUC (pAUC) where the specificity is greater than 95% (equivalent to the false positive rate being less than 5%).</w:t>
      </w:r>
    </w:p>
    <w:p w14:paraId="7BFCB85C" w14:textId="7B61C2F1" w:rsidR="00704AF0" w:rsidRPr="00ED2EBF" w:rsidRDefault="00704AF0" w:rsidP="00FC4031">
      <w:r>
        <w:t xml:space="preserve">The </w:t>
      </w:r>
      <w:r w:rsidRPr="00ED2EBF">
        <w:t>nS</w:t>
      </w:r>
      <w:r w:rsidRPr="00ED2EBF">
        <w:rPr>
          <w:vertAlign w:val="subscript"/>
        </w:rPr>
        <w:t>L</w:t>
      </w:r>
      <w:r>
        <w:t xml:space="preserve"> </w:t>
      </w:r>
      <w:r w:rsidR="00B145EF">
        <w:t xml:space="preserve">method </w:t>
      </w:r>
      <w:r>
        <w:t xml:space="preserve">was specifically designed to detect incomplete sweeps as </w:t>
      </w:r>
      <w:r w:rsidR="00D12955">
        <w:t>was</w:t>
      </w:r>
      <w:r>
        <w:t xml:space="preserve"> simu</w:t>
      </w:r>
      <w:r w:rsidR="00D12955">
        <w:t>lated</w:t>
      </w:r>
      <w:r>
        <w:t xml:space="preserve"> here.</w:t>
      </w:r>
      <w:r w:rsidR="00BD1EA6">
        <w:t xml:space="preserve"> </w:t>
      </w:r>
      <w:r>
        <w:t xml:space="preserve">The </w:t>
      </w:r>
      <w:r w:rsidR="00C163DA">
        <w:t>plot</w:t>
      </w:r>
      <w:r w:rsidR="00BD1EA6">
        <w:t xml:space="preserve"> </w:t>
      </w:r>
      <w:r>
        <w:t xml:space="preserve">in </w:t>
      </w:r>
      <w:r w:rsidR="00C003C8">
        <w:fldChar w:fldCharType="begin"/>
      </w:r>
      <w:r w:rsidR="00C003C8">
        <w:instrText xml:space="preserve"> REF _Ref520382716 \h </w:instrText>
      </w:r>
      <w:r w:rsidR="00C003C8">
        <w:fldChar w:fldCharType="separate"/>
      </w:r>
      <w:r w:rsidR="00C003C8" w:rsidRPr="00C003C8">
        <w:t>Figure 3</w:t>
      </w:r>
      <w:r w:rsidR="00C003C8">
        <w:fldChar w:fldCharType="end"/>
      </w:r>
      <w:r w:rsidR="00C003C8">
        <w:t xml:space="preserve"> </w:t>
      </w:r>
      <w:r>
        <w:t xml:space="preserve">shows that </w:t>
      </w:r>
      <w:r w:rsidRPr="00ED2EBF">
        <w:t>nS</w:t>
      </w:r>
      <w:r w:rsidRPr="00ED2EBF">
        <w:rPr>
          <w:vertAlign w:val="subscript"/>
        </w:rPr>
        <w:t>L</w:t>
      </w:r>
      <w:r>
        <w:t xml:space="preserve"> </w:t>
      </w:r>
      <w:r w:rsidR="00B145EF">
        <w:t xml:space="preserve">is able to </w:t>
      </w:r>
      <w:r>
        <w:t xml:space="preserve">differentiate selection from neutral, however </w:t>
      </w:r>
      <w:r w:rsidR="00B145EF">
        <w:t xml:space="preserve">discrimination is impacted by </w:t>
      </w:r>
      <w:r>
        <w:t xml:space="preserve">many high values for absolute </w:t>
      </w:r>
      <w:r w:rsidRPr="00ED2EBF">
        <w:t>nS</w:t>
      </w:r>
      <w:r w:rsidRPr="00ED2EBF">
        <w:rPr>
          <w:vertAlign w:val="subscript"/>
        </w:rPr>
        <w:t>L</w:t>
      </w:r>
      <w:r>
        <w:t xml:space="preserve"> in the neutral simulations</w:t>
      </w:r>
      <w:r w:rsidR="00C163DA">
        <w:t>.</w:t>
      </w:r>
      <w:r w:rsidR="00BD1EA6">
        <w:t xml:space="preserve"> </w:t>
      </w:r>
      <w:r w:rsidR="00C163DA">
        <w:t>Therefore</w:t>
      </w:r>
      <w:r>
        <w:t xml:space="preserve"> differentiating using the maximum value across the region </w:t>
      </w:r>
      <w:r w:rsidR="00D12955">
        <w:t>i</w:t>
      </w:r>
      <w:r>
        <w:t xml:space="preserve">s less effective than </w:t>
      </w:r>
      <w:r w:rsidR="00D12955">
        <w:t xml:space="preserve">using </w:t>
      </w:r>
      <w:r w:rsidR="00B145EF">
        <w:t>for example</w:t>
      </w:r>
      <w:r>
        <w:t>, the median value, which increase</w:t>
      </w:r>
      <w:r w:rsidR="00D12955">
        <w:t>s</w:t>
      </w:r>
      <w:r>
        <w:t xml:space="preserve"> the AUC to 100</w:t>
      </w:r>
      <w:r w:rsidRPr="00C163DA">
        <w:t>%.</w:t>
      </w:r>
      <w:r w:rsidR="00BD1EA6">
        <w:t xml:space="preserve"> </w:t>
      </w:r>
      <w:r w:rsidR="00B145EF" w:rsidRPr="00C163DA">
        <w:t xml:space="preserve">The success of individual methods is likely to be highly dependent on the selection scenario (either simulated or real) and comprehensive </w:t>
      </w:r>
      <w:r w:rsidR="00886C48" w:rsidRPr="00C163DA">
        <w:t xml:space="preserve">understanding of specific </w:t>
      </w:r>
      <w:r w:rsidR="00886C48" w:rsidRPr="00C163DA">
        <w:lastRenderedPageBreak/>
        <w:t>selection signatures is likely to be enhanced through the application of a series of methods which have different strengths and weaknesses.</w:t>
      </w:r>
      <w:r w:rsidR="00BD1EA6">
        <w:t xml:space="preserve"> </w:t>
      </w:r>
    </w:p>
    <w:p w14:paraId="7E7E69AC" w14:textId="598CE930" w:rsidR="00862744" w:rsidRPr="00FE071A" w:rsidRDefault="00862744" w:rsidP="00FE071A">
      <w:pPr>
        <w:pStyle w:val="Heading1"/>
      </w:pPr>
      <w:r w:rsidRPr="00FE071A">
        <w:t>Discussion</w:t>
      </w:r>
    </w:p>
    <w:p w14:paraId="52A8F2F4" w14:textId="5A5E617B" w:rsidR="00BC5FB9" w:rsidRPr="003D4ED7" w:rsidRDefault="00E764DC" w:rsidP="009A2D1A">
      <w:r>
        <w:t>The d</w:t>
      </w:r>
      <w:r w:rsidR="00B15357">
        <w:t>iverse set of methods presented</w:t>
      </w:r>
      <w:r w:rsidR="00834D73" w:rsidRPr="00B15357">
        <w:t xml:space="preserve"> cover a range of different approaches and rationale</w:t>
      </w:r>
      <w:r>
        <w:t>s</w:t>
      </w:r>
      <w:r w:rsidR="00834D73" w:rsidRPr="00B15357">
        <w:t>.</w:t>
      </w:r>
      <w:r w:rsidR="00BD1EA6">
        <w:t xml:space="preserve"> </w:t>
      </w:r>
      <w:r w:rsidR="00BC5FB9" w:rsidRPr="00B15357">
        <w:t xml:space="preserve">It is interesting to see the </w:t>
      </w:r>
      <w:r w:rsidR="00B15357">
        <w:t>development</w:t>
      </w:r>
      <w:r w:rsidR="00BC5FB9" w:rsidRPr="00B15357">
        <w:t xml:space="preserve"> of methods over time, where</w:t>
      </w:r>
      <w:r w:rsidR="001B16ED">
        <w:t xml:space="preserve"> </w:t>
      </w:r>
      <w:r w:rsidR="00DB5D52">
        <w:t>previously simply</w:t>
      </w:r>
      <w:r w:rsidR="00BC5FB9" w:rsidRPr="00B15357">
        <w:t xml:space="preserve"> looking for a “sweep” has evolved </w:t>
      </w:r>
      <w:r w:rsidR="00E82823">
        <w:t>in</w:t>
      </w:r>
      <w:r w:rsidR="00B15357">
        <w:t xml:space="preserve">to </w:t>
      </w:r>
      <w:r w:rsidR="00E82823">
        <w:t>the identification of</w:t>
      </w:r>
      <w:r w:rsidR="00BC5FB9" w:rsidRPr="00B15357">
        <w:t xml:space="preserve"> particular </w:t>
      </w:r>
      <w:r w:rsidR="001B16ED">
        <w:t xml:space="preserve">modes and </w:t>
      </w:r>
      <w:r w:rsidR="00BC5FB9" w:rsidRPr="00B15357">
        <w:t>types of sweep</w:t>
      </w:r>
      <w:r w:rsidR="00E82823">
        <w:t xml:space="preserve">. Refinements include for </w:t>
      </w:r>
      <w:r w:rsidR="00BC5FB9" w:rsidRPr="003D4ED7">
        <w:t>example nS</w:t>
      </w:r>
      <w:r w:rsidR="00BC5FB9" w:rsidRPr="003D4ED7">
        <w:rPr>
          <w:vertAlign w:val="subscript"/>
        </w:rPr>
        <w:t>L</w:t>
      </w:r>
      <w:r w:rsidR="00BC5FB9" w:rsidRPr="003D4ED7">
        <w:t xml:space="preserve"> </w:t>
      </w:r>
      <w:r w:rsidR="00A10688">
        <w:fldChar w:fldCharType="begin"/>
      </w:r>
      <w:r w:rsidR="00B510DD">
        <w:instrText xml:space="preserve"> ADDIN EN.CITE &lt;EndNote&gt;&lt;Cite&gt;&lt;Author&gt;Ferrer-Admetlla&lt;/Author&gt;&lt;Year&gt;2014&lt;/Year&gt;&lt;RecNum&gt;110&lt;/RecNum&gt;&lt;DisplayText&gt;[38]&lt;/DisplayText&gt;&lt;record&gt;&lt;rec-number&gt;110&lt;/rec-number&gt;&lt;foreign-keys&gt;&lt;key app="EN" db-id="e5vxz59tqvt2siep9ztxfp2ns2dddd9t2f05" timestamp="1508924743"&gt;110&lt;/key&gt;&lt;/foreign-keys&gt;&lt;ref-type name="Journal Article"&gt;17&lt;/ref-type&gt;&lt;contributors&gt;&lt;authors&gt;&lt;author&gt;Ferrer-Admetlla, Anna&lt;/author&gt;&lt;author&gt;Liang, Mason&lt;/author&gt;&lt;author&gt;Korneliussen, Thorfinn&lt;/author&gt;&lt;author&gt;Nielsen, Rasmus&lt;/author&gt;&lt;/authors&gt;&lt;/contributors&gt;&lt;titles&gt;&lt;title&gt;On Detecting Incomplete Soft or Hard Selective Sweeps Using Haplotype Structure&lt;/title&gt;&lt;secondary-title&gt;Molecular Biology and Evolution&lt;/secondary-title&gt;&lt;/titles&gt;&lt;periodical&gt;&lt;full-title&gt;Molecular Biology and Evolution&lt;/full-title&gt;&lt;abbr-1&gt;Mol. Biol. Evol.&lt;/abbr-1&gt;&lt;/periodical&gt;&lt;pages&gt;1275-1291&lt;/pages&gt;&lt;volume&gt;31&lt;/volume&gt;&lt;number&gt;5&lt;/number&gt;&lt;dates&gt;&lt;year&gt;2014&lt;/year&gt;&lt;/dates&gt;&lt;isbn&gt;0737-4038&lt;/isbn&gt;&lt;urls&gt;&lt;related-urls&gt;&lt;url&gt;http://dx.doi.org/10.1093/molbev/msu077&lt;/url&gt;&lt;url&gt;https://www.ncbi.nlm.nih.gov/pmc/articles/PMC3995338/pdf/msu077.pdf&lt;/url&gt;&lt;/related-urls&gt;&lt;/urls&gt;&lt;electronic-resource-num&gt;10.1093/molbev/msu077&lt;/electronic-resource-num&gt;&lt;research-notes&gt;nSL definition&lt;/research-notes&gt;&lt;/record&gt;&lt;/Cite&gt;&lt;/EndNote&gt;</w:instrText>
      </w:r>
      <w:r w:rsidR="00A10688">
        <w:fldChar w:fldCharType="separate"/>
      </w:r>
      <w:r w:rsidR="00B510DD">
        <w:rPr>
          <w:noProof/>
        </w:rPr>
        <w:t>[38]</w:t>
      </w:r>
      <w:r w:rsidR="00A10688">
        <w:fldChar w:fldCharType="end"/>
      </w:r>
      <w:r w:rsidR="001B16ED">
        <w:t>,</w:t>
      </w:r>
      <w:r w:rsidR="00E82823">
        <w:t xml:space="preserve"> which i</w:t>
      </w:r>
      <w:r w:rsidR="00BC5FB9" w:rsidRPr="003D4ED7">
        <w:t>s designed to find incomplete sweeps</w:t>
      </w:r>
      <w:r w:rsidR="001B16ED">
        <w:t>,</w:t>
      </w:r>
      <w:r w:rsidR="00BC5FB9" w:rsidRPr="003D4ED7">
        <w:t xml:space="preserve"> and TSel</w:t>
      </w:r>
      <w:r w:rsidR="00A10688">
        <w:t xml:space="preserve"> </w:t>
      </w:r>
      <w:r w:rsidR="00A10688">
        <w:fldChar w:fldCharType="begin"/>
      </w:r>
      <w:r w:rsidR="005303BD">
        <w:instrText xml:space="preserve"> ADDIN EN.CITE &lt;EndNote&gt;&lt;Cite&gt;&lt;Author&gt;Hunter-Zinck&lt;/Author&gt;&lt;Year&gt;2015&lt;/Year&gt;&lt;RecNum&gt;200&lt;/RecNum&gt;&lt;DisplayText&gt;[48]&lt;/DisplayText&gt;&lt;record&gt;&lt;rec-number&gt;200&lt;/rec-number&gt;&lt;foreign-keys&gt;&lt;key app="EN" db-id="e5vxz59tqvt2siep9ztxfp2ns2dddd9t2f05" timestamp="1510310682"&gt;200&lt;/key&gt;&lt;/foreign-keys&gt;&lt;ref-type name="Journal Article"&gt;17&lt;/ref-type&gt;&lt;contributors&gt;&lt;authors&gt;&lt;author&gt;Hunter-Zinck, Haley&lt;/author&gt;&lt;author&gt;Clark, Andrew G.&lt;/author&gt;&lt;/authors&gt;&lt;/contributors&gt;&lt;titles&gt;&lt;title&gt;Aberrant Time to Most Recent Common Ancestor as a Signature of Natural Selection&lt;/title&gt;&lt;secondary-title&gt;Molecular Biology and Evolution&lt;/secondary-title&gt;&lt;/titles&gt;&lt;periodical&gt;&lt;full-title&gt;Molecular Biology and Evolution&lt;/full-title&gt;&lt;abbr-1&gt;Mol. Biol. Evol.&lt;/abbr-1&gt;&lt;/periodical&gt;&lt;pages&gt;2784-2797&lt;/pages&gt;&lt;volume&gt;32&lt;/volume&gt;&lt;number&gt;10&lt;/number&gt;&lt;dates&gt;&lt;year&gt;2015&lt;/year&gt;&lt;/dates&gt;&lt;isbn&gt;0737-4038&lt;/isbn&gt;&lt;urls&gt;&lt;related-urls&gt;&lt;url&gt;http://dx.doi.org/10.1093/molbev/msv142&lt;/url&gt;&lt;url&gt;https://www.ncbi.nlm.nih.gov/pmc/articles/PMC4654765/pdf/msv142.pdf&lt;/url&gt;&lt;/related-urls&gt;&lt;/urls&gt;&lt;electronic-resource-num&gt;10.1093/molbev/msv142&lt;/electronic-resource-num&gt;&lt;research-notes&gt;Description of TSel method.  Compared to nSl&lt;/research-notes&gt;&lt;/record&gt;&lt;/Cite&gt;&lt;/EndNote&gt;</w:instrText>
      </w:r>
      <w:r w:rsidR="00A10688">
        <w:fldChar w:fldCharType="separate"/>
      </w:r>
      <w:r w:rsidR="005303BD">
        <w:rPr>
          <w:noProof/>
        </w:rPr>
        <w:t>[48]</w:t>
      </w:r>
      <w:r w:rsidR="00A10688">
        <w:fldChar w:fldCharType="end"/>
      </w:r>
      <w:r w:rsidR="00BC5FB9" w:rsidRPr="003D4ED7">
        <w:t xml:space="preserve"> </w:t>
      </w:r>
      <w:r w:rsidR="001B16ED">
        <w:t xml:space="preserve">which </w:t>
      </w:r>
      <w:r w:rsidR="00E82823">
        <w:t xml:space="preserve">targets </w:t>
      </w:r>
      <w:r w:rsidR="00BC5FB9" w:rsidRPr="003D4ED7">
        <w:t>hard sweeps, and SDS</w:t>
      </w:r>
      <w:r w:rsidR="001B16ED">
        <w:t xml:space="preserve"> </w:t>
      </w:r>
      <w:r w:rsidR="001B16ED">
        <w:fldChar w:fldCharType="begin"/>
      </w:r>
      <w:r w:rsidR="005303BD">
        <w:instrText xml:space="preserve"> ADDIN EN.CITE &lt;EndNote&gt;&lt;Cite&gt;&lt;Author&gt;Field&lt;/Author&gt;&lt;Year&gt;2016&lt;/Year&gt;&lt;RecNum&gt;205&lt;/RecNum&gt;&lt;DisplayText&gt;[42]&lt;/DisplayText&gt;&lt;record&gt;&lt;rec-number&gt;205&lt;/rec-number&gt;&lt;foreign-keys&gt;&lt;key app="EN" db-id="e5vxz59tqvt2siep9ztxfp2ns2dddd9t2f05" timestamp="1510586034"&gt;205&lt;/key&gt;&lt;/foreign-keys&gt;&lt;ref-type name="Journal Article"&gt;17&lt;/ref-type&gt;&lt;contributors&gt;&lt;authors&gt;&lt;author&gt;Field, Yair&lt;/author&gt;&lt;author&gt;Boyle, Evan A&lt;/author&gt;&lt;author&gt;Telis, Natalie&lt;/author&gt;&lt;author&gt;Gao, Ziyue&lt;/author&gt;&lt;author&gt;Gaulton, Kyle J.&lt;/author&gt;&lt;author&gt;Golan, David&lt;/author&gt;&lt;author&gt;Yengo, Loic&lt;/author&gt;&lt;author&gt;Rocheleau, Ghislain&lt;/author&gt;&lt;author&gt;Froguel, Philippe&lt;/author&gt;&lt;author&gt;McCarthy, Mark I.&lt;/author&gt;&lt;author&gt;Pritchard, Jonathan K.&lt;/author&gt;&lt;/authors&gt;&lt;/contributors&gt;&lt;titles&gt;&lt;title&gt;Detection of human adaptation during the past 2000 years&lt;/title&gt;&lt;secondary-title&gt;Science&lt;/secondary-title&gt;&lt;/titles&gt;&lt;periodical&gt;&lt;full-title&gt;Science&lt;/full-title&gt;&lt;/periodical&gt;&lt;pages&gt;760-764&lt;/pages&gt;&lt;volume&gt;354&lt;/volume&gt;&lt;number&gt;6313&lt;/number&gt;&lt;dates&gt;&lt;year&gt;2016&lt;/year&gt;&lt;/dates&gt;&lt;urls&gt;&lt;related-urls&gt;&lt;url&gt;http://science.sciencemag.org/content/sci/354/6313/760.full.pdf&lt;/url&gt;&lt;/related-urls&gt;&lt;/urls&gt;&lt;electronic-resource-num&gt;10.1126/science.aag0776&lt;/electronic-resource-num&gt;&lt;research-notes&gt;Description of SDS&lt;/research-notes&gt;&lt;/record&gt;&lt;/Cite&gt;&lt;/EndNote&gt;</w:instrText>
      </w:r>
      <w:r w:rsidR="001B16ED">
        <w:fldChar w:fldCharType="separate"/>
      </w:r>
      <w:r w:rsidR="005303BD">
        <w:rPr>
          <w:noProof/>
        </w:rPr>
        <w:t>[42]</w:t>
      </w:r>
      <w:r w:rsidR="001B16ED">
        <w:fldChar w:fldCharType="end"/>
      </w:r>
      <w:r w:rsidR="00BC5FB9" w:rsidRPr="003D4ED7">
        <w:t xml:space="preserve"> for recent sweeps.</w:t>
      </w:r>
      <w:r w:rsidR="00BD1EA6">
        <w:t xml:space="preserve"> </w:t>
      </w:r>
      <w:r w:rsidR="00A10688">
        <w:t xml:space="preserve">Some methods, such as HacDivSel </w:t>
      </w:r>
      <w:r w:rsidR="00A10688">
        <w:fldChar w:fldCharType="begin"/>
      </w:r>
      <w:r w:rsidR="008F35A1">
        <w:instrText xml:space="preserve"> ADDIN EN.CITE &lt;EndNote&gt;&lt;Cite&gt;&lt;Author&gt;Carvajal-Rodríguez&lt;/Author&gt;&lt;Year&gt;2017&lt;/Year&gt;&lt;RecNum&gt;191&lt;/RecNum&gt;&lt;DisplayText&gt;[4]&lt;/DisplayText&gt;&lt;record&gt;&lt;rec-number&gt;191&lt;/rec-number&gt;&lt;foreign-keys&gt;&lt;key app="EN" db-id="e5vxz59tqvt2siep9ztxfp2ns2dddd9t2f05" timestamp="1509974668"&gt;191&lt;/key&gt;&lt;/foreign-keys&gt;&lt;ref-type name="Journal Article"&gt;17&lt;/ref-type&gt;&lt;contributors&gt;&lt;authors&gt;&lt;author&gt;Carvajal-Rodríguez, Antonio&lt;/author&gt;&lt;/authors&gt;&lt;/contributors&gt;&lt;titles&gt;&lt;title&gt;HacDivSel: Two new methods (haplotype-based and outlier-based) for the detection of divergent selection in pairs of populations&lt;/title&gt;&lt;secondary-title&gt;PLOS ONE&lt;/secondary-title&gt;&lt;/titles&gt;&lt;periodical&gt;&lt;full-title&gt;PLoS ONE [Electronic Resource]&lt;/full-title&gt;&lt;abbr-1&gt;PLoS ONE&lt;/abbr-1&gt;&lt;/periodical&gt;&lt;pages&gt;e0175944&lt;/pages&gt;&lt;volume&gt;12&lt;/volume&gt;&lt;number&gt;4&lt;/number&gt;&lt;dates&gt;&lt;year&gt;2017&lt;/year&gt;&lt;/dates&gt;&lt;publisher&gt;Public Library of Science&lt;/publisher&gt;&lt;urls&gt;&lt;related-urls&gt;&lt;url&gt;https://doi.org/10.1371/journal.pone.0175944&lt;/url&gt;&lt;url&gt;https://www.ncbi.nlm.nih.gov/pmc/articles/PMC5397020/pdf/pone.0175944.pdf&lt;/url&gt;&lt;/related-urls&gt;&lt;/urls&gt;&lt;electronic-resource-num&gt;10.1371/journal.pone.0175944&lt;/electronic-resource-num&gt;&lt;research-notes&gt;HacDivSel description&lt;/research-notes&gt;&lt;/record&gt;&lt;/Cite&gt;&lt;/EndNote&gt;</w:instrText>
      </w:r>
      <w:r w:rsidR="00A10688">
        <w:fldChar w:fldCharType="separate"/>
      </w:r>
      <w:r w:rsidR="008F35A1">
        <w:rPr>
          <w:noProof/>
        </w:rPr>
        <w:t>[4]</w:t>
      </w:r>
      <w:r w:rsidR="00A10688">
        <w:fldChar w:fldCharType="end"/>
      </w:r>
      <w:r w:rsidR="00A10688">
        <w:t>,</w:t>
      </w:r>
      <w:r w:rsidR="001A0CF9">
        <w:t xml:space="preserve"> </w:t>
      </w:r>
      <w:r w:rsidR="00BC5FB9" w:rsidRPr="003D4ED7">
        <w:t>take classical methods and adapt them with the goal of reducing false positive</w:t>
      </w:r>
      <w:r w:rsidR="00E82823">
        <w:t xml:space="preserve"> rate</w:t>
      </w:r>
      <w:r w:rsidR="00BC5FB9" w:rsidRPr="003D4ED7">
        <w:t>s.</w:t>
      </w:r>
      <w:r w:rsidR="00BD1EA6">
        <w:t xml:space="preserve"> </w:t>
      </w:r>
    </w:p>
    <w:p w14:paraId="367D6411" w14:textId="2B8900CA" w:rsidR="009E600E" w:rsidRPr="00FB7BFC" w:rsidRDefault="001B16ED" w:rsidP="009A2D1A">
      <w:r>
        <w:t>These methods are not</w:t>
      </w:r>
      <w:r w:rsidR="00171F45" w:rsidRPr="003D4ED7">
        <w:t xml:space="preserve"> </w:t>
      </w:r>
      <w:r w:rsidR="009B4A50">
        <w:t xml:space="preserve">applied </w:t>
      </w:r>
      <w:r w:rsidR="00171F45" w:rsidRPr="003D4ED7">
        <w:t xml:space="preserve">without </w:t>
      </w:r>
      <w:r w:rsidR="00D32458">
        <w:t xml:space="preserve">difficulties </w:t>
      </w:r>
      <w:r w:rsidR="003D4ED7">
        <w:t>however.</w:t>
      </w:r>
      <w:r w:rsidR="00BD1EA6">
        <w:t xml:space="preserve"> </w:t>
      </w:r>
      <w:r w:rsidR="003D4ED7">
        <w:t>Many</w:t>
      </w:r>
      <w:r w:rsidR="00171F45" w:rsidRPr="003D4ED7">
        <w:t xml:space="preserve"> </w:t>
      </w:r>
      <w:r w:rsidR="00D32458">
        <w:t xml:space="preserve">methods </w:t>
      </w:r>
      <w:r w:rsidR="00171F45" w:rsidRPr="003D4ED7">
        <w:t xml:space="preserve">require </w:t>
      </w:r>
      <w:r w:rsidR="00D32458">
        <w:t xml:space="preserve">detailed genomic </w:t>
      </w:r>
      <w:r w:rsidR="00171F45" w:rsidRPr="003D4ED7">
        <w:t xml:space="preserve">information </w:t>
      </w:r>
      <w:r w:rsidR="00D32458">
        <w:t xml:space="preserve">from multiple populations with the detection of regions under selection depending on </w:t>
      </w:r>
      <w:r w:rsidR="00171F45" w:rsidRPr="003D4ED7">
        <w:t>cross-population analysis.</w:t>
      </w:r>
      <w:r w:rsidR="00BD1EA6">
        <w:t xml:space="preserve"> </w:t>
      </w:r>
      <w:r w:rsidR="00171F45" w:rsidRPr="003D4ED7">
        <w:t>These methods obviously will not be appropriate to use when only a singl</w:t>
      </w:r>
      <w:r w:rsidR="00270A59">
        <w:t>e</w:t>
      </w:r>
      <w:r w:rsidR="00171F45" w:rsidRPr="003D4ED7">
        <w:t xml:space="preserve"> population is available.</w:t>
      </w:r>
      <w:r w:rsidR="00BD1EA6">
        <w:t xml:space="preserve"> </w:t>
      </w:r>
      <w:r w:rsidR="00270A59">
        <w:t>Multiple methods, including all those which re</w:t>
      </w:r>
      <w:r w:rsidR="00AF3501">
        <w:t>ly on having defined haplotypes</w:t>
      </w:r>
      <w:r w:rsidR="00482A31">
        <w:t>,</w:t>
      </w:r>
      <w:r w:rsidR="00171F45" w:rsidRPr="003D4ED7">
        <w:t xml:space="preserve"> require phased </w:t>
      </w:r>
      <w:r w:rsidR="00270A59">
        <w:t xml:space="preserve">genotype </w:t>
      </w:r>
      <w:r w:rsidR="00171F45" w:rsidRPr="003D4ED7">
        <w:t xml:space="preserve">data which is not </w:t>
      </w:r>
      <w:r w:rsidR="00270A59">
        <w:t xml:space="preserve">always readily </w:t>
      </w:r>
      <w:r w:rsidR="00171F45" w:rsidRPr="003D4ED7">
        <w:t>available</w:t>
      </w:r>
      <w:r w:rsidR="00270A59">
        <w:t>.</w:t>
      </w:r>
      <w:r w:rsidR="00BD1EA6">
        <w:t xml:space="preserve"> </w:t>
      </w:r>
      <w:r w:rsidR="00BB40D5">
        <w:t>HacDivSel</w:t>
      </w:r>
      <w:r w:rsidR="00171F45" w:rsidRPr="003D4ED7">
        <w:t xml:space="preserve"> avoids this problem by offering two </w:t>
      </w:r>
      <w:r w:rsidR="00E13A61">
        <w:t xml:space="preserve">different </w:t>
      </w:r>
      <w:r w:rsidR="00171F45" w:rsidRPr="00BB40D5">
        <w:t>methods, one for phase</w:t>
      </w:r>
      <w:r w:rsidR="00E13A61">
        <w:t>d</w:t>
      </w:r>
      <w:r w:rsidR="00171F45" w:rsidRPr="00BB40D5">
        <w:t xml:space="preserve"> and one </w:t>
      </w:r>
      <w:r w:rsidR="00BB40D5">
        <w:t>for phase-unknown data.</w:t>
      </w:r>
      <w:r w:rsidR="00BD1EA6">
        <w:t xml:space="preserve"> </w:t>
      </w:r>
      <w:r w:rsidR="00171F45" w:rsidRPr="00BB40D5">
        <w:t>Other</w:t>
      </w:r>
      <w:r w:rsidR="004D5279">
        <w:t xml:space="preserve"> method</w:t>
      </w:r>
      <w:r w:rsidR="00171F45" w:rsidRPr="00BB40D5">
        <w:t xml:space="preserve">s require </w:t>
      </w:r>
      <w:r w:rsidR="004D5279">
        <w:t xml:space="preserve">information about </w:t>
      </w:r>
      <w:r w:rsidR="00171F45" w:rsidRPr="00BB40D5">
        <w:t>the ance</w:t>
      </w:r>
      <w:r w:rsidR="00482A31">
        <w:t>stral and derived status of SNP alleles</w:t>
      </w:r>
      <w:r w:rsidR="00171F45" w:rsidRPr="00BB40D5">
        <w:t xml:space="preserve"> which is not always available</w:t>
      </w:r>
      <w:r w:rsidR="00AF3501">
        <w:t>. The</w:t>
      </w:r>
      <w:r w:rsidR="00171F45" w:rsidRPr="00BB40D5">
        <w:t xml:space="preserve"> CSS method</w:t>
      </w:r>
      <w:r w:rsidR="009B707D">
        <w:t xml:space="preserve"> </w:t>
      </w:r>
      <w:r w:rsidR="009B707D">
        <w:fldChar w:fldCharType="begin">
          <w:fldData xml:space="preserve">PEVuZE5vdGU+PENpdGU+PEF1dGhvcj5SYW5kaGF3YTwvQXV0aG9yPjxZZWFyPjIwMTQ8L1llYXI+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</w:fldData>
        </w:fldChar>
      </w:r>
      <w:r w:rsidR="005303BD">
        <w:instrText xml:space="preserve"> ADDIN EN.CITE </w:instrText>
      </w:r>
      <w:r w:rsidR="005303BD">
        <w:fldChar w:fldCharType="begin">
          <w:fldData xml:space="preserve">PEVuZE5vdGU+PENpdGU+PEF1dGhvcj5SYW5kaGF3YTwvQXV0aG9yPjxZZWFyPjIwMTQ8L1llYXI+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</w:fldData>
        </w:fldChar>
      </w:r>
      <w:r w:rsidR="005303BD">
        <w:instrText xml:space="preserve"> ADDIN EN.CITE.DATA </w:instrText>
      </w:r>
      <w:r w:rsidR="005303BD">
        <w:fldChar w:fldCharType="end"/>
      </w:r>
      <w:r w:rsidR="009B707D">
        <w:fldChar w:fldCharType="separate"/>
      </w:r>
      <w:r w:rsidR="005303BD">
        <w:rPr>
          <w:noProof/>
        </w:rPr>
        <w:t>[57]</w:t>
      </w:r>
      <w:r w:rsidR="009B707D">
        <w:fldChar w:fldCharType="end"/>
      </w:r>
      <w:r w:rsidR="009B707D">
        <w:t xml:space="preserve"> </w:t>
      </w:r>
      <w:r w:rsidR="00171F45" w:rsidRPr="00BB40D5">
        <w:t>allows for this by offering an alternative statistic when this</w:t>
      </w:r>
      <w:r w:rsidR="004D5279">
        <w:t xml:space="preserve"> information</w:t>
      </w:r>
      <w:r w:rsidR="00171F45" w:rsidRPr="00BB40D5">
        <w:t xml:space="preserve"> is not available.</w:t>
      </w:r>
      <w:r w:rsidR="00BD1EA6">
        <w:t xml:space="preserve"> </w:t>
      </w:r>
      <w:r w:rsidR="00171F45" w:rsidRPr="00BB40D5">
        <w:t>A</w:t>
      </w:r>
      <w:r w:rsidR="00BB40D5">
        <w:t xml:space="preserve"> particular</w:t>
      </w:r>
      <w:r w:rsidR="004D5279">
        <w:t xml:space="preserve"> difficulty </w:t>
      </w:r>
      <w:r w:rsidR="00171F45" w:rsidRPr="00BB40D5">
        <w:t>is the reliance of some</w:t>
      </w:r>
      <w:r w:rsidR="00177F11">
        <w:t xml:space="preserve"> methods</w:t>
      </w:r>
      <w:r w:rsidR="00BB40D5">
        <w:t xml:space="preserve"> on</w:t>
      </w:r>
      <w:r w:rsidR="00171F45" w:rsidRPr="00BB40D5">
        <w:t xml:space="preserve"> a genetic</w:t>
      </w:r>
      <w:r w:rsidR="004D5279">
        <w:t xml:space="preserve"> linkage </w:t>
      </w:r>
      <w:r w:rsidR="00171F45" w:rsidRPr="00BB40D5">
        <w:t>map.</w:t>
      </w:r>
      <w:r w:rsidR="00BD1EA6">
        <w:t xml:space="preserve"> </w:t>
      </w:r>
      <w:r w:rsidR="00171F45" w:rsidRPr="00BB40D5">
        <w:t>For example, Z</w:t>
      </w:r>
      <w:r w:rsidR="00171F45" w:rsidRPr="00BB40D5">
        <w:rPr>
          <w:vertAlign w:val="subscript"/>
        </w:rPr>
        <w:t>α</w:t>
      </w:r>
      <w:r w:rsidR="00171F45" w:rsidRPr="00BB40D5">
        <w:t xml:space="preserve"> </w:t>
      </w:r>
      <w:r w:rsidR="009B707D">
        <w:fldChar w:fldCharType="begin">
          <w:fldData xml:space="preserve">PEVuZE5vdGU+PENpdGU+PEF1dGhvcj5KYWNvYnM8L0F1dGhvcj48WWVhcj4yMDE2PC9ZZWFyPjxS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</w:fldData>
        </w:fldChar>
      </w:r>
      <w:r w:rsidR="00FC4031">
        <w:instrText xml:space="preserve"> ADDIN EN.CITE </w:instrText>
      </w:r>
      <w:r w:rsidR="00FC4031">
        <w:fldChar w:fldCharType="begin">
          <w:fldData xml:space="preserve">PEVuZE5vdGU+PENpdGU+PEF1dGhvcj5KYWNvYnM8L0F1dGhvcj48WWVhcj4yMDE2PC9ZZWFyPjxS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</w:fldData>
        </w:fldChar>
      </w:r>
      <w:r w:rsidR="00FC4031">
        <w:instrText xml:space="preserve"> ADDIN EN.CITE.DATA </w:instrText>
      </w:r>
      <w:r w:rsidR="00FC4031">
        <w:fldChar w:fldCharType="end"/>
      </w:r>
      <w:r w:rsidR="009B707D">
        <w:fldChar w:fldCharType="separate"/>
      </w:r>
      <w:r w:rsidR="00B510DD">
        <w:rPr>
          <w:noProof/>
        </w:rPr>
        <w:t>[32]</w:t>
      </w:r>
      <w:r w:rsidR="009B707D">
        <w:fldChar w:fldCharType="end"/>
      </w:r>
      <w:r w:rsidR="009B707D">
        <w:t xml:space="preserve"> </w:t>
      </w:r>
      <w:r w:rsidR="00171F45" w:rsidRPr="00BB40D5">
        <w:t>does not perform as well in the presence of recombi</w:t>
      </w:r>
      <w:r w:rsidR="00C501CF">
        <w:t xml:space="preserve">nation rate variation without </w:t>
      </w:r>
      <w:r w:rsidR="00171F45" w:rsidRPr="00BB40D5">
        <w:t>correction from a genetic map.</w:t>
      </w:r>
      <w:r w:rsidR="009E600E">
        <w:t xml:space="preserve"> </w:t>
      </w:r>
      <w:r w:rsidR="009E600E" w:rsidRPr="00A422E1">
        <w:t xml:space="preserve">However, approximations to the high-resolution linkage map using population-data based methods such as LDhat </w:t>
      </w:r>
      <w:r w:rsidR="00A422E1" w:rsidRPr="00A422E1">
        <w:fldChar w:fldCharType="begin">
          <w:fldData xml:space="preserve">PEVuZE5vdGU+PENpdGU+PEF1dGhvcj5XaW5ja2xlcjwvQXV0aG9yPjxZZWFyPjIwMDU8L1llYXI+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</w:fldData>
        </w:fldChar>
      </w:r>
      <w:r w:rsidR="005303BD">
        <w:instrText xml:space="preserve"> ADDIN EN.CITE </w:instrText>
      </w:r>
      <w:r w:rsidR="005303BD">
        <w:fldChar w:fldCharType="begin">
          <w:fldData xml:space="preserve">PEVuZE5vdGU+PENpdGU+PEF1dGhvcj5XaW5ja2xlcjwvQXV0aG9yPjxZZWFyPjIwMDU8L1llYXI+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</w:fldData>
        </w:fldChar>
      </w:r>
      <w:r w:rsidR="005303BD">
        <w:instrText xml:space="preserve"> ADDIN EN.CITE.DATA </w:instrText>
      </w:r>
      <w:r w:rsidR="005303BD">
        <w:fldChar w:fldCharType="end"/>
      </w:r>
      <w:r w:rsidR="00A422E1" w:rsidRPr="00A422E1">
        <w:fldChar w:fldCharType="separate"/>
      </w:r>
      <w:r w:rsidR="005303BD">
        <w:rPr>
          <w:noProof/>
        </w:rPr>
        <w:t>[72]</w:t>
      </w:r>
      <w:r w:rsidR="00A422E1" w:rsidRPr="00A422E1">
        <w:fldChar w:fldCharType="end"/>
      </w:r>
      <w:r w:rsidR="009E600E" w:rsidRPr="00A422E1">
        <w:t xml:space="preserve"> might provide a basis for discriminating between genomic regions subject to sweeps and those with reduced recombination</w:t>
      </w:r>
      <w:r w:rsidR="00C16C23">
        <w:t xml:space="preserve"> if the recombination signatures captured are not confounded by other processes which impact LD</w:t>
      </w:r>
      <w:r w:rsidR="009E600E" w:rsidRPr="00A422E1">
        <w:t>.</w:t>
      </w:r>
    </w:p>
    <w:p w14:paraId="0374A976" w14:textId="4CC6E45F" w:rsidR="00957F03" w:rsidRPr="00BB40D5" w:rsidRDefault="00957F03" w:rsidP="009A2D1A">
      <w:r w:rsidRPr="00BB40D5">
        <w:t>One of the biggest problem</w:t>
      </w:r>
      <w:r w:rsidR="001A0CF9">
        <w:t>s</w:t>
      </w:r>
      <w:r w:rsidRPr="00BB40D5">
        <w:t xml:space="preserve"> with </w:t>
      </w:r>
      <w:r w:rsidR="001A0CF9">
        <w:t xml:space="preserve">the application of </w:t>
      </w:r>
      <w:r w:rsidRPr="00BB40D5">
        <w:t xml:space="preserve">most statistics to identify </w:t>
      </w:r>
      <w:r w:rsidR="001A0CF9">
        <w:t xml:space="preserve">signatures of </w:t>
      </w:r>
      <w:r w:rsidR="00C501CF">
        <w:t>selection</w:t>
      </w:r>
      <w:r w:rsidRPr="00BB40D5">
        <w:t xml:space="preserve"> is that there is no neutral distribution with which to compare the statistic</w:t>
      </w:r>
      <w:r w:rsidR="00C501CF">
        <w:t>,</w:t>
      </w:r>
      <w:r w:rsidRPr="00BB40D5">
        <w:t xml:space="preserve"> so there is no way of knowing </w:t>
      </w:r>
      <w:r w:rsidR="001A0CF9">
        <w:t xml:space="preserve">whether a </w:t>
      </w:r>
      <w:r w:rsidR="008C7038">
        <w:t>finding</w:t>
      </w:r>
      <w:r w:rsidR="001A0CF9">
        <w:t xml:space="preserve"> </w:t>
      </w:r>
      <w:r w:rsidRPr="00BB40D5">
        <w:t xml:space="preserve">is statistically significant or not </w:t>
      </w:r>
      <w:r w:rsidRPr="00BB40D5">
        <w:fldChar w:fldCharType="begin">
          <w:fldData xml:space="preserve">PEVuZE5vdGU+PENpdGU+PEF1dGhvcj5LZW1wZXI8L0F1dGhvcj48WWVhcj4yMDE0PC9ZZWFyPjxS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</w:fldData>
        </w:fldChar>
      </w:r>
      <w:r w:rsidR="005303BD">
        <w:instrText xml:space="preserve"> ADDIN EN.CITE </w:instrText>
      </w:r>
      <w:r w:rsidR="005303BD">
        <w:fldChar w:fldCharType="begin">
          <w:fldData xml:space="preserve">PEVuZE5vdGU+PENpdGU+PEF1dGhvcj5LZW1wZXI8L0F1dGhvcj48WWVhcj4yMDE0PC9ZZWFyPjxS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</w:fldData>
        </w:fldChar>
      </w:r>
      <w:r w:rsidR="005303BD">
        <w:instrText xml:space="preserve"> ADDIN EN.CITE.DATA </w:instrText>
      </w:r>
      <w:r w:rsidR="005303BD">
        <w:fldChar w:fldCharType="end"/>
      </w:r>
      <w:r w:rsidRPr="00BB40D5">
        <w:fldChar w:fldCharType="separate"/>
      </w:r>
      <w:r w:rsidR="005303BD">
        <w:rPr>
          <w:noProof/>
        </w:rPr>
        <w:t>[73]</w:t>
      </w:r>
      <w:r w:rsidRPr="00BB40D5">
        <w:fldChar w:fldCharType="end"/>
      </w:r>
      <w:r w:rsidRPr="00BB40D5">
        <w:t>.</w:t>
      </w:r>
      <w:r w:rsidR="00BD1EA6">
        <w:t xml:space="preserve"> </w:t>
      </w:r>
      <w:r w:rsidRPr="00BB40D5">
        <w:t xml:space="preserve">Some of the methods here use simulations under </w:t>
      </w:r>
      <w:r w:rsidRPr="00BB40D5">
        <w:lastRenderedPageBreak/>
        <w:t>neutrality to approximate the distribution, others just use the most extreme values, for example for TSel</w:t>
      </w:r>
      <w:r w:rsidR="008722C1">
        <w:t xml:space="preserve"> </w:t>
      </w:r>
      <w:r w:rsidR="008722C1">
        <w:fldChar w:fldCharType="begin"/>
      </w:r>
      <w:r w:rsidR="005303BD">
        <w:instrText xml:space="preserve"> ADDIN EN.CITE &lt;EndNote&gt;&lt;Cite&gt;&lt;Author&gt;Hunter-Zinck&lt;/Author&gt;&lt;Year&gt;2015&lt;/Year&gt;&lt;RecNum&gt;200&lt;/RecNum&gt;&lt;DisplayText&gt;[48]&lt;/DisplayText&gt;&lt;record&gt;&lt;rec-number&gt;200&lt;/rec-number&gt;&lt;foreign-keys&gt;&lt;key app="EN" db-id="e5vxz59tqvt2siep9ztxfp2ns2dddd9t2f05" timestamp="1510310682"&gt;200&lt;/key&gt;&lt;/foreign-keys&gt;&lt;ref-type name="Journal Article"&gt;17&lt;/ref-type&gt;&lt;contributors&gt;&lt;authors&gt;&lt;author&gt;Hunter-Zinck, Haley&lt;/author&gt;&lt;author&gt;Clark, Andrew G.&lt;/author&gt;&lt;/authors&gt;&lt;/contributors&gt;&lt;titles&gt;&lt;title&gt;Aberrant Time to Most Recent Common Ancestor as a Signature of Natural Selection&lt;/title&gt;&lt;secondary-title&gt;Molecular Biology and Evolution&lt;/secondary-title&gt;&lt;/titles&gt;&lt;periodical&gt;&lt;full-title&gt;Molecular Biology and Evolution&lt;/full-title&gt;&lt;abbr-1&gt;Mol. Biol. Evol.&lt;/abbr-1&gt;&lt;/periodical&gt;&lt;pages&gt;2784-2797&lt;/pages&gt;&lt;volume&gt;32&lt;/volume&gt;&lt;number&gt;10&lt;/number&gt;&lt;dates&gt;&lt;year&gt;2015&lt;/year&gt;&lt;/dates&gt;&lt;isbn&gt;0737-4038&lt;/isbn&gt;&lt;urls&gt;&lt;related-urls&gt;&lt;url&gt;http://dx.doi.org/10.1093/molbev/msv142&lt;/url&gt;&lt;url&gt;https://www.ncbi.nlm.nih.gov/pmc/articles/PMC4654765/pdf/msv142.pdf&lt;/url&gt;&lt;/related-urls&gt;&lt;/urls&gt;&lt;electronic-resource-num&gt;10.1093/molbev/msv142&lt;/electronic-resource-num&gt;&lt;research-notes&gt;Description of TSel method.  Compared to nSl&lt;/research-notes&gt;&lt;/record&gt;&lt;/Cite&gt;&lt;/EndNote&gt;</w:instrText>
      </w:r>
      <w:r w:rsidR="008722C1">
        <w:fldChar w:fldCharType="separate"/>
      </w:r>
      <w:r w:rsidR="005303BD">
        <w:rPr>
          <w:noProof/>
        </w:rPr>
        <w:t>[48]</w:t>
      </w:r>
      <w:r w:rsidR="008722C1">
        <w:fldChar w:fldCharType="end"/>
      </w:r>
      <w:r w:rsidRPr="00BB40D5">
        <w:t xml:space="preserve"> the authors examined the top 1% of results.</w:t>
      </w:r>
    </w:p>
    <w:p w14:paraId="2D95B9B5" w14:textId="682040ED" w:rsidR="00FA6AE2" w:rsidRPr="00BB40D5" w:rsidRDefault="007239F1" w:rsidP="009A2D1A">
      <w:r>
        <w:t>The impact of b</w:t>
      </w:r>
      <w:r w:rsidR="00954534" w:rsidRPr="00BB40D5">
        <w:t>ackground selection can be a problem for some methods</w:t>
      </w:r>
      <w:r>
        <w:t xml:space="preserve">, for example </w:t>
      </w:r>
      <w:r w:rsidR="00954534" w:rsidRPr="00BB40D5">
        <w:t xml:space="preserve">TSel </w:t>
      </w:r>
      <w:r w:rsidR="008722C1">
        <w:fldChar w:fldCharType="begin"/>
      </w:r>
      <w:r w:rsidR="005303BD">
        <w:instrText xml:space="preserve"> ADDIN EN.CITE &lt;EndNote&gt;&lt;Cite&gt;&lt;Author&gt;Hunter-Zinck&lt;/Author&gt;&lt;Year&gt;2015&lt;/Year&gt;&lt;RecNum&gt;200&lt;/RecNum&gt;&lt;DisplayText&gt;[48]&lt;/DisplayText&gt;&lt;record&gt;&lt;rec-number&gt;200&lt;/rec-number&gt;&lt;foreign-keys&gt;&lt;key app="EN" db-id="e5vxz59tqvt2siep9ztxfp2ns2dddd9t2f05" timestamp="1510310682"&gt;200&lt;/key&gt;&lt;/foreign-keys&gt;&lt;ref-type name="Journal Article"&gt;17&lt;/ref-type&gt;&lt;contributors&gt;&lt;authors&gt;&lt;author&gt;Hunter-Zinck, Haley&lt;/author&gt;&lt;author&gt;Clark, Andrew G.&lt;/author&gt;&lt;/authors&gt;&lt;/contributors&gt;&lt;titles&gt;&lt;title&gt;Aberrant Time to Most Recent Common Ancestor as a Signature of Natural Selection&lt;/title&gt;&lt;secondary-title&gt;Molecular Biology and Evolution&lt;/secondary-title&gt;&lt;/titles&gt;&lt;periodical&gt;&lt;full-title&gt;Molecular Biology and Evolution&lt;/full-title&gt;&lt;abbr-1&gt;Mol. Biol. Evol.&lt;/abbr-1&gt;&lt;/periodical&gt;&lt;pages&gt;2784-2797&lt;/pages&gt;&lt;volume&gt;32&lt;/volume&gt;&lt;number&gt;10&lt;/number&gt;&lt;dates&gt;&lt;year&gt;2015&lt;/year&gt;&lt;/dates&gt;&lt;isbn&gt;0737-4038&lt;/isbn&gt;&lt;urls&gt;&lt;related-urls&gt;&lt;url&gt;http://dx.doi.org/10.1093/molbev/msv142&lt;/url&gt;&lt;url&gt;https://www.ncbi.nlm.nih.gov/pmc/articles/PMC4654765/pdf/msv142.pdf&lt;/url&gt;&lt;/related-urls&gt;&lt;/urls&gt;&lt;electronic-resource-num&gt;10.1093/molbev/msv142&lt;/electronic-resource-num&gt;&lt;research-notes&gt;Description of TSel method.  Compared to nSl&lt;/research-notes&gt;&lt;/record&gt;&lt;/Cite&gt;&lt;/EndNote&gt;</w:instrText>
      </w:r>
      <w:r w:rsidR="008722C1">
        <w:fldChar w:fldCharType="separate"/>
      </w:r>
      <w:r w:rsidR="005303BD">
        <w:rPr>
          <w:noProof/>
        </w:rPr>
        <w:t>[48]</w:t>
      </w:r>
      <w:r w:rsidR="008722C1">
        <w:fldChar w:fldCharType="end"/>
      </w:r>
      <w:r w:rsidR="008722C1">
        <w:t xml:space="preserve"> </w:t>
      </w:r>
      <w:r>
        <w:t xml:space="preserve">may not </w:t>
      </w:r>
      <w:r w:rsidR="00954534" w:rsidRPr="00BB40D5">
        <w:t>perform well in presence of strong background selection.</w:t>
      </w:r>
      <w:r w:rsidR="00BD1EA6">
        <w:t xml:space="preserve"> </w:t>
      </w:r>
      <w:r w:rsidR="00957F03" w:rsidRPr="00BB40D5">
        <w:t xml:space="preserve">Jensen </w:t>
      </w:r>
      <w:r w:rsidR="00957F03" w:rsidRPr="00DB3E66">
        <w:rPr>
          <w:i/>
        </w:rPr>
        <w:t>et al</w:t>
      </w:r>
      <w:r w:rsidR="00957F03" w:rsidRPr="00BB40D5">
        <w:t xml:space="preserve"> </w:t>
      </w:r>
      <w:r w:rsidR="00957F03" w:rsidRPr="00BB40D5">
        <w:fldChar w:fldCharType="begin"/>
      </w:r>
      <w:r w:rsidR="005303BD">
        <w:instrText xml:space="preserve"> ADDIN EN.CITE &lt;EndNote&gt;&lt;Cite&gt;&lt;Author&gt;Jensen&lt;/Author&gt;&lt;Year&gt;2016&lt;/Year&gt;&lt;RecNum&gt;189&lt;/RecNum&gt;&lt;DisplayText&gt;[74]&lt;/DisplayText&gt;&lt;record&gt;&lt;rec-number&gt;189&lt;/rec-number&gt;&lt;foreign-keys&gt;&lt;key app="EN" db-id="e5vxz59tqvt2siep9ztxfp2ns2dddd9t2f05" timestamp="1509727633"&gt;189&lt;/key&gt;&lt;/foreign-keys&gt;&lt;ref-type name="Journal Article"&gt;17&lt;/ref-type&gt;&lt;contributors&gt;&lt;authors&gt;&lt;author&gt;Jensen, Jeffrey D.&lt;/author&gt;&lt;author&gt;Foll, Matthieu&lt;/author&gt;&lt;author&gt;Bernatchez, Louis&lt;/author&gt;&lt;/authors&gt;&lt;/contributors&gt;&lt;titles&gt;&lt;title&gt;The past, present and future of genomic scans for selection&lt;/title&gt;&lt;secondary-title&gt;Molecular Ecology&lt;/secondary-title&gt;&lt;/titles&gt;&lt;periodical&gt;&lt;full-title&gt;Molecular Ecology&lt;/full-title&gt;&lt;abbr-1&gt;Mol. Ecol.&lt;/abbr-1&gt;&lt;/periodical&gt;&lt;pages&gt;1-4&lt;/pages&gt;&lt;volume&gt;25&lt;/volume&gt;&lt;number&gt;1&lt;/number&gt;&lt;dates&gt;&lt;year&gt;2016&lt;/year&gt;&lt;/dates&gt;&lt;isbn&gt;1365-294X&lt;/isbn&gt;&lt;urls&gt;&lt;related-urls&gt;&lt;url&gt;http://dx.doi.org/10.1111/mec.13493&lt;/url&gt;&lt;url&gt;http://onlinelibrary.wiley.com/store/10.1111/mec.13493/asset/mec13493.pdf?v=1&amp;amp;t=j9y38fod&amp;amp;s=730b93283bd5149534243584f6fe3d3204bf9a7c&lt;/url&gt;&lt;/related-urls&gt;&lt;/urls&gt;&lt;electronic-resource-num&gt;10.1111/mec.13493&lt;/electronic-resource-num&gt;&lt;research-notes&gt;Intro to a special issue journal about &amp;quot;detecting selection in natural populations&amp;quot;&amp;#xD;Some critique of methods&lt;/research-notes&gt;&lt;/record&gt;&lt;/Cite&gt;&lt;/EndNote&gt;</w:instrText>
      </w:r>
      <w:r w:rsidR="00957F03" w:rsidRPr="00BB40D5">
        <w:fldChar w:fldCharType="separate"/>
      </w:r>
      <w:r w:rsidR="005303BD">
        <w:rPr>
          <w:noProof/>
        </w:rPr>
        <w:t>[74]</w:t>
      </w:r>
      <w:r w:rsidR="00957F03" w:rsidRPr="00BB40D5">
        <w:fldChar w:fldCharType="end"/>
      </w:r>
      <w:r w:rsidR="00957F03" w:rsidRPr="00BB40D5">
        <w:t xml:space="preserve"> </w:t>
      </w:r>
      <w:r w:rsidR="00A260F6">
        <w:t xml:space="preserve">has </w:t>
      </w:r>
      <w:r w:rsidR="00957F03" w:rsidRPr="00BB40D5">
        <w:t>argued that the neutral model should be corrected for background selection and should not be ignored.</w:t>
      </w:r>
      <w:r w:rsidR="00BD1EA6">
        <w:t xml:space="preserve"> </w:t>
      </w:r>
      <w:r w:rsidR="00957F03" w:rsidRPr="00BB40D5">
        <w:t xml:space="preserve">In this way, </w:t>
      </w:r>
      <w:r w:rsidR="0093716D">
        <w:t>SweepFinder</w:t>
      </w:r>
      <w:r w:rsidR="001A7010" w:rsidRPr="00BB40D5">
        <w:t>2 requires a B-value map</w:t>
      </w:r>
      <w:r w:rsidR="00AF3501">
        <w:t xml:space="preserve"> </w:t>
      </w:r>
      <w:r w:rsidR="00284B25" w:rsidRPr="00BB40D5">
        <w:t>to correct for background selection</w:t>
      </w:r>
      <w:r w:rsidR="00957F03" w:rsidRPr="00BB40D5">
        <w:t>,</w:t>
      </w:r>
      <w:r w:rsidR="00284B25" w:rsidRPr="00BB40D5">
        <w:t xml:space="preserve"> </w:t>
      </w:r>
      <w:r w:rsidR="00957F03" w:rsidRPr="00BB40D5">
        <w:t>however it</w:t>
      </w:r>
      <w:r w:rsidR="001A7010" w:rsidRPr="00BB40D5">
        <w:t xml:space="preserve"> is </w:t>
      </w:r>
      <w:r w:rsidR="00F0626A" w:rsidRPr="00BB40D5">
        <w:t>currentl</w:t>
      </w:r>
      <w:r w:rsidR="00C54638" w:rsidRPr="00BB40D5">
        <w:t xml:space="preserve">y only available for humans </w:t>
      </w:r>
      <w:r w:rsidR="00C54638" w:rsidRPr="00BB40D5">
        <w:fldChar w:fldCharType="begin">
          <w:fldData xml:space="preserve">PEVuZE5vdGU+PENpdGU+PEF1dGhvcj5NY1ZpY2tlcjwvQXV0aG9yPjxZZWFyPjIwMDk8L1llYXI+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</w:fldData>
        </w:fldChar>
      </w:r>
      <w:r w:rsidR="005303BD">
        <w:instrText xml:space="preserve"> ADDIN EN.CITE </w:instrText>
      </w:r>
      <w:r w:rsidR="005303BD">
        <w:fldChar w:fldCharType="begin">
          <w:fldData xml:space="preserve">PEVuZE5vdGU+PENpdGU+PEF1dGhvcj5NY1ZpY2tlcjwvQXV0aG9yPjxZZWFyPjIwMDk8L1llYXI+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</w:fldData>
        </w:fldChar>
      </w:r>
      <w:r w:rsidR="005303BD">
        <w:instrText xml:space="preserve"> ADDIN EN.CITE.DATA </w:instrText>
      </w:r>
      <w:r w:rsidR="005303BD">
        <w:fldChar w:fldCharType="end"/>
      </w:r>
      <w:r w:rsidR="00C54638" w:rsidRPr="00BB40D5">
        <w:fldChar w:fldCharType="separate"/>
      </w:r>
      <w:r w:rsidR="005303BD">
        <w:rPr>
          <w:noProof/>
        </w:rPr>
        <w:t>[52]</w:t>
      </w:r>
      <w:r w:rsidR="00C54638" w:rsidRPr="00BB40D5">
        <w:fldChar w:fldCharType="end"/>
      </w:r>
      <w:r w:rsidR="00C54638" w:rsidRPr="00BB40D5">
        <w:t xml:space="preserve"> and </w:t>
      </w:r>
      <w:r w:rsidR="003949D8" w:rsidRPr="00BB40D5">
        <w:rPr>
          <w:rStyle w:val="SubtleEmphasis"/>
        </w:rPr>
        <w:t>D</w:t>
      </w:r>
      <w:r w:rsidR="003949D8">
        <w:rPr>
          <w:rStyle w:val="SubtleEmphasis"/>
        </w:rPr>
        <w:t>.</w:t>
      </w:r>
      <w:r w:rsidR="003949D8" w:rsidRPr="00BB40D5">
        <w:rPr>
          <w:rStyle w:val="SubtleEmphasis"/>
        </w:rPr>
        <w:t xml:space="preserve"> </w:t>
      </w:r>
      <w:r w:rsidR="00281F2F">
        <w:rPr>
          <w:rStyle w:val="SubtleEmphasis"/>
        </w:rPr>
        <w:t>m</w:t>
      </w:r>
      <w:r w:rsidR="00C54638" w:rsidRPr="00BB40D5">
        <w:rPr>
          <w:rStyle w:val="SubtleEmphasis"/>
        </w:rPr>
        <w:t>elanogaster</w:t>
      </w:r>
      <w:r w:rsidR="00C54638" w:rsidRPr="00BB40D5">
        <w:t xml:space="preserve"> </w:t>
      </w:r>
      <w:r w:rsidR="00C54638" w:rsidRPr="00BB40D5">
        <w:fldChar w:fldCharType="begin">
          <w:fldData xml:space="preserve">PEVuZE5vdGU+PENpdGU+PEF1dGhvcj5Db21lcm9uPC9BdXRob3I+PFllYXI+MjAxNDwvWWVhcj48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</w:fldData>
        </w:fldChar>
      </w:r>
      <w:r w:rsidR="005303BD">
        <w:instrText xml:space="preserve"> ADDIN EN.CITE </w:instrText>
      </w:r>
      <w:r w:rsidR="005303BD">
        <w:fldChar w:fldCharType="begin">
          <w:fldData xml:space="preserve">PEVuZE5vdGU+PENpdGU+PEF1dGhvcj5Db21lcm9uPC9BdXRob3I+PFllYXI+MjAxNDwvWWVhcj48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</w:fldData>
        </w:fldChar>
      </w:r>
      <w:r w:rsidR="005303BD">
        <w:instrText xml:space="preserve"> ADDIN EN.CITE.DATA </w:instrText>
      </w:r>
      <w:r w:rsidR="005303BD">
        <w:fldChar w:fldCharType="end"/>
      </w:r>
      <w:r w:rsidR="00C54638" w:rsidRPr="00BB40D5">
        <w:fldChar w:fldCharType="separate"/>
      </w:r>
      <w:r w:rsidR="005303BD">
        <w:rPr>
          <w:noProof/>
        </w:rPr>
        <w:t>[75]</w:t>
      </w:r>
      <w:r w:rsidR="00C54638" w:rsidRPr="00BB40D5">
        <w:fldChar w:fldCharType="end"/>
      </w:r>
      <w:r w:rsidR="00C54638" w:rsidRPr="00BB40D5">
        <w:t>.</w:t>
      </w:r>
      <w:r w:rsidR="00BD1EA6">
        <w:t xml:space="preserve"> </w:t>
      </w:r>
      <w:r w:rsidR="00EE7C27" w:rsidRPr="00BB40D5">
        <w:t>B-value maps themselves are not infallible, and can over</w:t>
      </w:r>
      <w:r w:rsidR="0036289A" w:rsidRPr="00BB40D5">
        <w:t>-</w:t>
      </w:r>
      <w:r w:rsidR="00EE7C27" w:rsidRPr="00BB40D5">
        <w:t>correct in some areas and under</w:t>
      </w:r>
      <w:r w:rsidR="0036289A" w:rsidRPr="00BB40D5">
        <w:t>-</w:t>
      </w:r>
      <w:r w:rsidR="00EE7C27" w:rsidRPr="00BB40D5">
        <w:t>correct in others.</w:t>
      </w:r>
      <w:r w:rsidR="00BD1EA6">
        <w:t xml:space="preserve"> </w:t>
      </w:r>
    </w:p>
    <w:p w14:paraId="6402242D" w14:textId="4373DE03" w:rsidR="00CD36D4" w:rsidRPr="00BB40D5" w:rsidRDefault="00635D88" w:rsidP="009A2D1A">
      <w:r>
        <w:t xml:space="preserve">Frequently </w:t>
      </w:r>
      <w:r w:rsidR="00CD36D4" w:rsidRPr="00BB40D5">
        <w:t>method</w:t>
      </w:r>
      <w:r>
        <w:t xml:space="preserve">s focus on </w:t>
      </w:r>
      <w:r w:rsidR="00BB40D5">
        <w:t xml:space="preserve">selection at </w:t>
      </w:r>
      <w:r w:rsidR="00BB40D5" w:rsidRPr="00BB40D5">
        <w:t>SNP</w:t>
      </w:r>
      <w:r w:rsidR="00BB40D5">
        <w:t>s specifically</w:t>
      </w:r>
      <w:r w:rsidR="00CD36D4" w:rsidRPr="00BB40D5">
        <w:t>, however there are other changes in the genome which could be adaptive, for example transposable element insertions, where sections of DNA move from one location to another.</w:t>
      </w:r>
      <w:r w:rsidR="00BD1EA6">
        <w:t xml:space="preserve"> </w:t>
      </w:r>
      <w:proofErr w:type="spellStart"/>
      <w:r w:rsidR="00CD36D4" w:rsidRPr="00BB40D5">
        <w:t>Villenueva-Cañas</w:t>
      </w:r>
      <w:proofErr w:type="spellEnd"/>
      <w:r w:rsidR="00CD36D4" w:rsidRPr="00BB40D5">
        <w:t xml:space="preserve"> </w:t>
      </w:r>
      <w:r w:rsidR="00CD36D4" w:rsidRPr="00DB3E66">
        <w:rPr>
          <w:i/>
        </w:rPr>
        <w:t>et al</w:t>
      </w:r>
      <w:r w:rsidR="00CD36D4" w:rsidRPr="00BB40D5">
        <w:t xml:space="preserve"> </w:t>
      </w:r>
      <w:r w:rsidR="004D72F6">
        <w:fldChar w:fldCharType="begin"/>
      </w:r>
      <w:r w:rsidR="005303BD">
        <w:instrText xml:space="preserve"> ADDIN EN.CITE &lt;EndNote&gt;&lt;Cite&gt;&lt;Author&gt;Villanueva-Cañas&lt;/Author&gt;&lt;Year&gt;2017&lt;/Year&gt;&lt;RecNum&gt;211&lt;/RecNum&gt;&lt;DisplayText&gt;[76]&lt;/DisplayText&gt;&lt;record&gt;&lt;rec-number&gt;211&lt;/rec-number&gt;&lt;foreign-keys&gt;&lt;key app="EN" db-id="e5vxz59tqvt2siep9ztxfp2ns2dddd9t2f05" timestamp="1510744120"&gt;211&lt;/key&gt;&lt;/foreign-keys&gt;&lt;ref-type name="Journal Article"&gt;17&lt;/ref-type&gt;&lt;contributors&gt;&lt;authors&gt;&lt;author&gt;Villanueva-Cañas, José Luis&lt;/author&gt;&lt;author&gt;Rech, Gabriel E.&lt;/author&gt;&lt;author&gt;de Cara, Maria Angeles Rodriguez&lt;/author&gt;&lt;author&gt;González, Josefa&lt;/author&gt;&lt;/authors&gt;&lt;/contributors&gt;&lt;titles&gt;&lt;title&gt;Beyond SNPs: how to detect selection on transposable element insertions&lt;/title&gt;&lt;secondary-title&gt;Methods in Ecology and Evolution&lt;/secondary-title&gt;&lt;/titles&gt;&lt;periodical&gt;&lt;full-title&gt;Methods in Ecology and Evolution&lt;/full-title&gt;&lt;/periodical&gt;&lt;pages&gt;728-737&lt;/pages&gt;&lt;volume&gt;8&lt;/volume&gt;&lt;number&gt;6&lt;/number&gt;&lt;keywords&gt;&lt;keyword&gt;adaptation&lt;/keyword&gt;&lt;keyword&gt;allele age&lt;/keyword&gt;&lt;keyword&gt;enhancer&lt;/keyword&gt;&lt;keyword&gt;environment&lt;/keyword&gt;&lt;keyword&gt;fitness&lt;/keyword&gt;&lt;keyword&gt;functional assays&lt;/keyword&gt;&lt;keyword&gt;selective sweep&lt;/keyword&gt;&lt;keyword&gt;sequence conservation&lt;/keyword&gt;&lt;keyword&gt;statistical methods&lt;/keyword&gt;&lt;keyword&gt;transcription factor binding site&lt;/keyword&gt;&lt;/keywords&gt;&lt;dates&gt;&lt;year&gt;2017&lt;/year&gt;&lt;/dates&gt;&lt;isbn&gt;2041-210X&lt;/isbn&gt;&lt;urls&gt;&lt;related-urls&gt;&lt;url&gt;http://dx.doi.org/10.1111/2041-210X.12781&lt;/url&gt;&lt;url&gt;http://onlinelibrary.wiley.com/store/10.1111/2041-210X.12781/asset/mee312781.pdf?v=1&amp;amp;t=jama583b&amp;amp;s=6ecce189520646eec37c34b632fe126462edfe3c&lt;/url&gt;&lt;/related-urls&gt;&lt;/urls&gt;&lt;electronic-resource-num&gt;10.1111/2041-210X.12781&lt;/electronic-resource-num&gt;&lt;research-notes&gt;Mentions nSl and H12 in trying to detect selection in Transposable Elements.  Also mentions CHImd in passing.&lt;/research-notes&gt;&lt;/record&gt;&lt;/Cite&gt;&lt;/EndNote&gt;</w:instrText>
      </w:r>
      <w:r w:rsidR="004D72F6">
        <w:fldChar w:fldCharType="separate"/>
      </w:r>
      <w:r w:rsidR="005303BD">
        <w:rPr>
          <w:noProof/>
        </w:rPr>
        <w:t>[76]</w:t>
      </w:r>
      <w:r w:rsidR="004D72F6">
        <w:fldChar w:fldCharType="end"/>
      </w:r>
      <w:r w:rsidR="004D72F6">
        <w:t xml:space="preserve"> </w:t>
      </w:r>
      <w:r>
        <w:t>pr</w:t>
      </w:r>
      <w:r w:rsidR="00AF3501">
        <w:t>ovide information of the use of</w:t>
      </w:r>
      <w:r w:rsidR="00CD36D4" w:rsidRPr="00BB40D5">
        <w:t xml:space="preserve"> nS</w:t>
      </w:r>
      <w:r w:rsidR="00CD36D4" w:rsidRPr="00BB40D5">
        <w:rPr>
          <w:vertAlign w:val="subscript"/>
        </w:rPr>
        <w:t>L</w:t>
      </w:r>
      <w:r w:rsidR="00CD36D4" w:rsidRPr="00BB40D5">
        <w:t xml:space="preserve"> and H12 to</w:t>
      </w:r>
      <w:r w:rsidR="0072459F" w:rsidRPr="00BB40D5">
        <w:t xml:space="preserve"> help</w:t>
      </w:r>
      <w:r w:rsidR="00CD36D4" w:rsidRPr="00BB40D5">
        <w:t xml:space="preserve"> fi</w:t>
      </w:r>
      <w:r w:rsidR="00AF3501">
        <w:t>nd this kind of adaptation, and</w:t>
      </w:r>
      <w:r w:rsidR="00CD36D4" w:rsidRPr="00BB40D5">
        <w:t xml:space="preserve"> suggest that χ</w:t>
      </w:r>
      <w:r w:rsidR="00CD36D4" w:rsidRPr="00BB40D5">
        <w:rPr>
          <w:vertAlign w:val="subscript"/>
        </w:rPr>
        <w:t>MD</w:t>
      </w:r>
      <w:r w:rsidR="00CD36D4" w:rsidRPr="00BB40D5">
        <w:t xml:space="preserve"> m</w:t>
      </w:r>
      <w:r w:rsidR="004D72F6">
        <w:t xml:space="preserve">ay also be an appropriate model </w:t>
      </w:r>
      <w:r w:rsidR="004D72F6">
        <w:fldChar w:fldCharType="begin"/>
      </w:r>
      <w:r w:rsidR="005303BD">
        <w:instrText xml:space="preserve"> ADDIN EN.CITE &lt;EndNote&gt;&lt;Cite&gt;&lt;Author&gt;Merenciano&lt;/Author&gt;&lt;Year&gt;2016&lt;/Year&gt;&lt;RecNum&gt;234&lt;/RecNum&gt;&lt;DisplayText&gt;[77]&lt;/DisplayText&gt;&lt;record&gt;&lt;rec-number&gt;234&lt;/rec-number&gt;&lt;foreign-keys&gt;&lt;key app="EN" db-id="e5vxz59tqvt2siep9ztxfp2ns2dddd9t2f05" timestamp="1513596455"&gt;234&lt;/key&gt;&lt;/foreign-keys&gt;&lt;ref-type name="Journal Article"&gt;17&lt;/ref-type&gt;&lt;contributors&gt;&lt;authors&gt;&lt;author&gt;Merenciano, Miriam&lt;/author&gt;&lt;author&gt;Ullastres, Anna&lt;/author&gt;&lt;author&gt;de Cara, M. A. R.&lt;/author&gt;&lt;author&gt;Barrón, Maite G.&lt;/author&gt;&lt;author&gt;González, Josefa&lt;/author&gt;&lt;/authors&gt;&lt;/contributors&gt;&lt;titles&gt;&lt;title&gt;Multiple Independent Retroelement Insertions in the Promoter of a Stress Response Gene Have Variable Molecular and Functional Effects in Drosophila&lt;/title&gt;&lt;secondary-title&gt;PLOS Genetics&lt;/secondary-title&gt;&lt;/titles&gt;&lt;periodical&gt;&lt;full-title&gt;PLOS Genetics&lt;/full-title&gt;&lt;/periodical&gt;&lt;pages&gt;e1006249&lt;/pages&gt;&lt;volume&gt;12&lt;/volume&gt;&lt;number&gt;8&lt;/number&gt;&lt;dates&gt;&lt;year&gt;2016&lt;/year&gt;&lt;/dates&gt;&lt;publisher&gt;Public Library of Science&lt;/publisher&gt;&lt;urls&gt;&lt;related-urls&gt;&lt;url&gt;https://doi.org/10.1371/journal.pgen.1006249&lt;/url&gt;&lt;url&gt;https://www.ncbi.nlm.nih.gov/pmc/articles/PMC4982627/pdf/pgen.1006249.pdf&lt;/url&gt;&lt;/related-urls&gt;&lt;/urls&gt;&lt;electronic-resource-num&gt;10.1371/journal.pgen.1006249&lt;/electronic-resource-num&gt;&lt;research-notes&gt;Evidence that H12 and nSL can find TE insertions&lt;/research-notes&gt;&lt;/record&gt;&lt;/Cite&gt;&lt;/EndNote&gt;</w:instrText>
      </w:r>
      <w:r w:rsidR="004D72F6">
        <w:fldChar w:fldCharType="separate"/>
      </w:r>
      <w:r w:rsidR="005303BD">
        <w:rPr>
          <w:noProof/>
        </w:rPr>
        <w:t>[77]</w:t>
      </w:r>
      <w:r w:rsidR="004D72F6">
        <w:fldChar w:fldCharType="end"/>
      </w:r>
      <w:r w:rsidR="004D72F6">
        <w:t>.</w:t>
      </w:r>
    </w:p>
    <w:p w14:paraId="4132C0DE" w14:textId="65B35B0F" w:rsidR="00CD6840" w:rsidRPr="00243FFF" w:rsidRDefault="00F37A81" w:rsidP="009A2D1A">
      <w:r w:rsidRPr="00BB40D5">
        <w:t>Polygenic sweeps are</w:t>
      </w:r>
      <w:r w:rsidR="006F7E3C" w:rsidRPr="00BB40D5">
        <w:t xml:space="preserve"> a </w:t>
      </w:r>
      <w:r w:rsidR="0024719A">
        <w:t xml:space="preserve">distinct </w:t>
      </w:r>
      <w:r w:rsidR="006F7E3C" w:rsidRPr="00243FFF">
        <w:t xml:space="preserve">category of </w:t>
      </w:r>
      <w:r w:rsidR="0024719A" w:rsidRPr="00243FFF">
        <w:t>sweeps</w:t>
      </w:r>
      <w:r w:rsidR="0024719A">
        <w:t xml:space="preserve"> which</w:t>
      </w:r>
      <w:r w:rsidR="0005462F">
        <w:t xml:space="preserve"> we do not consider in detail here.</w:t>
      </w:r>
      <w:r w:rsidR="00BD1EA6">
        <w:t xml:space="preserve"> </w:t>
      </w:r>
      <w:r w:rsidR="006F7E3C" w:rsidRPr="00243FFF">
        <w:t xml:space="preserve">They are notoriously </w:t>
      </w:r>
      <w:r w:rsidRPr="00243FFF">
        <w:t xml:space="preserve">hard to </w:t>
      </w:r>
      <w:r w:rsidR="00AF3501">
        <w:t>detect</w:t>
      </w:r>
      <w:r w:rsidR="006F7E3C" w:rsidRPr="00243FFF">
        <w:t xml:space="preserve"> as they do not </w:t>
      </w:r>
      <w:r w:rsidR="0024719A">
        <w:t xml:space="preserve">share the properties of typical </w:t>
      </w:r>
      <w:r w:rsidR="006F7E3C" w:rsidRPr="00243FFF">
        <w:t xml:space="preserve">hard and soft sweeps. </w:t>
      </w:r>
      <w:r w:rsidR="00DB5D52">
        <w:t>However,</w:t>
      </w:r>
      <w:r w:rsidR="006F7E3C" w:rsidRPr="00243FFF">
        <w:t xml:space="preserve"> s</w:t>
      </w:r>
      <w:r w:rsidRPr="00243FFF">
        <w:t xml:space="preserve">ome methods </w:t>
      </w:r>
      <w:r w:rsidR="00774F02">
        <w:t>described here</w:t>
      </w:r>
      <w:r w:rsidR="006F7E3C" w:rsidRPr="00243FFF">
        <w:t xml:space="preserve"> have shown promise at identifying polygenic sweeps, such as</w:t>
      </w:r>
      <w:r w:rsidRPr="00243FFF">
        <w:t xml:space="preserve"> CSS</w:t>
      </w:r>
      <w:r w:rsidR="004F6EED" w:rsidRPr="00243FFF">
        <w:t xml:space="preserve"> </w:t>
      </w:r>
      <w:r w:rsidR="004F6EED" w:rsidRPr="00243FFF">
        <w:fldChar w:fldCharType="begin"/>
      </w:r>
      <w:r w:rsidR="005303BD">
        <w:instrText xml:space="preserve"> ADDIN EN.CITE &lt;EndNote&gt;&lt;Cite&gt;&lt;Author&gt;Randhawa&lt;/Author&gt;&lt;Year&gt;2015&lt;/Year&gt;&lt;RecNum&gt;209&lt;/RecNum&gt;&lt;DisplayText&gt;[78]&lt;/DisplayText&gt;&lt;record&gt;&lt;rec-number&gt;209&lt;/rec-number&gt;&lt;foreign-keys&gt;&lt;key app="EN" db-id="e5vxz59tqvt2siep9ztxfp2ns2dddd9t2f05" timestamp="1510739899"&gt;209&lt;/key&gt;&lt;/foreign-keys&gt;&lt;ref-type name="Journal Article"&gt;17&lt;/ref-type&gt;&lt;contributors&gt;&lt;authors&gt;&lt;author&gt;Randhawa, Imtiaz A. S.&lt;/author&gt;&lt;author&gt;Khatkar, Mehar S.&lt;/author&gt;&lt;author&gt;Thomson, Peter C.&lt;/author&gt;&lt;author&gt;Raadsma, Herman W.&lt;/author&gt;&lt;/authors&gt;&lt;/contributors&gt;&lt;titles&gt;&lt;title&gt;Composite Selection Signals for Complex Traits Exemplified Through Bovine Stature Using Multibreed Cohorts of European and African &amp;lt;em&amp;gt;Bos taurus&amp;lt;/em&amp;gt;&lt;/title&gt;&lt;secondary-title&gt;G3: Genes|Genomes|Genetics&lt;/secondary-title&gt;&lt;/titles&gt;&lt;periodical&gt;&lt;full-title&gt;G3: Genes|Genomes|Genetics&lt;/full-title&gt;&lt;/periodical&gt;&lt;pages&gt;1391-1401&lt;/pages&gt;&lt;volume&gt;5&lt;/volume&gt;&lt;number&gt;7&lt;/number&gt;&lt;dates&gt;&lt;year&gt;2015&lt;/year&gt;&lt;/dates&gt;&lt;urls&gt;&lt;related-urls&gt;&lt;url&gt;https://www.ncbi.nlm.nih.gov/pmc/articles/PMC4502373/pdf/1391.pdf&lt;/url&gt;&lt;/related-urls&gt;&lt;/urls&gt;&lt;electronic-resource-num&gt;10.1534/g3.115.017772&lt;/electronic-resource-num&gt;&lt;research-notes&gt;Application of CSS to find polygenic selection (cattle height)&lt;/research-notes&gt;&lt;/record&gt;&lt;/Cite&gt;&lt;/EndNote&gt;</w:instrText>
      </w:r>
      <w:r w:rsidR="004F6EED" w:rsidRPr="00243FFF">
        <w:fldChar w:fldCharType="separate"/>
      </w:r>
      <w:r w:rsidR="005303BD">
        <w:rPr>
          <w:noProof/>
        </w:rPr>
        <w:t>[78]</w:t>
      </w:r>
      <w:r w:rsidR="004F6EED" w:rsidRPr="00243FFF">
        <w:fldChar w:fldCharType="end"/>
      </w:r>
      <w:r w:rsidRPr="00243FFF">
        <w:t xml:space="preserve"> and HacDivSel</w:t>
      </w:r>
      <w:r w:rsidR="000D4E1A">
        <w:t xml:space="preserve"> </w:t>
      </w:r>
      <w:r w:rsidR="000D4E1A">
        <w:fldChar w:fldCharType="begin"/>
      </w:r>
      <w:r w:rsidR="008F35A1">
        <w:instrText xml:space="preserve"> ADDIN EN.CITE &lt;EndNote&gt;&lt;Cite&gt;&lt;Author&gt;Carvajal-Rodríguez&lt;/Author&gt;&lt;Year&gt;2017&lt;/Year&gt;&lt;RecNum&gt;191&lt;/RecNum&gt;&lt;DisplayText&gt;[4]&lt;/DisplayText&gt;&lt;record&gt;&lt;rec-number&gt;191&lt;/rec-number&gt;&lt;foreign-keys&gt;&lt;key app="EN" db-id="e5vxz59tqvt2siep9ztxfp2ns2dddd9t2f05" timestamp="1509974668"&gt;191&lt;/key&gt;&lt;/foreign-keys&gt;&lt;ref-type name="Journal Article"&gt;17&lt;/ref-type&gt;&lt;contributors&gt;&lt;authors&gt;&lt;author&gt;Carvajal-Rodríguez, Antonio&lt;/author&gt;&lt;/authors&gt;&lt;/contributors&gt;&lt;titles&gt;&lt;title&gt;HacDivSel: Two new methods (haplotype-based and outlier-based) for the detection of divergent selection in pairs of populations&lt;/title&gt;&lt;secondary-title&gt;PLOS ONE&lt;/secondary-title&gt;&lt;/titles&gt;&lt;periodical&gt;&lt;full-title&gt;PLoS ONE [Electronic Resource]&lt;/full-title&gt;&lt;abbr-1&gt;PLoS ONE&lt;/abbr-1&gt;&lt;/periodical&gt;&lt;pages&gt;e0175944&lt;/pages&gt;&lt;volume&gt;12&lt;/volume&gt;&lt;number&gt;4&lt;/number&gt;&lt;dates&gt;&lt;year&gt;2017&lt;/year&gt;&lt;/dates&gt;&lt;publisher&gt;Public Library of Science&lt;/publisher&gt;&lt;urls&gt;&lt;related-urls&gt;&lt;url&gt;https://doi.org/10.1371/journal.pone.0175944&lt;/url&gt;&lt;url&gt;https://www.ncbi.nlm.nih.gov/pmc/articles/PMC5397020/pdf/pone.0175944.pdf&lt;/url&gt;&lt;/related-urls&gt;&lt;/urls&gt;&lt;electronic-resource-num&gt;10.1371/journal.pone.0175944&lt;/electronic-resource-num&gt;&lt;research-notes&gt;HacDivSel description&lt;/research-notes&gt;&lt;/record&gt;&lt;/Cite&gt;&lt;/EndNote&gt;</w:instrText>
      </w:r>
      <w:r w:rsidR="000D4E1A">
        <w:fldChar w:fldCharType="separate"/>
      </w:r>
      <w:r w:rsidR="008F35A1">
        <w:rPr>
          <w:noProof/>
        </w:rPr>
        <w:t>[4]</w:t>
      </w:r>
      <w:r w:rsidR="000D4E1A">
        <w:fldChar w:fldCharType="end"/>
      </w:r>
      <w:r w:rsidRPr="00243FFF">
        <w:t>.</w:t>
      </w:r>
      <w:r w:rsidR="00BD1EA6">
        <w:t xml:space="preserve"> </w:t>
      </w:r>
      <w:r w:rsidR="00CE7326" w:rsidRPr="00243FFF">
        <w:t xml:space="preserve">Other methods have been developed or are in development with the purpose of finding polygenic sweeps </w:t>
      </w:r>
      <w:r w:rsidR="00CE7326" w:rsidRPr="00243FFF">
        <w:fldChar w:fldCharType="begin">
          <w:fldData xml:space="preserve">PEVuZE5vdGU+PENpdGU+PEF1dGhvcj5CZXJnPC9BdXRob3I+PFllYXI+MjAxNDwvWWVhcj48UmVj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</w:fldData>
        </w:fldChar>
      </w:r>
      <w:r w:rsidR="005303BD">
        <w:instrText xml:space="preserve"> ADDIN EN.CITE </w:instrText>
      </w:r>
      <w:r w:rsidR="005303BD">
        <w:fldChar w:fldCharType="begin">
          <w:fldData xml:space="preserve">PEVuZE5vdGU+PENpdGU+PEF1dGhvcj5CZXJnPC9BdXRob3I+PFllYXI+MjAxNDwvWWVhcj48UmVj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</w:fldData>
        </w:fldChar>
      </w:r>
      <w:r w:rsidR="005303BD">
        <w:instrText xml:space="preserve"> ADDIN EN.CITE.DATA </w:instrText>
      </w:r>
      <w:r w:rsidR="005303BD">
        <w:fldChar w:fldCharType="end"/>
      </w:r>
      <w:r w:rsidR="00CE7326" w:rsidRPr="00243FFF">
        <w:fldChar w:fldCharType="separate"/>
      </w:r>
      <w:r w:rsidR="005303BD">
        <w:rPr>
          <w:noProof/>
        </w:rPr>
        <w:t>[16, 79]</w:t>
      </w:r>
      <w:r w:rsidR="00CE7326" w:rsidRPr="00243FFF">
        <w:fldChar w:fldCharType="end"/>
      </w:r>
      <w:r w:rsidR="00CE7326" w:rsidRPr="00243FFF">
        <w:t>.</w:t>
      </w:r>
    </w:p>
    <w:p w14:paraId="531DDB6A" w14:textId="38A7E271" w:rsidR="00C97FF6" w:rsidRPr="00243FFF" w:rsidRDefault="005C0EE6" w:rsidP="00BE19A8">
      <w:r w:rsidRPr="00243FFF">
        <w:t>P</w:t>
      </w:r>
      <w:r w:rsidR="00C97FF6" w:rsidRPr="00243FFF">
        <w:t xml:space="preserve">opulations can go through </w:t>
      </w:r>
      <w:r w:rsidR="009B0FCE">
        <w:t>significant</w:t>
      </w:r>
      <w:r w:rsidR="00C97FF6" w:rsidRPr="00243FFF">
        <w:t xml:space="preserve"> change</w:t>
      </w:r>
      <w:r w:rsidR="00666F38" w:rsidRPr="00243FFF">
        <w:t xml:space="preserve">s </w:t>
      </w:r>
      <w:r w:rsidR="009B0FCE">
        <w:t>rapid</w:t>
      </w:r>
      <w:r w:rsidR="00666F38" w:rsidRPr="00243FFF">
        <w:t>ly, for example a bottle</w:t>
      </w:r>
      <w:r w:rsidR="00C97FF6" w:rsidRPr="00243FFF">
        <w:t>neck</w:t>
      </w:r>
      <w:r w:rsidR="00666F38" w:rsidRPr="00243FFF">
        <w:t xml:space="preserve"> where a larger population shrinks suddenly and then grows from this smaller sample</w:t>
      </w:r>
      <w:r w:rsidR="00C97FF6" w:rsidRPr="00243FFF">
        <w:t xml:space="preserve">, and this will itself leave </w:t>
      </w:r>
      <w:r w:rsidR="00D86182">
        <w:t xml:space="preserve">signatures in </w:t>
      </w:r>
      <w:r w:rsidR="00C97FF6" w:rsidRPr="00243FFF">
        <w:t>the genome.</w:t>
      </w:r>
      <w:r w:rsidR="00BD1EA6">
        <w:t xml:space="preserve"> </w:t>
      </w:r>
      <w:r w:rsidR="00666F38" w:rsidRPr="00243FFF">
        <w:t xml:space="preserve">An example </w:t>
      </w:r>
      <w:r w:rsidR="00F5427D" w:rsidRPr="00243FFF">
        <w:t xml:space="preserve">of this is the </w:t>
      </w:r>
      <w:r w:rsidR="00744410">
        <w:t>f</w:t>
      </w:r>
      <w:r w:rsidR="00F5427D" w:rsidRPr="00243FFF">
        <w:t>ounder e</w:t>
      </w:r>
      <w:r w:rsidR="00DB5D52">
        <w:t>ffect</w:t>
      </w:r>
      <w:r w:rsidR="00666F38" w:rsidRPr="00243FFF">
        <w:t xml:space="preserve"> where a sub</w:t>
      </w:r>
      <w:r w:rsidR="001B641A">
        <w:t>-</w:t>
      </w:r>
      <w:r w:rsidR="00666F38" w:rsidRPr="00243FFF">
        <w:t>sample of a population migrates to a new location and then the population grows from there</w:t>
      </w:r>
      <w:r w:rsidR="00FD42B2" w:rsidRPr="00243FFF">
        <w:t xml:space="preserve"> </w:t>
      </w:r>
      <w:r w:rsidR="00F5427D" w:rsidRPr="00243FFF">
        <w:fldChar w:fldCharType="begin"/>
      </w:r>
      <w:r w:rsidR="005303BD">
        <w:instrText xml:space="preserve"> ADDIN EN.CITE &lt;EndNote&gt;&lt;Cite&gt;&lt;Author&gt;Provine&lt;/Author&gt;&lt;Year&gt;2004&lt;/Year&gt;&lt;RecNum&gt;232&lt;/RecNum&gt;&lt;DisplayText&gt;[80]&lt;/DisplayText&gt;&lt;record&gt;&lt;rec-number&gt;232&lt;/rec-number&gt;&lt;foreign-keys&gt;&lt;key app="EN" db-id="e5vxz59tqvt2siep9ztxfp2ns2dddd9t2f05" timestamp="1513551649"&gt;232&lt;/key&gt;&lt;/foreign-keys&gt;&lt;ref-type name="Journal Article"&gt;17&lt;/ref-type&gt;&lt;contributors&gt;&lt;authors&gt;&lt;author&gt;Provine, William B.&lt;/author&gt;&lt;/authors&gt;&lt;/contributors&gt;&lt;titles&gt;&lt;title&gt;Ernst Mayr&lt;/title&gt;&lt;secondary-title&gt;Genetics and Speciation&lt;/secondary-title&gt;&lt;/titles&gt;&lt;periodical&gt;&lt;full-title&gt;Genetics and Speciation&lt;/full-title&gt;&lt;/periodical&gt;&lt;pages&gt;1041-1046&lt;/pages&gt;&lt;volume&gt;167&lt;/volume&gt;&lt;number&gt;3&lt;/number&gt;&lt;dates&gt;&lt;year&gt;2004&lt;/year&gt;&lt;/dates&gt;&lt;urls&gt;&lt;related-urls&gt;&lt;url&gt;http://www.genetics.org/content/genetics/167/3/1041.full.pdf&lt;/url&gt;&lt;/related-urls&gt;&lt;/urls&gt;&lt;research-notes&gt;Founder Effect&lt;/research-notes&gt;&lt;/record&gt;&lt;/Cite&gt;&lt;/EndNote&gt;</w:instrText>
      </w:r>
      <w:r w:rsidR="00F5427D" w:rsidRPr="00243FFF">
        <w:fldChar w:fldCharType="separate"/>
      </w:r>
      <w:r w:rsidR="005303BD">
        <w:rPr>
          <w:noProof/>
        </w:rPr>
        <w:t>[80]</w:t>
      </w:r>
      <w:r w:rsidR="00F5427D" w:rsidRPr="00243FFF">
        <w:fldChar w:fldCharType="end"/>
      </w:r>
      <w:r w:rsidR="00666F38" w:rsidRPr="00243FFF">
        <w:t>.</w:t>
      </w:r>
      <w:r w:rsidR="00BD1EA6">
        <w:t xml:space="preserve"> </w:t>
      </w:r>
      <w:r w:rsidR="00C97FF6" w:rsidRPr="00243FFF">
        <w:t xml:space="preserve">Even if the demography is known, some methods </w:t>
      </w:r>
      <w:r w:rsidR="00744410">
        <w:t>perform b</w:t>
      </w:r>
      <w:r w:rsidR="00243FFF">
        <w:t>adly under these conditions and</w:t>
      </w:r>
      <w:r w:rsidR="00C97FF6" w:rsidRPr="00243FFF">
        <w:t xml:space="preserve"> even worse if the demography </w:t>
      </w:r>
      <w:r w:rsidR="005A2180" w:rsidRPr="00243FFF">
        <w:t>is miss</w:t>
      </w:r>
      <w:r w:rsidR="00C97FF6" w:rsidRPr="00243FFF">
        <w:t>pecified.</w:t>
      </w:r>
      <w:r w:rsidR="00BD1EA6">
        <w:t xml:space="preserve"> </w:t>
      </w:r>
      <w:r w:rsidR="00C97FF6" w:rsidRPr="00243FFF">
        <w:t xml:space="preserve">Some </w:t>
      </w:r>
      <w:r w:rsidR="00744410">
        <w:t>methods are considered robust to</w:t>
      </w:r>
      <w:r w:rsidR="00271D8F" w:rsidRPr="00243FFF">
        <w:t xml:space="preserve"> uncertain demography, for example</w:t>
      </w:r>
      <w:r w:rsidR="005A2180" w:rsidRPr="00243FFF">
        <w:t xml:space="preserve"> S/HIC</w:t>
      </w:r>
      <w:r w:rsidR="00D20B23">
        <w:t xml:space="preserve"> </w:t>
      </w:r>
      <w:r w:rsidR="00D20B23">
        <w:fldChar w:fldCharType="begin"/>
      </w:r>
      <w:r w:rsidR="005303BD">
        <w:instrText xml:space="preserve"> ADDIN EN.CITE &lt;EndNote&gt;&lt;Cite&gt;&lt;Author&gt;Schrider&lt;/Author&gt;&lt;Year&gt;2016&lt;/Year&gt;&lt;RecNum&gt;103&lt;/RecNum&gt;&lt;DisplayText&gt;[59]&lt;/DisplayText&gt;&lt;record&gt;&lt;rec-number&gt;103&lt;/rec-number&gt;&lt;foreign-keys&gt;&lt;key app="EN" db-id="e5vxz59tqvt2siep9ztxfp2ns2dddd9t2f05" timestamp="1508755693"&gt;103&lt;/key&gt;&lt;/foreign-keys&gt;&lt;ref-type name="Journal Article"&gt;17&lt;/ref-type&gt;&lt;contributors&gt;&lt;authors&gt;&lt;author&gt;Schrider, Daniel R.&lt;/author&gt;&lt;author&gt;Kern, Andrew D.&lt;/author&gt;&lt;/authors&gt;&lt;/contributors&gt;&lt;titles&gt;&lt;title&gt;S/HIC: Robust Identification of Soft and Hard Sweeps Using Machine Learning&lt;/title&gt;&lt;secondary-title&gt;PLOS Genetics&lt;/secondary-title&gt;&lt;/titles&gt;&lt;periodical&gt;&lt;full-title&gt;PLOS Genetics&lt;/full-title&gt;&lt;/periodical&gt;&lt;pages&gt;e1005928&lt;/pages&gt;&lt;volume&gt;12&lt;/volume&gt;&lt;number&gt;3&lt;/number&gt;&lt;dates&gt;&lt;year&gt;2016&lt;/year&gt;&lt;/dates&gt;&lt;publisher&gt;Public Library of Science&lt;/publisher&gt;&lt;urls&gt;&lt;related-urls&gt;&lt;url&gt;https://doi.org/10.1371/journal.pgen.1005928&lt;/url&gt;&lt;url&gt;https://www.ncbi.nlm.nih.gov/pmc/articles/PMC4792382/pdf/pgen.1005928.pdf&lt;/url&gt;&lt;/related-urls&gt;&lt;/urls&gt;&lt;electronic-resource-num&gt;10.1371/journal.pgen.1005928&lt;/electronic-resource-num&gt;&lt;research-notes&gt;Decribes S/HIC method.  Uses Extremely Random Trees.  &amp;#xD;Methods it draws on:&amp;#xD;- pi&amp;#xD;- theta[w]&amp;#xD;- theta[H]&amp;#xD;- number of distinct haplotypes&amp;#xD;- average Haplotype homozygosity&amp;#xD;- H12&amp;#xD;- H2/H1&amp;#xD;- Zns&amp;#xD;- Max[omega]&lt;/research-notes&gt;&lt;/record&gt;&lt;/Cite&gt;&lt;/EndNote&gt;</w:instrText>
      </w:r>
      <w:r w:rsidR="00D20B23">
        <w:fldChar w:fldCharType="separate"/>
      </w:r>
      <w:r w:rsidR="005303BD">
        <w:rPr>
          <w:noProof/>
        </w:rPr>
        <w:t>[59]</w:t>
      </w:r>
      <w:r w:rsidR="00D20B23">
        <w:fldChar w:fldCharType="end"/>
      </w:r>
      <w:r w:rsidR="00C97FF6" w:rsidRPr="00243FFF">
        <w:t>,</w:t>
      </w:r>
      <w:r w:rsidR="00271D8F" w:rsidRPr="00243FFF">
        <w:t xml:space="preserve"> TSel</w:t>
      </w:r>
      <w:r w:rsidR="00D20B23">
        <w:t xml:space="preserve"> </w:t>
      </w:r>
      <w:r w:rsidR="00D20B23">
        <w:fldChar w:fldCharType="begin"/>
      </w:r>
      <w:r w:rsidR="005303BD">
        <w:instrText xml:space="preserve"> ADDIN EN.CITE &lt;EndNote&gt;&lt;Cite&gt;&lt;Author&gt;Hunter-Zinck&lt;/Author&gt;&lt;Year&gt;2015&lt;/Year&gt;&lt;RecNum&gt;200&lt;/RecNum&gt;&lt;DisplayText&gt;[48]&lt;/DisplayText&gt;&lt;record&gt;&lt;rec-number&gt;200&lt;/rec-number&gt;&lt;foreign-keys&gt;&lt;key app="EN" db-id="e5vxz59tqvt2siep9ztxfp2ns2dddd9t2f05" timestamp="1510310682"&gt;200&lt;/key&gt;&lt;/foreign-keys&gt;&lt;ref-type name="Journal Article"&gt;17&lt;/ref-type&gt;&lt;contributors&gt;&lt;authors&gt;&lt;author&gt;Hunter-Zinck, Haley&lt;/author&gt;&lt;author&gt;Clark, Andrew G.&lt;/author&gt;&lt;/authors&gt;&lt;/contributors&gt;&lt;titles&gt;&lt;title&gt;Aberrant Time to Most Recent Common Ancestor as a Signature of Natural Selection&lt;/title&gt;&lt;secondary-title&gt;Molecular Biology and Evolution&lt;/secondary-title&gt;&lt;/titles&gt;&lt;periodical&gt;&lt;full-title&gt;Molecular Biology and Evolution&lt;/full-title&gt;&lt;abbr-1&gt;Mol. Biol. Evol.&lt;/abbr-1&gt;&lt;/periodical&gt;&lt;pages&gt;2784-2797&lt;/pages&gt;&lt;volume&gt;32&lt;/volume&gt;&lt;number&gt;10&lt;/number&gt;&lt;dates&gt;&lt;year&gt;2015&lt;/year&gt;&lt;/dates&gt;&lt;isbn&gt;0737-4038&lt;/isbn&gt;&lt;urls&gt;&lt;related-urls&gt;&lt;url&gt;http://dx.doi.org/10.1093/molbev/msv142&lt;/url&gt;&lt;url&gt;https://www.ncbi.nlm.nih.gov/pmc/articles/PMC4654765/pdf/msv142.pdf&lt;/url&gt;&lt;/related-urls&gt;&lt;/urls&gt;&lt;electronic-resource-num&gt;10.1093/molbev/msv142&lt;/electronic-resource-num&gt;&lt;research-notes&gt;Description of TSel method.  Compared to nSl&lt;/research-notes&gt;&lt;/record&gt;&lt;/Cite&gt;&lt;/EndNote&gt;</w:instrText>
      </w:r>
      <w:r w:rsidR="00D20B23">
        <w:fldChar w:fldCharType="separate"/>
      </w:r>
      <w:r w:rsidR="005303BD">
        <w:rPr>
          <w:noProof/>
        </w:rPr>
        <w:t>[48]</w:t>
      </w:r>
      <w:r w:rsidR="00D20B23">
        <w:fldChar w:fldCharType="end"/>
      </w:r>
      <w:r w:rsidR="00271D8F" w:rsidRPr="00243FFF">
        <w:t xml:space="preserve"> and </w:t>
      </w:r>
      <w:r w:rsidR="005A79D2" w:rsidRPr="00FC4031">
        <w:t>nSL</w:t>
      </w:r>
      <w:r w:rsidR="00D20B23" w:rsidRPr="00FC4031">
        <w:t xml:space="preserve"> </w:t>
      </w:r>
      <w:r w:rsidR="00D20B23" w:rsidRPr="00FC4031">
        <w:fldChar w:fldCharType="begin"/>
      </w:r>
      <w:r w:rsidR="00B510DD" w:rsidRPr="00FC4031">
        <w:instrText xml:space="preserve"> ADDIN EN.CITE &lt;EndNote&gt;&lt;Cite&gt;&lt;Author&gt;Ferrer-Admetlla&lt;/Author&gt;&lt;Year&gt;2014&lt;/Year&gt;&lt;RecNum&gt;110&lt;/RecNum&gt;&lt;DisplayText&gt;[38]&lt;/DisplayText&gt;&lt;record&gt;&lt;rec-number&gt;110&lt;/rec-number&gt;&lt;foreign-keys&gt;&lt;key app="EN" db-id="e5vxz59tqvt2siep9ztxfp2ns2dddd9t2f05" timestamp="1508924743"&gt;110&lt;/key&gt;&lt;/foreign-keys&gt;&lt;ref-type name="Journal Article"&gt;17&lt;/ref-type&gt;&lt;contributors&gt;&lt;authors&gt;&lt;author&gt;Ferrer-Admetlla, Anna&lt;/author&gt;&lt;author&gt;Liang, Mason&lt;/author&gt;&lt;author&gt;Korneliussen, Thorfinn&lt;/author&gt;&lt;author&gt;Nielsen, Rasmus&lt;/author&gt;&lt;/authors&gt;&lt;/contributors&gt;&lt;titles&gt;&lt;title&gt;On Detecting Incomplete Soft or Hard Selective Sweeps Using Haplotype Structure&lt;/title&gt;&lt;secondary-title&gt;Molecular Biology and Evolution&lt;/secondary-title&gt;&lt;/titles&gt;&lt;periodical&gt;&lt;full-title&gt;Molecular Biology and Evolution&lt;/full-title&gt;&lt;abbr-1&gt;Mol. Biol. Evol.&lt;/abbr-1&gt;&lt;/periodical&gt;&lt;pages&gt;1275-1291&lt;/pages&gt;&lt;volume&gt;31&lt;/volume&gt;&lt;number&gt;5&lt;/number&gt;&lt;dates&gt;&lt;year&gt;2014&lt;/year&gt;&lt;/dates&gt;&lt;isbn&gt;0737-4038&lt;/isbn&gt;&lt;urls&gt;&lt;related-urls&gt;&lt;url&gt;http://dx.doi.org/10.1093/molbev/msu077&lt;/url&gt;&lt;url&gt;https://www.ncbi.nlm.nih.gov/pmc/articles/PMC3995338/pdf/msu077.pdf&lt;/url&gt;&lt;/related-urls&gt;&lt;/urls&gt;&lt;electronic-resource-num&gt;10.1093/molbev/msu077&lt;/electronic-resource-num&gt;&lt;research-notes&gt;nSL definition&lt;/research-notes&gt;&lt;/record&gt;&lt;/Cite&gt;&lt;/EndNote&gt;</w:instrText>
      </w:r>
      <w:r w:rsidR="00D20B23" w:rsidRPr="00FC4031">
        <w:fldChar w:fldCharType="separate"/>
      </w:r>
      <w:r w:rsidR="00B510DD" w:rsidRPr="00FC4031">
        <w:t>[38]</w:t>
      </w:r>
      <w:r w:rsidR="00D20B23" w:rsidRPr="00FC4031">
        <w:fldChar w:fldCharType="end"/>
      </w:r>
      <w:r w:rsidR="00744410" w:rsidRPr="00FC4031">
        <w:t>.</w:t>
      </w:r>
      <w:r w:rsidR="00BD1EA6" w:rsidRPr="00FC4031">
        <w:t xml:space="preserve"> </w:t>
      </w:r>
      <w:r w:rsidR="00AB742A" w:rsidRPr="00FC4031">
        <w:t xml:space="preserve">The </w:t>
      </w:r>
      <w:r w:rsidR="005A2180" w:rsidRPr="00FC4031">
        <w:t>Deep Learning</w:t>
      </w:r>
      <w:r w:rsidR="00AB742A" w:rsidRPr="00FC4031">
        <w:t xml:space="preserve"> method</w:t>
      </w:r>
      <w:r w:rsidR="00D20B23" w:rsidRPr="00FC4031">
        <w:t xml:space="preserve"> </w:t>
      </w:r>
      <w:r w:rsidR="00D20B23" w:rsidRPr="00FC4031">
        <w:fldChar w:fldCharType="begin"/>
      </w:r>
      <w:r w:rsidR="005303BD">
        <w:instrText xml:space="preserve"> ADDIN EN.CITE &lt;EndNote&gt;&lt;Cite&gt;&lt;Author&gt;Sheehan&lt;/Author&gt;&lt;Year&gt;2016&lt;/Year&gt;&lt;RecNum&gt;105&lt;/RecNum&gt;&lt;DisplayText&gt;[58]&lt;/DisplayText&gt;&lt;record&gt;&lt;rec-number&gt;105&lt;/rec-number&gt;&lt;foreign-keys&gt;&lt;key app="EN" db-id="e5vxz59tqvt2siep9ztxfp2ns2dddd9t2f05" timestamp="1508832010"&gt;105&lt;/key&gt;&lt;/foreign-keys&gt;&lt;ref-type name="Journal Article"&gt;17&lt;/ref-type&gt;&lt;contributors&gt;&lt;authors&gt;&lt;author&gt;Sheehan, Sara&lt;/author&gt;&lt;author&gt;Song, Yun S.&lt;/author&gt;&lt;/authors&gt;&lt;/contributors&gt;&lt;titles&gt;&lt;title&gt;Deep Learning for Population Genetic Inference&lt;/title&gt;&lt;secondary-title&gt;PLOS Computational Biology&lt;/secondary-title&gt;&lt;/titles&gt;&lt;periodical&gt;&lt;full-title&gt;PLOS Computational Biology&lt;/full-title&gt;&lt;/periodical&gt;&lt;pages&gt;e1004845&lt;/pages&gt;&lt;volume&gt;12&lt;/volume&gt;&lt;number&gt;3&lt;/number&gt;&lt;dates&gt;&lt;year&gt;2016&lt;/year&gt;&lt;/dates&gt;&lt;publisher&gt;Public Library of Science&lt;/publisher&gt;&lt;urls&gt;&lt;related-urls&gt;&lt;url&gt;https://doi.org/10.1371/journal.pcbi.1004845&lt;/url&gt;&lt;url&gt;https://www.ncbi.nlm.nih.gov/pmc/articles/PMC4809617/pdf/pcbi.1004845.pdf&lt;/url&gt;&lt;/related-urls&gt;&lt;/urls&gt;&lt;electronic-resource-num&gt;10.1371/journal.pcbi.1004845&lt;/electronic-resource-num&gt;&lt;research-notes&gt;Deep learning to study demography and selection jointly&amp;#xD;Application in Drosophila - lots of hard sweep compared to soft/balancing.&lt;/research-notes&gt;&lt;/record&gt;&lt;/Cite&gt;&lt;/EndNote&gt;</w:instrText>
      </w:r>
      <w:r w:rsidR="00D20B23" w:rsidRPr="00FC4031">
        <w:fldChar w:fldCharType="separate"/>
      </w:r>
      <w:r w:rsidR="005303BD">
        <w:rPr>
          <w:noProof/>
        </w:rPr>
        <w:t>[58]</w:t>
      </w:r>
      <w:r w:rsidR="00D20B23" w:rsidRPr="00FC4031">
        <w:fldChar w:fldCharType="end"/>
      </w:r>
      <w:r w:rsidR="00744410" w:rsidRPr="00FC4031">
        <w:t xml:space="preserve"> </w:t>
      </w:r>
      <w:r w:rsidR="00711227" w:rsidRPr="00FC4031">
        <w:t>was designed to detect demography</w:t>
      </w:r>
      <w:r w:rsidR="005A2180" w:rsidRPr="00FC4031">
        <w:t xml:space="preserve"> across the genome,</w:t>
      </w:r>
      <w:r w:rsidR="00C97FF6" w:rsidRPr="00FC4031">
        <w:t xml:space="preserve"> along with finding sweep sites</w:t>
      </w:r>
      <w:r w:rsidR="005A2180" w:rsidRPr="00FC4031">
        <w:t xml:space="preserve"> </w:t>
      </w:r>
      <w:r w:rsidR="00711227" w:rsidRPr="00FC4031">
        <w:t>in individual regions</w:t>
      </w:r>
      <w:r w:rsidR="00271D8F" w:rsidRPr="00FC4031">
        <w:t>.</w:t>
      </w:r>
      <w:r w:rsidR="00BD1EA6" w:rsidRPr="00FC4031">
        <w:t xml:space="preserve"> </w:t>
      </w:r>
      <w:r w:rsidR="00B42D3A" w:rsidRPr="00FC4031">
        <w:t xml:space="preserve">It is important that statistics are tested for </w:t>
      </w:r>
      <w:r w:rsidR="00B42D3A" w:rsidRPr="00FC4031">
        <w:lastRenderedPageBreak/>
        <w:t xml:space="preserve">robustness across different demographic scenarios, </w:t>
      </w:r>
      <w:r w:rsidR="00C163DA" w:rsidRPr="00FC4031">
        <w:t>as</w:t>
      </w:r>
      <w:r w:rsidR="00B42D3A" w:rsidRPr="00FC4031">
        <w:t xml:space="preserve"> populations will </w:t>
      </w:r>
      <w:r w:rsidR="00BE19A8" w:rsidRPr="00FC4031">
        <w:t xml:space="preserve">rarely </w:t>
      </w:r>
      <w:r w:rsidR="00B42D3A" w:rsidRPr="00FC4031">
        <w:t>behave</w:t>
      </w:r>
      <w:r w:rsidR="00B42D3A" w:rsidRPr="00243FFF">
        <w:t xml:space="preserve"> according to the assumptions of most models, for example that the population is always a stable size and that each member of the population has an equal chance of mating with another </w:t>
      </w:r>
      <w:r w:rsidR="00B42D3A" w:rsidRPr="00243FFF">
        <w:fldChar w:fldCharType="begin"/>
      </w:r>
      <w:r w:rsidR="005303BD">
        <w:instrText xml:space="preserve"> ADDIN EN.CITE &lt;EndNote&gt;&lt;Cite&gt;&lt;Author&gt;Jensen&lt;/Author&gt;&lt;Year&gt;2005&lt;/Year&gt;&lt;RecNum&gt;123&lt;/RecNum&gt;&lt;DisplayText&gt;[81]&lt;/DisplayText&gt;&lt;record&gt;&lt;rec-number&gt;123&lt;/rec-number&gt;&lt;foreign-keys&gt;&lt;key app="EN" db-id="e5vxz59tqvt2siep9ztxfp2ns2dddd9t2f05" timestamp="1509543349"&gt;123&lt;/key&gt;&lt;/foreign-keys&gt;&lt;ref-type name="Journal Article"&gt;17&lt;/ref-type&gt;&lt;contributors&gt;&lt;authors&gt;&lt;author&gt;Jensen, Jeffrey D.&lt;/author&gt;&lt;author&gt;Kim, Yuseob&lt;/author&gt;&lt;author&gt;DuMont, Vanessa Bauer&lt;/author&gt;&lt;author&gt;Aquadro, Charles F.&lt;/author&gt;&lt;author&gt;Bustamante, Carlos D.&lt;/author&gt;&lt;/authors&gt;&lt;/contributors&gt;&lt;titles&gt;&lt;title&gt;Distinguishing Between Selective Sweeps and Demography Using DNA Polymorphism Data&lt;/title&gt;&lt;secondary-title&gt;Genetics&lt;/secondary-title&gt;&lt;/titles&gt;&lt;periodical&gt;&lt;full-title&gt;Genetics&lt;/full-title&gt;&lt;abbr-1&gt;Genetics&lt;/abbr-1&gt;&lt;/periodical&gt;&lt;pages&gt;1401-1410&lt;/pages&gt;&lt;volume&gt;170&lt;/volume&gt;&lt;number&gt;3&lt;/number&gt;&lt;dates&gt;&lt;year&gt;2005&lt;/year&gt;&lt;/dates&gt;&lt;urls&gt;&lt;related-urls&gt;&lt;url&gt;https://www.ncbi.nlm.nih.gov/pmc/articles/PMC1451184/pdf/8224.pdf&lt;/url&gt;&lt;/related-urls&gt;&lt;/urls&gt;&lt;electronic-resource-num&gt;10.1534/genetics.104.038224&lt;/electronic-resource-num&gt;&lt;research-notes&gt;It is hard to distiguish between sweeps and demographic changes and some methods are have high false positive rates.&lt;/research-notes&gt;&lt;/record&gt;&lt;/Cite&gt;&lt;/EndNote&gt;</w:instrText>
      </w:r>
      <w:r w:rsidR="00B42D3A" w:rsidRPr="00243FFF">
        <w:fldChar w:fldCharType="separate"/>
      </w:r>
      <w:r w:rsidR="005303BD">
        <w:rPr>
          <w:noProof/>
        </w:rPr>
        <w:t>[81]</w:t>
      </w:r>
      <w:r w:rsidR="00B42D3A" w:rsidRPr="00243FFF">
        <w:fldChar w:fldCharType="end"/>
      </w:r>
      <w:r w:rsidR="00B42D3A" w:rsidRPr="00243FFF">
        <w:t>.</w:t>
      </w:r>
      <w:r w:rsidR="00BD1EA6">
        <w:t xml:space="preserve"> </w:t>
      </w:r>
    </w:p>
    <w:p w14:paraId="3B775863" w14:textId="5F5B3674" w:rsidR="0036289A" w:rsidRDefault="0036289A" w:rsidP="009A2D1A">
      <w:r w:rsidRPr="00243FFF">
        <w:t>Machine learning methods have some unique problems.</w:t>
      </w:r>
      <w:r w:rsidR="00BD1EA6">
        <w:t xml:space="preserve"> </w:t>
      </w:r>
      <w:r w:rsidRPr="00243FFF">
        <w:t>Often, the processing p</w:t>
      </w:r>
      <w:r w:rsidR="00D109D9" w:rsidRPr="00243FFF">
        <w:t>ower and time needed to train</w:t>
      </w:r>
      <w:r w:rsidRPr="00243FFF">
        <w:t xml:space="preserve"> a mod</w:t>
      </w:r>
      <w:r w:rsidR="00C97FF6" w:rsidRPr="00243FFF">
        <w:t>el is not inconsiderable</w:t>
      </w:r>
      <w:r w:rsidR="004253E7" w:rsidRPr="00243FFF">
        <w:t xml:space="preserve">, and access to </w:t>
      </w:r>
      <w:r w:rsidR="00C17A3A">
        <w:t>h</w:t>
      </w:r>
      <w:r w:rsidR="00C17A3A" w:rsidRPr="00243FFF">
        <w:t xml:space="preserve">igh </w:t>
      </w:r>
      <w:r w:rsidR="00C17A3A">
        <w:t>p</w:t>
      </w:r>
      <w:r w:rsidR="00C17A3A" w:rsidRPr="00243FFF">
        <w:t xml:space="preserve">erformance </w:t>
      </w:r>
      <w:r w:rsidR="00C17A3A">
        <w:t>c</w:t>
      </w:r>
      <w:r w:rsidR="00C17A3A" w:rsidRPr="00243FFF">
        <w:t xml:space="preserve">omputing </w:t>
      </w:r>
      <w:r w:rsidR="004253E7" w:rsidRPr="00243FFF">
        <w:t xml:space="preserve">is becoming necessary </w:t>
      </w:r>
      <w:r w:rsidR="004253E7" w:rsidRPr="00243FFF">
        <w:fldChar w:fldCharType="begin">
          <w:fldData xml:space="preserve">PEVuZE5vdGU+PENpdGU+PEF1dGhvcj5QYXZsaWRpczwvQXV0aG9yPjxZZWFyPjIwMTc8L1llYXI+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</w:fldData>
        </w:fldChar>
      </w:r>
      <w:r w:rsidR="005303BD">
        <w:instrText xml:space="preserve"> ADDIN EN.CITE </w:instrText>
      </w:r>
      <w:r w:rsidR="005303BD">
        <w:fldChar w:fldCharType="begin">
          <w:fldData xml:space="preserve">PEVuZE5vdGU+PENpdGU+PEF1dGhvcj5QYXZsaWRpczwvQXV0aG9yPjxZZWFyPjIwMTc8L1llYXI+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</w:fldData>
        </w:fldChar>
      </w:r>
      <w:r w:rsidR="005303BD">
        <w:instrText xml:space="preserve"> ADDIN EN.CITE.DATA </w:instrText>
      </w:r>
      <w:r w:rsidR="005303BD">
        <w:fldChar w:fldCharType="end"/>
      </w:r>
      <w:r w:rsidR="004253E7" w:rsidRPr="00243FFF">
        <w:fldChar w:fldCharType="separate"/>
      </w:r>
      <w:r w:rsidR="005303BD">
        <w:rPr>
          <w:noProof/>
        </w:rPr>
        <w:t>[82]</w:t>
      </w:r>
      <w:r w:rsidR="004253E7" w:rsidRPr="00243FFF">
        <w:fldChar w:fldCharType="end"/>
      </w:r>
      <w:r w:rsidR="00C97FF6" w:rsidRPr="00243FFF">
        <w:t>.</w:t>
      </w:r>
      <w:r w:rsidR="00BD1EA6">
        <w:t xml:space="preserve"> </w:t>
      </w:r>
      <w:r w:rsidR="00C97FF6" w:rsidRPr="00243FFF">
        <w:t>Sheehan and Song report</w:t>
      </w:r>
      <w:r w:rsidRPr="00243FFF">
        <w:t xml:space="preserve"> hundreds of hours </w:t>
      </w:r>
      <w:r w:rsidR="00C97FF6" w:rsidRPr="00243FFF">
        <w:t xml:space="preserve">to simulate data, compute statistics, and train and test their Deep Learning model </w:t>
      </w:r>
      <w:r w:rsidR="00C97FF6" w:rsidRPr="00243FFF">
        <w:fldChar w:fldCharType="begin"/>
      </w:r>
      <w:r w:rsidR="005303BD">
        <w:instrText xml:space="preserve"> ADDIN EN.CITE &lt;EndNote&gt;&lt;Cite&gt;&lt;Author&gt;Sheehan&lt;/Author&gt;&lt;Year&gt;2016&lt;/Year&gt;&lt;RecNum&gt;105&lt;/RecNum&gt;&lt;DisplayText&gt;[58]&lt;/DisplayText&gt;&lt;record&gt;&lt;rec-number&gt;105&lt;/rec-number&gt;&lt;foreign-keys&gt;&lt;key app="EN" db-id="e5vxz59tqvt2siep9ztxfp2ns2dddd9t2f05" timestamp="1508832010"&gt;105&lt;/key&gt;&lt;/foreign-keys&gt;&lt;ref-type name="Journal Article"&gt;17&lt;/ref-type&gt;&lt;contributors&gt;&lt;authors&gt;&lt;author&gt;Sheehan, Sara&lt;/author&gt;&lt;author&gt;Song, Yun S.&lt;/author&gt;&lt;/authors&gt;&lt;/contributors&gt;&lt;titles&gt;&lt;title&gt;Deep Learning for Population Genetic Inference&lt;/title&gt;&lt;secondary-title&gt;PLOS Computational Biology&lt;/secondary-title&gt;&lt;/titles&gt;&lt;periodical&gt;&lt;full-title&gt;PLOS Computational Biology&lt;/full-title&gt;&lt;/periodical&gt;&lt;pages&gt;e1004845&lt;/pages&gt;&lt;volume&gt;12&lt;/volume&gt;&lt;number&gt;3&lt;/number&gt;&lt;dates&gt;&lt;year&gt;2016&lt;/year&gt;&lt;/dates&gt;&lt;publisher&gt;Public Library of Science&lt;/publisher&gt;&lt;urls&gt;&lt;related-urls&gt;&lt;url&gt;https://doi.org/10.1371/journal.pcbi.1004845&lt;/url&gt;&lt;url&gt;https://www.ncbi.nlm.nih.gov/pmc/articles/PMC4809617/pdf/pcbi.1004845.pdf&lt;/url&gt;&lt;/related-urls&gt;&lt;/urls&gt;&lt;electronic-resource-num&gt;10.1371/journal.pcbi.1004845&lt;/electronic-resource-num&gt;&lt;research-notes&gt;Deep learning to study demography and selection jointly&amp;#xD;Application in Drosophila - lots of hard sweep compared to soft/balancing.&lt;/research-notes&gt;&lt;/record&gt;&lt;/Cite&gt;&lt;/EndNote&gt;</w:instrText>
      </w:r>
      <w:r w:rsidR="00C97FF6" w:rsidRPr="00243FFF">
        <w:fldChar w:fldCharType="separate"/>
      </w:r>
      <w:r w:rsidR="005303BD">
        <w:rPr>
          <w:noProof/>
        </w:rPr>
        <w:t>[58]</w:t>
      </w:r>
      <w:r w:rsidR="00C97FF6" w:rsidRPr="00243FFF">
        <w:fldChar w:fldCharType="end"/>
      </w:r>
      <w:r w:rsidR="00C97FF6" w:rsidRPr="00243FFF">
        <w:t>.</w:t>
      </w:r>
      <w:r w:rsidR="00BD1EA6">
        <w:t xml:space="preserve"> </w:t>
      </w:r>
      <w:r w:rsidR="00EE3677" w:rsidRPr="00243FFF">
        <w:t xml:space="preserve">Often machine learning methods have a reputation for being a “black box” </w:t>
      </w:r>
      <w:r w:rsidR="00D86182">
        <w:t xml:space="preserve">in that </w:t>
      </w:r>
      <w:r w:rsidR="00EE3677" w:rsidRPr="00243FFF">
        <w:t xml:space="preserve">data go in and results come out with the internal workings being </w:t>
      </w:r>
      <w:r w:rsidR="00D86182">
        <w:t>difficult to discern</w:t>
      </w:r>
      <w:r w:rsidR="00EE3677" w:rsidRPr="00243FFF">
        <w:t>.</w:t>
      </w:r>
      <w:r w:rsidR="00BD1EA6">
        <w:t xml:space="preserve"> </w:t>
      </w:r>
      <w:r w:rsidR="00EE3677" w:rsidRPr="00243FFF">
        <w:t>The methods in this case however seem to be fairl</w:t>
      </w:r>
      <w:r w:rsidR="00587C4B" w:rsidRPr="00243FFF">
        <w:t>y transparent, with S/HIC</w:t>
      </w:r>
      <w:r w:rsidR="005D0ABE">
        <w:t xml:space="preserve"> </w:t>
      </w:r>
      <w:r w:rsidR="005D0ABE">
        <w:fldChar w:fldCharType="begin"/>
      </w:r>
      <w:r w:rsidR="005303BD">
        <w:instrText xml:space="preserve"> ADDIN EN.CITE &lt;EndNote&gt;&lt;Cite&gt;&lt;Author&gt;Schrider&lt;/Author&gt;&lt;Year&gt;2016&lt;/Year&gt;&lt;RecNum&gt;103&lt;/RecNum&gt;&lt;DisplayText&gt;[59]&lt;/DisplayText&gt;&lt;record&gt;&lt;rec-number&gt;103&lt;/rec-number&gt;&lt;foreign-keys&gt;&lt;key app="EN" db-id="e5vxz59tqvt2siep9ztxfp2ns2dddd9t2f05" timestamp="1508755693"&gt;103&lt;/key&gt;&lt;/foreign-keys&gt;&lt;ref-type name="Journal Article"&gt;17&lt;/ref-type&gt;&lt;contributors&gt;&lt;authors&gt;&lt;author&gt;Schrider, Daniel R.&lt;/author&gt;&lt;author&gt;Kern, Andrew D.&lt;/author&gt;&lt;/authors&gt;&lt;/contributors&gt;&lt;titles&gt;&lt;title&gt;S/HIC: Robust Identification of Soft and Hard Sweeps Using Machine Learning&lt;/title&gt;&lt;secondary-title&gt;PLOS Genetics&lt;/secondary-title&gt;&lt;/titles&gt;&lt;periodical&gt;&lt;full-title&gt;PLOS Genetics&lt;/full-title&gt;&lt;/periodical&gt;&lt;pages&gt;e1005928&lt;/pages&gt;&lt;volume&gt;12&lt;/volume&gt;&lt;number&gt;3&lt;/number&gt;&lt;dates&gt;&lt;year&gt;2016&lt;/year&gt;&lt;/dates&gt;&lt;publisher&gt;Public Library of Science&lt;/publisher&gt;&lt;urls&gt;&lt;related-urls&gt;&lt;url&gt;https://doi.org/10.1371/journal.pgen.1005928&lt;/url&gt;&lt;url&gt;https://www.ncbi.nlm.nih.gov/pmc/articles/PMC4792382/pdf/pgen.1005928.pdf&lt;/url&gt;&lt;/related-urls&gt;&lt;/urls&gt;&lt;electronic-resource-num&gt;10.1371/journal.pgen.1005928&lt;/electronic-resource-num&gt;&lt;research-notes&gt;Decribes S/HIC method.  Uses Extremely Random Trees.  &amp;#xD;Methods it draws on:&amp;#xD;- pi&amp;#xD;- theta[w]&amp;#xD;- theta[H]&amp;#xD;- number of distinct haplotypes&amp;#xD;- average Haplotype homozygosity&amp;#xD;- H12&amp;#xD;- H2/H1&amp;#xD;- Zns&amp;#xD;- Max[omega]&lt;/research-notes&gt;&lt;/record&gt;&lt;/Cite&gt;&lt;/EndNote&gt;</w:instrText>
      </w:r>
      <w:r w:rsidR="005D0ABE">
        <w:fldChar w:fldCharType="separate"/>
      </w:r>
      <w:r w:rsidR="005303BD">
        <w:rPr>
          <w:noProof/>
        </w:rPr>
        <w:t>[59]</w:t>
      </w:r>
      <w:r w:rsidR="005D0ABE">
        <w:fldChar w:fldCharType="end"/>
      </w:r>
      <w:r w:rsidR="00882B91" w:rsidRPr="00243FFF">
        <w:t xml:space="preserve"> and </w:t>
      </w:r>
      <w:r w:rsidR="005D0ABE">
        <w:t>h</w:t>
      </w:r>
      <w:r w:rsidR="00882B91" w:rsidRPr="00243FFF">
        <w:t xml:space="preserve">ierarchical </w:t>
      </w:r>
      <w:r w:rsidR="005D0ABE">
        <w:t>b</w:t>
      </w:r>
      <w:r w:rsidR="00882B91" w:rsidRPr="00243FFF">
        <w:t>oosting</w:t>
      </w:r>
      <w:r w:rsidR="005D0ABE">
        <w:t xml:space="preserve"> </w:t>
      </w:r>
      <w:r w:rsidR="005D0ABE">
        <w:fldChar w:fldCharType="begin"/>
      </w:r>
      <w:r w:rsidR="005303BD">
        <w:instrText xml:space="preserve"> ADDIN EN.CITE &lt;EndNote&gt;&lt;Cite&gt;&lt;Author&gt;Pybus&lt;/Author&gt;&lt;Year&gt;2015&lt;/Year&gt;&lt;RecNum&gt;104&lt;/RecNum&gt;&lt;DisplayText&gt;[60]&lt;/DisplayText&gt;&lt;record&gt;&lt;rec-number&gt;104&lt;/rec-number&gt;&lt;foreign-keys&gt;&lt;key app="EN" db-id="e5vxz59tqvt2siep9ztxfp2ns2dddd9t2f05" timestamp="1508765607"&gt;104&lt;/key&gt;&lt;/foreign-keys&gt;&lt;ref-type name="Journal Article"&gt;17&lt;/ref-type&gt;&lt;contributors&gt;&lt;authors&gt;&lt;author&gt;Pybus, Marc&lt;/author&gt;&lt;author&gt;Luisi, Pierre&lt;/author&gt;&lt;author&gt;Dall&amp;apos;Olio, Giovanni Marco&lt;/author&gt;&lt;author&gt;Uzkudun, Manu&lt;/author&gt;&lt;author&gt;Laayouni, Hafid&lt;/author&gt;&lt;author&gt;Bertranpetit, Jaume&lt;/author&gt;&lt;author&gt;Engelken, Johannes&lt;/author&gt;&lt;/authors&gt;&lt;/contributors&gt;&lt;titles&gt;&lt;title&gt;Hierarchical boosting: a machine-learning framework to detect and classify hard selective sweeps in human populations&lt;/title&gt;&lt;secondary-title&gt;Bioinformatics&lt;/secondary-title&gt;&lt;/titles&gt;&lt;periodical&gt;&lt;full-title&gt;Bioinformatics&lt;/full-title&gt;&lt;/periodical&gt;&lt;pages&gt;3946-3952&lt;/pages&gt;&lt;volume&gt;31&lt;/volume&gt;&lt;number&gt;24&lt;/number&gt;&lt;dates&gt;&lt;year&gt;2015&lt;/year&gt;&lt;/dates&gt;&lt;isbn&gt;1367-4803&lt;/isbn&gt;&lt;urls&gt;&lt;related-urls&gt;&lt;url&gt;http://dx.doi.org/10.1093/bioinformatics/btv493&lt;/url&gt;&lt;url&gt;https://oup.silverchair-cdn.com/oup/backfile/Content_public/Journal/bioinformatics/31/24/10.1093_bioinformatics_btv493/2/btv493.pdf?Expires=1509037069&amp;amp;Signature=eb23izfejjwXqAvrlxl8vaRnTCy1Ek~OVFs86Cx-ETYVXOoBmvQMod2jt0rEy3U-J9sGA~uQavo81MH0U0vmmmgKradxBXw2HxdNrK3jKO49yrFiKqCOTBTRFpIibB16BsezLU2GNSDIoQslYV2VWK1vXNfEzOZ2WSEtvkZmDgrKmn4YeLMwBseckawHINiz1RsasUgp~eddp5Te83YIDTamPe~zzMmIC~D6t5jicAeNGCPPOxd1ivDYMuneKh6lZdlkeHcyUkZcKpfPTm674uDwDcvRrI9A-Z9GxJxkswqyQlzySPs6BBzX2AeHb9BFZeQfrUDYgGhUcEEK-iSWvw__&amp;amp;Key-Pair-Id=APKAIUCZBIA4LVPAVW3Q&lt;/url&gt;&lt;/related-urls&gt;&lt;/urls&gt;&lt;electronic-resource-num&gt;10.1093/bioinformatics/btv493&lt;/electronic-resource-num&gt;&lt;research-notes&gt;Boosting method&amp;#xD;R-package &amp;quot;hierarchical boosting&amp;quot; mboost&amp;#xD;Selection tests:&amp;#xD;- CLR&amp;#xD;- iHS&amp;#xD;- XP-EHH&amp;#xD;- dDAF&amp;#xD;- diHH&amp;#xD;- Fay and Wu&amp;apos;s H&amp;#xD;- Omega&amp;#xD;- EHH Av&amp;#xD;- Fu and Li&amp;apos;s D&amp;#xD;- Tajima&amp;apos;s D&lt;/research-notes&gt;&lt;/record&gt;&lt;/Cite&gt;&lt;/EndNote&gt;</w:instrText>
      </w:r>
      <w:r w:rsidR="005D0ABE">
        <w:fldChar w:fldCharType="separate"/>
      </w:r>
      <w:r w:rsidR="005303BD">
        <w:rPr>
          <w:noProof/>
        </w:rPr>
        <w:t>[60]</w:t>
      </w:r>
      <w:r w:rsidR="005D0ABE">
        <w:fldChar w:fldCharType="end"/>
      </w:r>
      <w:r w:rsidR="00DB5D52">
        <w:t xml:space="preserve"> </w:t>
      </w:r>
      <w:r w:rsidR="00EE3677" w:rsidRPr="00243FFF">
        <w:t>report</w:t>
      </w:r>
      <w:r w:rsidR="00D86182">
        <w:t>ing</w:t>
      </w:r>
      <w:r w:rsidR="00EE3677" w:rsidRPr="00243FFF">
        <w:t xml:space="preserve"> the relative</w:t>
      </w:r>
      <w:r w:rsidR="00587C4B" w:rsidRPr="00243FFF">
        <w:t xml:space="preserve"> ranks</w:t>
      </w:r>
      <w:r w:rsidR="00882B91" w:rsidRPr="00243FFF">
        <w:t xml:space="preserve"> and contributions</w:t>
      </w:r>
      <w:r w:rsidR="00EE3677" w:rsidRPr="00243FFF">
        <w:t xml:space="preserve"> of each statistic used.</w:t>
      </w:r>
      <w:r w:rsidR="00BD1EA6">
        <w:t xml:space="preserve"> </w:t>
      </w:r>
      <w:r w:rsidR="00D109D9" w:rsidRPr="00243FFF">
        <w:t>One of the benefits of these machine learning methods</w:t>
      </w:r>
      <w:r w:rsidR="00D86182">
        <w:t>,</w:t>
      </w:r>
      <w:r w:rsidR="00D109D9" w:rsidRPr="00243FFF">
        <w:t xml:space="preserve"> and indeed the combining methods </w:t>
      </w:r>
      <w:r w:rsidR="00D86182">
        <w:t xml:space="preserve">in general, </w:t>
      </w:r>
      <w:r w:rsidR="00D109D9" w:rsidRPr="00243FFF">
        <w:t xml:space="preserve">is that they are flexible and different statistics could be loaded in with very little change </w:t>
      </w:r>
      <w:r w:rsidR="002859C8" w:rsidRPr="00243FFF">
        <w:t>to the structure of the methods.</w:t>
      </w:r>
      <w:r w:rsidR="00BD1EA6">
        <w:t xml:space="preserve"> </w:t>
      </w:r>
      <w:r w:rsidR="008F464B" w:rsidRPr="00243FFF">
        <w:t xml:space="preserve">Caution should be used however, as machine learning methods can only be as good as the training set that they are given </w:t>
      </w:r>
      <w:r w:rsidR="008F464B" w:rsidRPr="00243FFF">
        <w:fldChar w:fldCharType="begin"/>
      </w:r>
      <w:r w:rsidR="005303BD">
        <w:instrText xml:space="preserve"> ADDIN EN.CITE &lt;EndNote&gt;&lt;Cite&gt;&lt;Author&gt;McCoy&lt;/Author&gt;&lt;Year&gt;2017&lt;/Year&gt;&lt;RecNum&gt;206&lt;/RecNum&gt;&lt;DisplayText&gt;[83]&lt;/DisplayText&gt;&lt;record&gt;&lt;rec-number&gt;206&lt;/rec-number&gt;&lt;foreign-keys&gt;&lt;key app="EN" db-id="e5vxz59tqvt2siep9ztxfp2ns2dddd9t2f05" timestamp="1510588337"&gt;206&lt;/key&gt;&lt;/foreign-keys&gt;&lt;ref-type name="Journal Article"&gt;17&lt;/ref-type&gt;&lt;contributors&gt;&lt;authors&gt;&lt;author&gt;McCoy, Rajiv C.&lt;/author&gt;&lt;author&gt;Akey, Joshua M.&lt;/author&gt;&lt;/authors&gt;&lt;/contributors&gt;&lt;titles&gt;&lt;title&gt;Selection plays the hand it was dealt: evidence that human adaptation commonly targets standing genetic variation&lt;/title&gt;&lt;secondary-title&gt;Genome Biology&lt;/secondary-title&gt;&lt;/titles&gt;&lt;periodical&gt;&lt;full-title&gt;Genome Biology&lt;/full-title&gt;&lt;/periodical&gt;&lt;pages&gt;139&lt;/pages&gt;&lt;volume&gt;18&lt;/volume&gt;&lt;number&gt;1&lt;/number&gt;&lt;dates&gt;&lt;year&gt;2017&lt;/year&gt;&lt;pub-dates&gt;&lt;date&gt;August 01&lt;/date&gt;&lt;/pub-dates&gt;&lt;/dates&gt;&lt;isbn&gt;1474-760X&lt;/isbn&gt;&lt;label&gt;McCoy2017&lt;/label&gt;&lt;work-type&gt;journal article&lt;/work-type&gt;&lt;urls&gt;&lt;related-urls&gt;&lt;url&gt;https://doi.org/10.1186/s13059-017-1280-5&lt;/url&gt;&lt;url&gt;https://www.ncbi.nlm.nih.gov/pmc/articles/PMC5537971/pdf/13059_2017_Article_1280.pdf&lt;/url&gt;&lt;/related-urls&gt;&lt;/urls&gt;&lt;electronic-resource-num&gt;10.1186/s13059-017-1280-5&lt;/electronic-resource-num&gt;&lt;research-notes&gt;Talks about S/HIC.  Says how machine learning is great - but to be careful as it requires a training set&lt;/research-notes&gt;&lt;/record&gt;&lt;/Cite&gt;&lt;/EndNote&gt;</w:instrText>
      </w:r>
      <w:r w:rsidR="008F464B" w:rsidRPr="00243FFF">
        <w:fldChar w:fldCharType="separate"/>
      </w:r>
      <w:r w:rsidR="005303BD">
        <w:rPr>
          <w:noProof/>
        </w:rPr>
        <w:t>[83]</w:t>
      </w:r>
      <w:r w:rsidR="008F464B" w:rsidRPr="00243FFF">
        <w:fldChar w:fldCharType="end"/>
      </w:r>
      <w:r w:rsidR="008F464B" w:rsidRPr="00243FFF">
        <w:t>.</w:t>
      </w:r>
    </w:p>
    <w:p w14:paraId="256C124A" w14:textId="589316B0" w:rsidR="006E2F85" w:rsidRDefault="00E52FEA" w:rsidP="009A2D1A">
      <w:r>
        <w:t>Irreproduci</w:t>
      </w:r>
      <w:r w:rsidR="006E2F85">
        <w:t xml:space="preserve">bility of published selection signals historically </w:t>
      </w:r>
      <w:r w:rsidR="00E24B53">
        <w:t>is a problem</w:t>
      </w:r>
      <w:r w:rsidR="007B79A6">
        <w:t>, as i</w:t>
      </w:r>
      <w:r w:rsidR="00E24B53">
        <w:t xml:space="preserve">t is important that results </w:t>
      </w:r>
      <w:r w:rsidR="007B79A6">
        <w:t>c</w:t>
      </w:r>
      <w:r w:rsidR="00E24B53">
        <w:t>an be verified by other researchers</w:t>
      </w:r>
      <w:r w:rsidR="009E6E10">
        <w:t xml:space="preserve"> to tease false positives from true</w:t>
      </w:r>
      <w:r w:rsidR="00E24B53">
        <w:t>.</w:t>
      </w:r>
      <w:r w:rsidR="00BD1EA6">
        <w:t xml:space="preserve"> </w:t>
      </w:r>
      <w:r w:rsidR="00E24B53">
        <w:t>This is often not possible for many reasons, including: parameter values not defined</w:t>
      </w:r>
      <w:r w:rsidR="00B2099E">
        <w:t>,</w:t>
      </w:r>
      <w:r w:rsidR="00E24B53">
        <w:t xml:space="preserve"> or assigned arbitrary values with little or no justification, bugs in computer software or changes to software</w:t>
      </w:r>
      <w:r w:rsidR="00DB5D59">
        <w:t xml:space="preserve"> </w:t>
      </w:r>
      <w:r w:rsidR="00B2099E">
        <w:t xml:space="preserve">of </w:t>
      </w:r>
      <w:r w:rsidR="00DB5D59">
        <w:t xml:space="preserve">which the </w:t>
      </w:r>
      <w:r w:rsidR="00B2099E">
        <w:t>authors may not even be aware</w:t>
      </w:r>
      <w:r w:rsidR="00DB5D59">
        <w:t xml:space="preserve">, or </w:t>
      </w:r>
      <w:r w:rsidR="00901FA5">
        <w:t>different computer architectures returning different results, for example because of floating poi</w:t>
      </w:r>
      <w:r w:rsidR="00D178AE">
        <w:t>nt errors</w:t>
      </w:r>
      <w:r w:rsidR="00845150">
        <w:t xml:space="preserve"> </w:t>
      </w:r>
      <w:r w:rsidR="00845150">
        <w:fldChar w:fldCharType="begin">
          <w:fldData xml:space="preserve">PEVuZE5vdGU+PENpdGU+PEF1dGhvcj5TdGFtYXRha2lzPC9BdXRob3I+PFllYXI+MjAxMTwvWWVh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=
</w:fldData>
        </w:fldChar>
      </w:r>
      <w:r w:rsidR="005303BD">
        <w:instrText xml:space="preserve"> ADDIN EN.CITE </w:instrText>
      </w:r>
      <w:r w:rsidR="005303BD">
        <w:fldChar w:fldCharType="begin">
          <w:fldData xml:space="preserve">PEVuZE5vdGU+PENpdGU+PEF1dGhvcj5TdGFtYXRha2lzPC9BdXRob3I+PFllYXI+MjAxMTwvWWVh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=
</w:fldData>
        </w:fldChar>
      </w:r>
      <w:r w:rsidR="005303BD">
        <w:instrText xml:space="preserve"> ADDIN EN.CITE.DATA </w:instrText>
      </w:r>
      <w:r w:rsidR="005303BD">
        <w:fldChar w:fldCharType="end"/>
      </w:r>
      <w:r w:rsidR="00845150">
        <w:fldChar w:fldCharType="separate"/>
      </w:r>
      <w:r w:rsidR="005303BD">
        <w:rPr>
          <w:noProof/>
        </w:rPr>
        <w:t>[84, 85]</w:t>
      </w:r>
      <w:r w:rsidR="00845150">
        <w:fldChar w:fldCharType="end"/>
      </w:r>
      <w:r w:rsidR="00D178AE">
        <w:t>.</w:t>
      </w:r>
      <w:r w:rsidR="00BD1EA6">
        <w:t xml:space="preserve"> </w:t>
      </w:r>
      <w:r w:rsidR="00D178AE">
        <w:t>It is also tempting to validate results by creating a biological narrative, by searching the literature for evidence that the result</w:t>
      </w:r>
      <w:r w:rsidR="00B2099E">
        <w:t>s may have selective importance.</w:t>
      </w:r>
      <w:r w:rsidR="00BD1EA6">
        <w:t xml:space="preserve"> </w:t>
      </w:r>
      <w:r w:rsidR="00B2099E">
        <w:t>Somewhat disturbingly,</w:t>
      </w:r>
      <w:r w:rsidR="00D178AE">
        <w:t xml:space="preserve"> </w:t>
      </w:r>
      <w:proofErr w:type="spellStart"/>
      <w:r w:rsidR="00D178AE">
        <w:t>Pavlidis</w:t>
      </w:r>
      <w:proofErr w:type="spellEnd"/>
      <w:r w:rsidR="00D178AE">
        <w:t xml:space="preserve"> </w:t>
      </w:r>
      <w:r w:rsidR="004A2812" w:rsidRPr="00845150">
        <w:rPr>
          <w:i/>
        </w:rPr>
        <w:t>et al</w:t>
      </w:r>
      <w:r w:rsidR="004A2812">
        <w:t xml:space="preserve"> </w:t>
      </w:r>
      <w:r w:rsidR="00845150">
        <w:fldChar w:fldCharType="begin">
          <w:fldData xml:space="preserve">PEVuZE5vdGU+PENpdGU+PEF1dGhvcj5QYXZsaWRpczwvQXV0aG9yPjxZZWFyPjIwMTI8L1llYXI+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</w:fldData>
        </w:fldChar>
      </w:r>
      <w:r w:rsidR="005303BD">
        <w:instrText xml:space="preserve"> ADDIN EN.CITE </w:instrText>
      </w:r>
      <w:r w:rsidR="005303BD">
        <w:fldChar w:fldCharType="begin">
          <w:fldData xml:space="preserve">PEVuZE5vdGU+PENpdGU+PEF1dGhvcj5QYXZsaWRpczwvQXV0aG9yPjxZZWFyPjIwMTI8L1llYXI+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</w:fldData>
        </w:fldChar>
      </w:r>
      <w:r w:rsidR="005303BD">
        <w:instrText xml:space="preserve"> ADDIN EN.CITE.DATA </w:instrText>
      </w:r>
      <w:r w:rsidR="005303BD">
        <w:fldChar w:fldCharType="end"/>
      </w:r>
      <w:r w:rsidR="00845150">
        <w:fldChar w:fldCharType="separate"/>
      </w:r>
      <w:r w:rsidR="005303BD">
        <w:rPr>
          <w:noProof/>
        </w:rPr>
        <w:t>[85]</w:t>
      </w:r>
      <w:r w:rsidR="00845150">
        <w:fldChar w:fldCharType="end"/>
      </w:r>
      <w:r w:rsidR="00845150">
        <w:t xml:space="preserve"> </w:t>
      </w:r>
      <w:r w:rsidR="004A2812">
        <w:t>show that a plausible account can be constructed for genes identified using a neutral simulation, and it is therefore important for researchers not to rely on “storytelling” as a method of verification</w:t>
      </w:r>
      <w:r w:rsidR="00845150">
        <w:t>.</w:t>
      </w:r>
      <w:r w:rsidR="00BD1EA6">
        <w:t xml:space="preserve"> </w:t>
      </w:r>
      <w:r w:rsidR="00845150">
        <w:t>This problem of irreproducibility hig</w:t>
      </w:r>
      <w:r>
        <w:t>h</w:t>
      </w:r>
      <w:r w:rsidR="00845150">
        <w:t>lights the need for distinct, orthogonal methods that can be applied to increase robustness.</w:t>
      </w:r>
    </w:p>
    <w:p w14:paraId="6C869080" w14:textId="4EAB0DDC" w:rsidR="00677420" w:rsidRDefault="00766755" w:rsidP="009A2D1A">
      <w:r w:rsidRPr="00243FFF">
        <w:lastRenderedPageBreak/>
        <w:t>Ma</w:t>
      </w:r>
      <w:r w:rsidR="00FE05F4" w:rsidRPr="00243FFF">
        <w:t>ny of the papers suggest using</w:t>
      </w:r>
      <w:r w:rsidRPr="00243FFF">
        <w:t xml:space="preserve"> statistic</w:t>
      </w:r>
      <w:r w:rsidR="00FE05F4" w:rsidRPr="00243FFF">
        <w:t>s</w:t>
      </w:r>
      <w:r w:rsidRPr="00243FFF">
        <w:t xml:space="preserve"> in parallel with </w:t>
      </w:r>
      <w:r w:rsidR="00E74832" w:rsidRPr="00243FFF">
        <w:t>others</w:t>
      </w:r>
      <w:r w:rsidR="00702DF5">
        <w:t xml:space="preserve">, </w:t>
      </w:r>
      <w:r w:rsidRPr="00243FFF">
        <w:t>for example</w:t>
      </w:r>
      <w:r w:rsidR="00702DF5">
        <w:t>,</w:t>
      </w:r>
      <w:r w:rsidRPr="00243FFF">
        <w:t xml:space="preserve"> </w:t>
      </w:r>
      <w:proofErr w:type="spellStart"/>
      <w:r w:rsidRPr="00243FFF">
        <w:t>Vy</w:t>
      </w:r>
      <w:proofErr w:type="spellEnd"/>
      <w:r w:rsidRPr="00243FFF">
        <w:t xml:space="preserve"> suggests using </w:t>
      </w:r>
      <w:r w:rsidR="001A28E1" w:rsidRPr="00243FFF">
        <w:t xml:space="preserve">their </w:t>
      </w:r>
      <w:r w:rsidRPr="00243FFF">
        <w:t xml:space="preserve">CLR with </w:t>
      </w:r>
      <w:r w:rsidR="001A28E1" w:rsidRPr="00243FFF">
        <w:t>nS</w:t>
      </w:r>
      <w:r w:rsidR="001A28E1" w:rsidRPr="00243FFF">
        <w:rPr>
          <w:vertAlign w:val="subscript"/>
        </w:rPr>
        <w:t>L</w:t>
      </w:r>
      <w:r w:rsidR="005D0ABE" w:rsidRPr="005D0ABE">
        <w:t>,</w:t>
      </w:r>
      <w:r w:rsidRPr="00243FFF">
        <w:t xml:space="preserve"> and Lange suggests using F</w:t>
      </w:r>
      <w:r w:rsidRPr="00243FFF">
        <w:rPr>
          <w:vertAlign w:val="subscript"/>
        </w:rPr>
        <w:t>ST</w:t>
      </w:r>
      <w:r w:rsidRPr="00243FFF">
        <w:t xml:space="preserve"> in combination with a haplotype based statistic</w:t>
      </w:r>
      <w:r w:rsidR="00E16929" w:rsidRPr="00243FFF">
        <w:t xml:space="preserve"> </w:t>
      </w:r>
      <w:r w:rsidR="00E16929" w:rsidRPr="00243FFF">
        <w:fldChar w:fldCharType="begin">
          <w:fldData xml:space="preserve">PEVuZE5vdGU+PENpdGU+PEF1dGhvcj5WeTwvQXV0aG9yPjxZZWFyPjIwMTU8L1llYXI+PFJlY051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</w:fldData>
        </w:fldChar>
      </w:r>
      <w:r w:rsidR="005303BD">
        <w:instrText xml:space="preserve"> ADDIN EN.CITE </w:instrText>
      </w:r>
      <w:r w:rsidR="005303BD">
        <w:fldChar w:fldCharType="begin">
          <w:fldData xml:space="preserve">PEVuZE5vdGU+PENpdGU+PEF1dGhvcj5WeTwvQXV0aG9yPjxZZWFyPjIwMTU8L1llYXI+PFJlY051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</w:fldData>
        </w:fldChar>
      </w:r>
      <w:r w:rsidR="005303BD">
        <w:instrText xml:space="preserve"> ADDIN EN.CITE.DATA </w:instrText>
      </w:r>
      <w:r w:rsidR="005303BD">
        <w:fldChar w:fldCharType="end"/>
      </w:r>
      <w:r w:rsidR="00E16929" w:rsidRPr="00243FFF">
        <w:fldChar w:fldCharType="separate"/>
      </w:r>
      <w:r w:rsidR="005303BD">
        <w:rPr>
          <w:noProof/>
        </w:rPr>
        <w:t>[43, 54]</w:t>
      </w:r>
      <w:r w:rsidR="00E16929" w:rsidRPr="00243FFF">
        <w:fldChar w:fldCharType="end"/>
      </w:r>
      <w:r w:rsidRPr="00243FFF">
        <w:t>.</w:t>
      </w:r>
      <w:r w:rsidR="00BD1EA6">
        <w:t xml:space="preserve"> </w:t>
      </w:r>
      <w:r w:rsidR="00E11E82" w:rsidRPr="00243FFF">
        <w:t xml:space="preserve">This </w:t>
      </w:r>
      <w:r w:rsidR="00702DF5">
        <w:t>suggestion is b</w:t>
      </w:r>
      <w:r w:rsidR="00DB5D52">
        <w:t>ecause</w:t>
      </w:r>
      <w:r w:rsidR="00E11E82" w:rsidRPr="00243FFF">
        <w:t xml:space="preserve"> different methods identify different signals in the data and therefore </w:t>
      </w:r>
      <w:r w:rsidR="001A28E1" w:rsidRPr="00243FFF">
        <w:t>when used together more signals can be captured more accurately.</w:t>
      </w:r>
      <w:r w:rsidR="00BD1EA6">
        <w:t xml:space="preserve"> </w:t>
      </w:r>
      <w:r w:rsidR="001A28E1" w:rsidRPr="00243FFF">
        <w:t xml:space="preserve">The </w:t>
      </w:r>
      <w:proofErr w:type="spellStart"/>
      <w:r w:rsidR="001A28E1" w:rsidRPr="00243FFF">
        <w:t>Vy</w:t>
      </w:r>
      <w:proofErr w:type="spellEnd"/>
      <w:r w:rsidR="001A28E1" w:rsidRPr="00243FFF">
        <w:t xml:space="preserve"> paper demonstrates this clearly in their comparison of their CLR with nS</w:t>
      </w:r>
      <w:r w:rsidR="001A28E1" w:rsidRPr="00243FFF">
        <w:rPr>
          <w:vertAlign w:val="subscript"/>
        </w:rPr>
        <w:t>L</w:t>
      </w:r>
      <w:r w:rsidR="001A28E1" w:rsidRPr="00243FFF">
        <w:t xml:space="preserve"> </w:t>
      </w:r>
      <w:r w:rsidR="00592BD5" w:rsidRPr="00243FFF">
        <w:t>where they correctly</w:t>
      </w:r>
      <w:r w:rsidR="001A28E1" w:rsidRPr="00243FFF">
        <w:t xml:space="preserve"> d</w:t>
      </w:r>
      <w:r w:rsidR="00DD37CF" w:rsidRPr="00243FFF">
        <w:t>etect a similar number of sweeping sites</w:t>
      </w:r>
      <w:r w:rsidR="001A28E1" w:rsidRPr="00243FFF">
        <w:t xml:space="preserve"> each but only a fraction of those overlap</w:t>
      </w:r>
      <w:r w:rsidR="00DD37CF" w:rsidRPr="00243FFF">
        <w:t>ped</w:t>
      </w:r>
      <w:r w:rsidR="005D0ABE">
        <w:t xml:space="preserve"> </w:t>
      </w:r>
      <w:r w:rsidR="005D0ABE">
        <w:fldChar w:fldCharType="begin"/>
      </w:r>
      <w:r w:rsidR="005303BD">
        <w:instrText xml:space="preserve"> ADDIN EN.CITE &lt;EndNote&gt;&lt;Cite&gt;&lt;Author&gt;Vy&lt;/Author&gt;&lt;Year&gt;2015&lt;/Year&gt;&lt;RecNum&gt;212&lt;/RecNum&gt;&lt;DisplayText&gt;[54]&lt;/DisplayText&gt;&lt;record&gt;&lt;rec-number&gt;212&lt;/rec-number&gt;&lt;foreign-keys&gt;&lt;key app="EN" db-id="e5vxz59tqvt2siep9ztxfp2ns2dddd9t2f05" timestamp="1511796786"&gt;212&lt;/key&gt;&lt;/foreign-keys&gt;&lt;ref-type name="Journal Article"&gt;17&lt;/ref-type&gt;&lt;contributors&gt;&lt;authors&gt;&lt;author&gt;Vy, Ha My T.&lt;/author&gt;&lt;author&gt;Kim, Yuseob&lt;/author&gt;&lt;/authors&gt;&lt;/contributors&gt;&lt;titles&gt;&lt;title&gt;A Composite-Likelihood Method for Detecting Incomplete Selective Sweep from Population Genomic Data&lt;/title&gt;&lt;secondary-title&gt;Genetics&lt;/secondary-title&gt;&lt;/titles&gt;&lt;periodical&gt;&lt;full-title&gt;Genetics&lt;/full-title&gt;&lt;abbr-1&gt;Genetics&lt;/abbr-1&gt;&lt;/periodical&gt;&lt;pages&gt;633-649&lt;/pages&gt;&lt;volume&gt;200&lt;/volume&gt;&lt;number&gt;2&lt;/number&gt;&lt;dates&gt;&lt;year&gt;2015&lt;/year&gt;&lt;/dates&gt;&lt;urls&gt;&lt;related-urls&gt;&lt;url&gt;https://www.ncbi.nlm.nih.gov/pmc/articles/PMC4492385/pdf/633.pdf&lt;/url&gt;&lt;/related-urls&gt;&lt;/urls&gt;&lt;electronic-resource-num&gt;10.1534/genetics.115.175380&lt;/electronic-resource-num&gt;&lt;research-notes&gt;Description of CLR method&lt;/research-notes&gt;&lt;/record&gt;&lt;/Cite&gt;&lt;/EndNote&gt;</w:instrText>
      </w:r>
      <w:r w:rsidR="005D0ABE">
        <w:fldChar w:fldCharType="separate"/>
      </w:r>
      <w:r w:rsidR="005303BD">
        <w:rPr>
          <w:noProof/>
        </w:rPr>
        <w:t>[54]</w:t>
      </w:r>
      <w:r w:rsidR="005D0ABE">
        <w:fldChar w:fldCharType="end"/>
      </w:r>
      <w:r w:rsidR="001A28E1" w:rsidRPr="00243FFF">
        <w:t>.</w:t>
      </w:r>
      <w:r w:rsidR="00BD1EA6">
        <w:t xml:space="preserve"> </w:t>
      </w:r>
      <w:r w:rsidR="001C68A2" w:rsidRPr="00243FFF">
        <w:t xml:space="preserve">Indeed this is the rationale for many combining methods </w:t>
      </w:r>
      <w:r w:rsidR="005D0ABE">
        <w:t>and machine learning approaches:</w:t>
      </w:r>
      <w:r w:rsidR="001C68A2" w:rsidRPr="00243FFF">
        <w:t xml:space="preserve"> the more complementary information </w:t>
      </w:r>
      <w:r w:rsidR="005D0ABE">
        <w:t>available</w:t>
      </w:r>
      <w:r w:rsidR="001C68A2" w:rsidRPr="00243FFF">
        <w:t>, the better to identify a true sweep.</w:t>
      </w:r>
      <w:r w:rsidR="00BD1EA6">
        <w:t xml:space="preserve"> </w:t>
      </w:r>
      <w:r w:rsidR="001C68A2" w:rsidRPr="00243FFF">
        <w:t>Further</w:t>
      </w:r>
      <w:r w:rsidR="00700254">
        <w:t>more</w:t>
      </w:r>
      <w:r w:rsidR="001C68A2" w:rsidRPr="00243FFF">
        <w:t>, m</w:t>
      </w:r>
      <w:r w:rsidR="00342B31" w:rsidRPr="00243FFF">
        <w:t xml:space="preserve">any papers suggest that combining methods is the best way to find and classify sweeps </w:t>
      </w:r>
      <w:r w:rsidR="00342B31" w:rsidRPr="00243FFF">
        <w:fldChar w:fldCharType="begin">
          <w:fldData xml:space="preserve">PEVuZE5vdGU+PENpdGU+PEF1dGhvcj5WYXRzaW91PC9BdXRob3I+PFllYXI+MjAxNjwvWWVhcj48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</w:fldData>
        </w:fldChar>
      </w:r>
      <w:r w:rsidR="005303BD">
        <w:instrText xml:space="preserve"> ADDIN EN.CITE </w:instrText>
      </w:r>
      <w:r w:rsidR="005303BD">
        <w:fldChar w:fldCharType="begin">
          <w:fldData xml:space="preserve">PEVuZE5vdGU+PENpdGU+PEF1dGhvcj5WYXRzaW91PC9BdXRob3I+PFllYXI+MjAxNjwvWWVhcj48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</w:fldData>
        </w:fldChar>
      </w:r>
      <w:r w:rsidR="005303BD">
        <w:instrText xml:space="preserve"> ADDIN EN.CITE.DATA </w:instrText>
      </w:r>
      <w:r w:rsidR="005303BD">
        <w:fldChar w:fldCharType="end"/>
      </w:r>
      <w:r w:rsidR="00342B31" w:rsidRPr="00243FFF">
        <w:fldChar w:fldCharType="separate"/>
      </w:r>
      <w:r w:rsidR="005303BD">
        <w:rPr>
          <w:noProof/>
        </w:rPr>
        <w:t>[86-88]</w:t>
      </w:r>
      <w:r w:rsidR="00342B31" w:rsidRPr="00243FFF">
        <w:fldChar w:fldCharType="end"/>
      </w:r>
      <w:r w:rsidR="006D68FB" w:rsidRPr="00243FFF">
        <w:t>.</w:t>
      </w:r>
    </w:p>
    <w:p w14:paraId="016263BB" w14:textId="7B8875E2" w:rsidR="00837B0E" w:rsidRDefault="00837B0E" w:rsidP="00B5375A">
      <w:r>
        <w:t>The development of a vast array of different methods, from simple statistics to complex machine learning methods, shows that this area of research is particularly important and exciting.</w:t>
      </w:r>
      <w:r w:rsidR="00BD1EA6">
        <w:t xml:space="preserve"> </w:t>
      </w:r>
      <w:r w:rsidR="00361D19">
        <w:t xml:space="preserve">While it is acknowledged that demography can be a confounding factor and steps are being taken to check for robustness to different demographic </w:t>
      </w:r>
      <w:r w:rsidR="00F65038">
        <w:t>scenarios</w:t>
      </w:r>
      <w:r w:rsidR="00361D19">
        <w:t>, t</w:t>
      </w:r>
      <w:r>
        <w:t xml:space="preserve">here is still </w:t>
      </w:r>
      <w:r w:rsidR="000366DE">
        <w:t xml:space="preserve">much </w:t>
      </w:r>
      <w:r>
        <w:t xml:space="preserve">work to be done to tease </w:t>
      </w:r>
      <w:r w:rsidR="000366DE">
        <w:t xml:space="preserve">apart </w:t>
      </w:r>
      <w:r>
        <w:t>the effects of demography from sweep signals.</w:t>
      </w:r>
      <w:r w:rsidR="00BD1EA6">
        <w:t xml:space="preserve"> </w:t>
      </w:r>
      <w:r>
        <w:t>Applying these methods to other species</w:t>
      </w:r>
      <w:r w:rsidR="00F65038">
        <w:t xml:space="preserve"> and organisms</w:t>
      </w:r>
      <w:r>
        <w:t xml:space="preserve"> will also be </w:t>
      </w:r>
      <w:r w:rsidRPr="009A2D1A">
        <w:t>important</w:t>
      </w:r>
      <w:r>
        <w:t xml:space="preserve"> future work in </w:t>
      </w:r>
      <w:r w:rsidR="00361D19">
        <w:t>understanding</w:t>
      </w:r>
      <w:r>
        <w:t xml:space="preserve"> natural selection and the genome.</w:t>
      </w:r>
      <w:r w:rsidR="00BD1EA6">
        <w:t xml:space="preserve"> </w:t>
      </w:r>
      <w:r>
        <w:t xml:space="preserve">It has already been shown that </w:t>
      </w:r>
      <w:r w:rsidRPr="00FC4031">
        <w:t>chimpanzees</w:t>
      </w:r>
      <w:r w:rsidR="00C163DA" w:rsidRPr="00FC4031">
        <w:t>,</w:t>
      </w:r>
      <w:r w:rsidR="00B5375A" w:rsidRPr="00FC4031">
        <w:t xml:space="preserve"> despite the close evolutionary relationship</w:t>
      </w:r>
      <w:r w:rsidR="00C163DA" w:rsidRPr="00FC4031">
        <w:t>,</w:t>
      </w:r>
      <w:r w:rsidRPr="00FC4031">
        <w:t xml:space="preserve"> have</w:t>
      </w:r>
      <w:r>
        <w:t xml:space="preserve"> recombination hotspots in different places to humans</w:t>
      </w:r>
      <w:r w:rsidR="00B931F8">
        <w:t xml:space="preserve"> </w:t>
      </w:r>
      <w:r w:rsidR="00B931F8">
        <w:fldChar w:fldCharType="begin">
          <w:fldData xml:space="preserve">PEVuZE5vdGU+PENpdGU+PEF1dGhvcj5XaW5ja2xlcjwvQXV0aG9yPjxZZWFyPjIwMDU8L1llYXI+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</w:fldData>
        </w:fldChar>
      </w:r>
      <w:r w:rsidR="005303BD">
        <w:instrText xml:space="preserve"> ADDIN EN.CITE </w:instrText>
      </w:r>
      <w:r w:rsidR="005303BD">
        <w:fldChar w:fldCharType="begin">
          <w:fldData xml:space="preserve">PEVuZE5vdGU+PENpdGU+PEF1dGhvcj5XaW5ja2xlcjwvQXV0aG9yPjxZZWFyPjIwMDU8L1llYXI+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</w:fldData>
        </w:fldChar>
      </w:r>
      <w:r w:rsidR="005303BD">
        <w:instrText xml:space="preserve"> ADDIN EN.CITE.DATA </w:instrText>
      </w:r>
      <w:r w:rsidR="005303BD">
        <w:fldChar w:fldCharType="end"/>
      </w:r>
      <w:r w:rsidR="00B931F8">
        <w:fldChar w:fldCharType="separate"/>
      </w:r>
      <w:r w:rsidR="005303BD">
        <w:rPr>
          <w:noProof/>
        </w:rPr>
        <w:t>[72]</w:t>
      </w:r>
      <w:r w:rsidR="00B931F8">
        <w:fldChar w:fldCharType="end"/>
      </w:r>
      <w:r>
        <w:t>,</w:t>
      </w:r>
      <w:r w:rsidR="000B2713">
        <w:t xml:space="preserve"> and so there is a great need for</w:t>
      </w:r>
      <w:r>
        <w:t xml:space="preserve"> accurate recombination maps to be co</w:t>
      </w:r>
      <w:r w:rsidR="000B2713">
        <w:t>nstructed for species of note.</w:t>
      </w:r>
      <w:r w:rsidR="00BD1EA6">
        <w:t xml:space="preserve"> </w:t>
      </w:r>
      <w:r w:rsidR="00417780" w:rsidRPr="00417780">
        <w:t>As</w:t>
      </w:r>
      <w:r w:rsidR="00417780">
        <w:t xml:space="preserve"> new methods are developed and refined and made statistically robust, it is fascinating to see what new discoveries will be made in natural history and evolution.</w:t>
      </w:r>
    </w:p>
    <w:p w14:paraId="1F059CB3" w14:textId="1CF835E7" w:rsidR="00AD5783" w:rsidRPr="00FC4031" w:rsidRDefault="00AD5783" w:rsidP="00FC4031">
      <w:pPr>
        <w:pStyle w:val="Heading1"/>
      </w:pPr>
      <w:r w:rsidRPr="002559D8">
        <w:t>Methods</w:t>
      </w:r>
    </w:p>
    <w:p w14:paraId="79389E87" w14:textId="260CD379" w:rsidR="00AD5783" w:rsidRPr="002559D8" w:rsidRDefault="00AD5783" w:rsidP="00FC4031">
      <w:pPr>
        <w:pStyle w:val="Heading2"/>
      </w:pPr>
      <w:r w:rsidRPr="00FC4031">
        <w:t>Simulation</w:t>
      </w:r>
      <w:r w:rsidR="002A058D" w:rsidRPr="00FC4031">
        <w:t>s</w:t>
      </w:r>
    </w:p>
    <w:p w14:paraId="42388463" w14:textId="05B03565" w:rsidR="00AD5783" w:rsidRPr="002559D8" w:rsidRDefault="00AD5783" w:rsidP="00FC4031">
      <w:r w:rsidRPr="002559D8">
        <w:t xml:space="preserve">Two simulations were performed: a neutral simulation and a simulation with selection </w:t>
      </w:r>
      <w:r w:rsidR="002A058D" w:rsidRPr="002559D8">
        <w:t>a</w:t>
      </w:r>
      <w:r w:rsidR="003A47F4">
        <w:t>t</w:t>
      </w:r>
      <w:r w:rsidR="002A058D" w:rsidRPr="002559D8">
        <w:t xml:space="preserve"> one site</w:t>
      </w:r>
      <w:r w:rsidR="003A47F4">
        <w:t>,</w:t>
      </w:r>
      <w:r w:rsidR="002A058D" w:rsidRPr="002559D8">
        <w:t xml:space="preserve"> </w:t>
      </w:r>
      <w:r w:rsidR="00F74878" w:rsidRPr="002559D8">
        <w:t xml:space="preserve">both </w:t>
      </w:r>
      <w:r w:rsidRPr="002559D8">
        <w:t xml:space="preserve">using </w:t>
      </w:r>
      <w:r w:rsidR="002A058D" w:rsidRPr="002559D8">
        <w:t xml:space="preserve">the </w:t>
      </w:r>
      <w:r w:rsidR="00C56C27">
        <w:t>“</w:t>
      </w:r>
      <w:r w:rsidR="00C56C27" w:rsidRPr="00C56C27">
        <w:rPr>
          <w:iCs/>
        </w:rPr>
        <w:t>MSMS</w:t>
      </w:r>
      <w:r w:rsidR="00C56C27">
        <w:rPr>
          <w:iCs/>
        </w:rPr>
        <w:t>”</w:t>
      </w:r>
      <w:r w:rsidR="00BB6294" w:rsidRPr="002559D8">
        <w:t xml:space="preserve"> simulation software</w:t>
      </w:r>
      <w:r w:rsidR="009A2D1A" w:rsidRPr="002559D8">
        <w:t xml:space="preserve"> </w:t>
      </w:r>
      <w:r w:rsidR="009A2D1A" w:rsidRPr="002559D8">
        <w:fldChar w:fldCharType="begin"/>
      </w:r>
      <w:r w:rsidR="005303BD">
        <w:instrText xml:space="preserve"> ADDIN EN.CITE &lt;EndNote&gt;&lt;Cite&gt;&lt;Author&gt;Ewing&lt;/Author&gt;&lt;Year&gt;2010&lt;/Year&gt;&lt;RecNum&gt;255&lt;/RecNum&gt;&lt;DisplayText&gt;[89]&lt;/DisplayText&gt;&lt;record&gt;&lt;rec-number&gt;255&lt;/rec-number&gt;&lt;foreign-keys&gt;&lt;key app="EN" db-id="e5vxz59tqvt2siep9ztxfp2ns2dddd9t2f05" timestamp="1524733253"&gt;255&lt;/key&gt;&lt;/foreign-keys&gt;&lt;ref-type name="Journal Article"&gt;17&lt;/ref-type&gt;&lt;contributors&gt;&lt;authors&gt;&lt;author&gt;Ewing, Gregory&lt;/author&gt;&lt;author&gt;Hermisson, Joachim&lt;/author&gt;&lt;/authors&gt;&lt;/contributors&gt;&lt;titles&gt;&lt;title&gt;MSMS: a coalescent simulation program including recombination, demographic structure and selection at a single locus&lt;/title&gt;&lt;secondary-title&gt;Bioinformatics&lt;/secondary-title&gt;&lt;/titles&gt;&lt;periodical&gt;&lt;full-title&gt;Bioinformatics&lt;/full-title&gt;&lt;/periodical&gt;&lt;pages&gt;2064-2065&lt;/pages&gt;&lt;volume&gt;26&lt;/volume&gt;&lt;number&gt;16&lt;/number&gt;&lt;dates&gt;&lt;year&gt;2010&lt;/year&gt;&lt;/dates&gt;&lt;isbn&gt;1367-4803&lt;/isbn&gt;&lt;urls&gt;&lt;related-urls&gt;&lt;url&gt;http://dx.doi.org/10.1093/bioinformatics/btq322&lt;/url&gt;&lt;url&gt;https://www.ncbi.nlm.nih.gov/pmc/articles/PMC2916717/pdf/btq322.pdf&lt;/url&gt;&lt;/related-urls&gt;&lt;/urls&gt;&lt;electronic-resource-num&gt;10.1093/bioinformatics/btq322&lt;/electronic-resource-num&gt;&lt;research-notes&gt;msms simulation software&lt;/research-notes&gt;&lt;/record&gt;&lt;/Cite&gt;&lt;/EndNote&gt;</w:instrText>
      </w:r>
      <w:r w:rsidR="009A2D1A" w:rsidRPr="002559D8">
        <w:fldChar w:fldCharType="separate"/>
      </w:r>
      <w:r w:rsidR="005303BD">
        <w:rPr>
          <w:noProof/>
        </w:rPr>
        <w:t>[89]</w:t>
      </w:r>
      <w:r w:rsidR="009A2D1A" w:rsidRPr="002559D8">
        <w:fldChar w:fldCharType="end"/>
      </w:r>
      <w:r w:rsidRPr="002559D8">
        <w:t>.</w:t>
      </w:r>
      <w:r w:rsidR="00BD1EA6">
        <w:t xml:space="preserve"> </w:t>
      </w:r>
      <w:r w:rsidR="00DC19C3" w:rsidRPr="002559D8">
        <w:t>S</w:t>
      </w:r>
      <w:r w:rsidRPr="002559D8">
        <w:t>imulat</w:t>
      </w:r>
      <w:r w:rsidR="00DC19C3" w:rsidRPr="002559D8">
        <w:t xml:space="preserve">ed data comprised a population sample of 100 ‘chromosomes’ represented as a 500 Kb region. </w:t>
      </w:r>
      <w:r w:rsidR="003A47F4">
        <w:t>For both scenarios 100 simulations were generated.</w:t>
      </w:r>
      <w:r w:rsidR="00BD1EA6">
        <w:t xml:space="preserve"> </w:t>
      </w:r>
      <w:r w:rsidR="003D439D" w:rsidRPr="002559D8">
        <w:t>For the whole 500 Kb region a</w:t>
      </w:r>
      <w:r w:rsidRPr="002559D8">
        <w:t xml:space="preserve"> mutation rate of 10</w:t>
      </w:r>
      <w:r w:rsidRPr="002559D8">
        <w:rPr>
          <w:vertAlign w:val="superscript"/>
        </w:rPr>
        <w:t>-9</w:t>
      </w:r>
      <w:r w:rsidRPr="002559D8">
        <w:t xml:space="preserve"> per site and a</w:t>
      </w:r>
      <w:r w:rsidR="00FF33F5" w:rsidRPr="002559D8">
        <w:t xml:space="preserve"> recombination rate of 10</w:t>
      </w:r>
      <w:r w:rsidR="00FF33F5" w:rsidRPr="002559D8">
        <w:rPr>
          <w:vertAlign w:val="superscript"/>
        </w:rPr>
        <w:t>-8</w:t>
      </w:r>
      <w:r w:rsidR="00FF33F5" w:rsidRPr="002559D8">
        <w:t xml:space="preserve"> between adjacent base pairs per generation was assumed.</w:t>
      </w:r>
      <w:r w:rsidR="00BD1EA6">
        <w:t xml:space="preserve"> </w:t>
      </w:r>
      <w:r w:rsidR="00FF33F5" w:rsidRPr="002559D8">
        <w:t xml:space="preserve">The selective advantage for the homozygote was set </w:t>
      </w:r>
      <w:r w:rsidR="00FF33F5" w:rsidRPr="002559D8">
        <w:lastRenderedPageBreak/>
        <w:t xml:space="preserve">at 0.012 and </w:t>
      </w:r>
      <w:r w:rsidR="003A47F4">
        <w:t xml:space="preserve">an additive model was applied with the degree of dominance </w:t>
      </w:r>
      <w:r w:rsidR="00FF33F5" w:rsidRPr="002559D8">
        <w:t>set to 0.5</w:t>
      </w:r>
      <w:r w:rsidR="003A47F4">
        <w:t>.</w:t>
      </w:r>
      <w:r w:rsidR="00BD1EA6">
        <w:t xml:space="preserve"> </w:t>
      </w:r>
      <w:r w:rsidR="00FF33F5" w:rsidRPr="002559D8">
        <w:t xml:space="preserve">In </w:t>
      </w:r>
      <w:r w:rsidR="003D439D" w:rsidRPr="002559D8">
        <w:t>the</w:t>
      </w:r>
      <w:r w:rsidR="00FF33F5" w:rsidRPr="002559D8">
        <w:t xml:space="preserve"> simulations w</w:t>
      </w:r>
      <w:r w:rsidR="003D439D" w:rsidRPr="002559D8">
        <w:t xml:space="preserve">hich included </w:t>
      </w:r>
      <w:r w:rsidR="00FF33F5" w:rsidRPr="002559D8">
        <w:t>selection the selected site was</w:t>
      </w:r>
      <w:r w:rsidR="003A47F4">
        <w:t xml:space="preserve"> set</w:t>
      </w:r>
      <w:r w:rsidR="00FF33F5" w:rsidRPr="002559D8">
        <w:t xml:space="preserve"> in the centre of the region</w:t>
      </w:r>
      <w:r w:rsidR="006A5811" w:rsidRPr="002559D8">
        <w:t xml:space="preserve"> </w:t>
      </w:r>
      <w:r w:rsidR="003D439D" w:rsidRPr="002559D8">
        <w:t xml:space="preserve">achieving </w:t>
      </w:r>
      <w:r w:rsidR="003A47F4">
        <w:t>a final allele frequency of 0.5</w:t>
      </w:r>
      <w:r w:rsidR="006C321E">
        <w:t xml:space="preserve"> consistent with a partial sweep</w:t>
      </w:r>
      <w:r w:rsidR="00FF33F5" w:rsidRPr="002559D8">
        <w:t>.</w:t>
      </w:r>
    </w:p>
    <w:p w14:paraId="1D88A55F" w14:textId="2E470CFC" w:rsidR="003A47F4" w:rsidRPr="003A47F4" w:rsidRDefault="00494D10" w:rsidP="00FC4031">
      <w:pPr>
        <w:pStyle w:val="Heading2"/>
      </w:pPr>
      <w:r>
        <w:t xml:space="preserve">Application of </w:t>
      </w:r>
      <w:r w:rsidR="003A47F4" w:rsidRPr="003A47F4">
        <w:t xml:space="preserve">Sweep </w:t>
      </w:r>
      <w:r w:rsidR="003A47F4" w:rsidRPr="00FC4031">
        <w:t>Software</w:t>
      </w:r>
    </w:p>
    <w:p w14:paraId="61566510" w14:textId="1A068D36" w:rsidR="002F0D2F" w:rsidRDefault="00823698" w:rsidP="00FC4031">
      <w:r>
        <w:t xml:space="preserve">The </w:t>
      </w:r>
      <w:r w:rsidR="003A47F4">
        <w:t>Z</w:t>
      </w:r>
      <w:r w:rsidR="003A47F4" w:rsidRPr="003A47F4">
        <w:rPr>
          <w:vertAlign w:val="subscript"/>
        </w:rPr>
        <w:t>α</w:t>
      </w:r>
      <w:r w:rsidR="003A47F4">
        <w:t xml:space="preserve"> and H12 </w:t>
      </w:r>
      <w:r>
        <w:t xml:space="preserve">models were implemented </w:t>
      </w:r>
      <w:r w:rsidR="003A47F4">
        <w:t>using R</w:t>
      </w:r>
      <w:r w:rsidR="00A602FE">
        <w:t xml:space="preserve"> </w:t>
      </w:r>
      <w:r w:rsidR="00A602FE" w:rsidRPr="002559D8">
        <w:t>(v3.4.2)</w:t>
      </w:r>
      <w:r w:rsidR="00A602FE">
        <w:t xml:space="preserve"> </w:t>
      </w:r>
      <w:r w:rsidR="00A602FE">
        <w:fldChar w:fldCharType="begin"/>
      </w:r>
      <w:r w:rsidR="005303BD">
        <w:instrText xml:space="preserve"> ADDIN EN.CITE &lt;EndNote&gt;&lt;Cite&gt;&lt;Author&gt;R Core Team&lt;/Author&gt;&lt;Year&gt;2017&lt;/Year&gt;&lt;RecNum&gt;259&lt;/RecNum&gt;&lt;DisplayText&gt;[90]&lt;/DisplayText&gt;&lt;record&gt;&lt;rec-number&gt;259&lt;/rec-number&gt;&lt;foreign-keys&gt;&lt;key app="EN" db-id="e5vxz59tqvt2siep9ztxfp2ns2dddd9t2f05" timestamp="1525189947"&gt;259&lt;/key&gt;&lt;/foreign-keys&gt;&lt;ref-type name="Computer Program"&gt;9&lt;/ref-type&gt;&lt;contributors&gt;&lt;authors&gt;&lt;author&gt;R Core Team,&lt;/author&gt;&lt;/authors&gt;&lt;/contributors&gt;&lt;auth-address&gt;Vienna, Austria&lt;/auth-address&gt;&lt;titles&gt;&lt;title&gt;R: A Language and Environment for Statistical Computing&lt;/title&gt;&lt;/titles&gt;&lt;edition&gt;3.4.2&lt;/edition&gt;&lt;dates&gt;&lt;year&gt;2017&lt;/year&gt;&lt;/dates&gt;&lt;publisher&gt;R Foundation for Statistical Computing&lt;/publisher&gt;&lt;urls&gt;&lt;related-urls&gt;&lt;url&gt;https://www.R-project.org/&lt;/url&gt;&lt;/related-urls&gt;&lt;/urls&gt;&lt;research-notes&gt;Cite R 3.4.2&lt;/research-notes&gt;&lt;/record&gt;&lt;/Cite&gt;&lt;/EndNote&gt;</w:instrText>
      </w:r>
      <w:r w:rsidR="00A602FE">
        <w:fldChar w:fldCharType="separate"/>
      </w:r>
      <w:r w:rsidR="005303BD">
        <w:rPr>
          <w:noProof/>
        </w:rPr>
        <w:t>[90]</w:t>
      </w:r>
      <w:r w:rsidR="00A602FE">
        <w:fldChar w:fldCharType="end"/>
      </w:r>
      <w:r w:rsidR="003A47F4">
        <w:t>.</w:t>
      </w:r>
      <w:r w:rsidR="00BD1EA6">
        <w:t xml:space="preserve"> </w:t>
      </w:r>
      <w:r>
        <w:t xml:space="preserve">The </w:t>
      </w:r>
      <w:r w:rsidR="002F0D2F">
        <w:t>Z</w:t>
      </w:r>
      <w:r w:rsidR="002F0D2F" w:rsidRPr="002F0D2F">
        <w:rPr>
          <w:vertAlign w:val="subscript"/>
        </w:rPr>
        <w:t>α</w:t>
      </w:r>
      <w:r w:rsidR="002F0D2F">
        <w:t xml:space="preserve"> </w:t>
      </w:r>
      <w:r>
        <w:t xml:space="preserve">statistic </w:t>
      </w:r>
      <w:r w:rsidR="002F0D2F">
        <w:t>was calculated using SNPs on average 1 Kb apart and a window size of 200 Kb.</w:t>
      </w:r>
      <w:r w:rsidR="00BD1EA6">
        <w:t xml:space="preserve"> </w:t>
      </w:r>
      <w:r w:rsidR="002F0D2F">
        <w:t>H12 was calculated using a window size of 400 SNPs in intervals of 20 SNPs.</w:t>
      </w:r>
      <w:r w:rsidR="00BD1EA6">
        <w:t xml:space="preserve"> </w:t>
      </w:r>
    </w:p>
    <w:p w14:paraId="1A06940B" w14:textId="5F96A6C1" w:rsidR="003A47F4" w:rsidRDefault="003A47F4" w:rsidP="00FC4031">
      <w:r w:rsidRPr="003A47F4">
        <w:t>nS</w:t>
      </w:r>
      <w:r w:rsidRPr="002F0D2F">
        <w:rPr>
          <w:vertAlign w:val="subscript"/>
        </w:rPr>
        <w:t>L</w:t>
      </w:r>
      <w:r>
        <w:rPr>
          <w:vertAlign w:val="subscript"/>
        </w:rPr>
        <w:t xml:space="preserve"> </w:t>
      </w:r>
      <w:r w:rsidR="00B510DD">
        <w:t>was applied using the software described in the article by Ferrer-</w:t>
      </w:r>
      <w:proofErr w:type="spellStart"/>
      <w:r w:rsidR="00B510DD">
        <w:t>Admetlla</w:t>
      </w:r>
      <w:proofErr w:type="spellEnd"/>
      <w:r w:rsidR="00B510DD">
        <w:t xml:space="preserve"> </w:t>
      </w:r>
      <w:r w:rsidR="00B510DD" w:rsidRPr="001E35D5">
        <w:rPr>
          <w:i/>
        </w:rPr>
        <w:t>et al</w:t>
      </w:r>
      <w:r w:rsidR="00B510DD">
        <w:t xml:space="preserve"> </w:t>
      </w:r>
      <w:r w:rsidR="00B510DD">
        <w:fldChar w:fldCharType="begin"/>
      </w:r>
      <w:r w:rsidR="00B510DD">
        <w:instrText xml:space="preserve"> ADDIN EN.CITE &lt;EndNote&gt;&lt;Cite&gt;&lt;Author&gt;Ferrer-Admetlla&lt;/Author&gt;&lt;Year&gt;2014&lt;/Year&gt;&lt;RecNum&gt;110&lt;/RecNum&gt;&lt;DisplayText&gt;[38]&lt;/DisplayText&gt;&lt;record&gt;&lt;rec-number&gt;110&lt;/rec-number&gt;&lt;foreign-keys&gt;&lt;key app="EN" db-id="e5vxz59tqvt2siep9ztxfp2ns2dddd9t2f05" timestamp="1508924743"&gt;110&lt;/key&gt;&lt;/foreign-keys&gt;&lt;ref-type name="Journal Article"&gt;17&lt;/ref-type&gt;&lt;contributors&gt;&lt;authors&gt;&lt;author&gt;Ferrer-Admetlla, Anna&lt;/author&gt;&lt;author&gt;Liang, Mason&lt;/author&gt;&lt;author&gt;Korneliussen, Thorfinn&lt;/author&gt;&lt;author&gt;Nielsen, Rasmus&lt;/author&gt;&lt;/authors&gt;&lt;/contributors&gt;&lt;titles&gt;&lt;title&gt;On Detecting Incomplete Soft or Hard Selective Sweeps Using Haplotype Structure&lt;/title&gt;&lt;secondary-title&gt;Molecular Biology and Evolution&lt;/secondary-title&gt;&lt;/titles&gt;&lt;periodical&gt;&lt;full-title&gt;Molecular Biology and Evolution&lt;/full-title&gt;&lt;abbr-1&gt;Mol. Biol. Evol.&lt;/abbr-1&gt;&lt;/periodical&gt;&lt;pages&gt;1275-1291&lt;/pages&gt;&lt;volume&gt;31&lt;/volume&gt;&lt;number&gt;5&lt;/number&gt;&lt;dates&gt;&lt;year&gt;2014&lt;/year&gt;&lt;/dates&gt;&lt;isbn&gt;0737-4038&lt;/isbn&gt;&lt;urls&gt;&lt;related-urls&gt;&lt;url&gt;http://dx.doi.org/10.1093/molbev/msu077&lt;/url&gt;&lt;url&gt;https://www.ncbi.nlm.nih.gov/pmc/articles/PMC3995338/pdf/msu077.pdf&lt;/url&gt;&lt;/related-urls&gt;&lt;/urls&gt;&lt;electronic-resource-num&gt;10.1093/molbev/msu077&lt;/electronic-resource-num&gt;&lt;research-notes&gt;nSL definition&lt;/research-notes&gt;&lt;/record&gt;&lt;/Cite&gt;&lt;/EndNote&gt;</w:instrText>
      </w:r>
      <w:r w:rsidR="00B510DD">
        <w:fldChar w:fldCharType="separate"/>
      </w:r>
      <w:r w:rsidR="00B510DD">
        <w:rPr>
          <w:noProof/>
        </w:rPr>
        <w:t>[38]</w:t>
      </w:r>
      <w:r w:rsidR="00B510DD">
        <w:fldChar w:fldCharType="end"/>
      </w:r>
      <w:r w:rsidR="00B510DD">
        <w:t xml:space="preserve"> downloaded on April 19</w:t>
      </w:r>
      <w:r w:rsidR="00B510DD" w:rsidRPr="00B510DD">
        <w:rPr>
          <w:vertAlign w:val="superscript"/>
        </w:rPr>
        <w:t>th</w:t>
      </w:r>
      <w:r w:rsidR="00B510DD">
        <w:t xml:space="preserve"> 2018.</w:t>
      </w:r>
      <w:r w:rsidR="00BD1EA6">
        <w:t xml:space="preserve"> </w:t>
      </w:r>
      <w:r w:rsidR="00B510DD">
        <w:t>The default maximum window length of 200</w:t>
      </w:r>
      <w:r w:rsidR="006A546C">
        <w:t xml:space="preserve"> SNPs</w:t>
      </w:r>
      <w:r w:rsidR="00B510DD">
        <w:t xml:space="preserve"> was used</w:t>
      </w:r>
      <w:r w:rsidR="00A50F46">
        <w:t>,</w:t>
      </w:r>
      <w:r w:rsidR="005F66BC">
        <w:t xml:space="preserve"> and</w:t>
      </w:r>
      <w:r w:rsidR="00B510DD">
        <w:t xml:space="preserve"> the output was normalised by allele frequency bins</w:t>
      </w:r>
      <w:r w:rsidR="00A50F46">
        <w:t xml:space="preserve"> with the f</w:t>
      </w:r>
      <w:r w:rsidR="00B510DD">
        <w:t xml:space="preserve">requency bin increments set at 1%. </w:t>
      </w:r>
    </w:p>
    <w:p w14:paraId="518B856D" w14:textId="1F877059" w:rsidR="00363FD6" w:rsidRPr="003A47F4" w:rsidRDefault="00363FD6" w:rsidP="00FC4031">
      <w:r>
        <w:t>TSel was calculated using the “</w:t>
      </w:r>
      <w:proofErr w:type="spellStart"/>
      <w:r>
        <w:t>tsel</w:t>
      </w:r>
      <w:proofErr w:type="spellEnd"/>
      <w:r>
        <w:t xml:space="preserve">” package (v0.5) in R </w:t>
      </w:r>
      <w:r>
        <w:fldChar w:fldCharType="begin"/>
      </w:r>
      <w:r w:rsidR="005303BD">
        <w:instrText xml:space="preserve"> ADDIN EN.CITE &lt;EndNote&gt;&lt;Cite&gt;&lt;Author&gt;Hunter-Zinck&lt;/Author&gt;&lt;Year&gt;2014&lt;/Year&gt;&lt;RecNum&gt;264&lt;/RecNum&gt;&lt;DisplayText&gt;[91]&lt;/DisplayText&gt;&lt;record&gt;&lt;rec-number&gt;264&lt;/rec-number&gt;&lt;foreign-keys&gt;&lt;key app="EN" db-id="e5vxz59tqvt2siep9ztxfp2ns2dddd9t2f05" timestamp="1525964995"&gt;264&lt;/key&gt;&lt;/foreign-keys&gt;&lt;ref-type name="Computer Program"&gt;9&lt;/ref-type&gt;&lt;contributors&gt;&lt;authors&gt;&lt;author&gt;Hunter-Zinck, Haley&lt;/author&gt;&lt;/authors&gt;&lt;/contributors&gt;&lt;titles&gt;&lt;title&gt;tsel: Time to most recent common ancestor selection inference (TSel)&lt;/title&gt;&lt;/titles&gt;&lt;edition&gt;R package version 0.5&lt;/edition&gt;&lt;dates&gt;&lt;year&gt;2014&lt;/year&gt;&lt;/dates&gt;&lt;urls&gt;&lt;/urls&gt;&lt;research-notes&gt;tsel R package reference&lt;/research-notes&gt;&lt;/record&gt;&lt;/Cite&gt;&lt;/EndNote&gt;</w:instrText>
      </w:r>
      <w:r>
        <w:fldChar w:fldCharType="separate"/>
      </w:r>
      <w:r w:rsidR="005303BD">
        <w:rPr>
          <w:noProof/>
        </w:rPr>
        <w:t>[91]</w:t>
      </w:r>
      <w:r>
        <w:fldChar w:fldCharType="end"/>
      </w:r>
      <w:r>
        <w:t>.</w:t>
      </w:r>
      <w:r w:rsidR="00BD1EA6">
        <w:t xml:space="preserve"> </w:t>
      </w:r>
      <w:r>
        <w:t>The coalescent tress were extracted from the MSMS simulation output and manipulated using the “ape” R package</w:t>
      </w:r>
      <w:r w:rsidR="005F66BC">
        <w:t xml:space="preserve"> (v4.1)</w:t>
      </w:r>
      <w:r>
        <w:t xml:space="preserve"> to extract the features </w:t>
      </w:r>
      <w:r w:rsidR="00BF0E57">
        <w:fldChar w:fldCharType="begin">
          <w:fldData xml:space="preserve">PEVuZE5vdGU+PENpdGU+PEF1dGhvcj5QYXJhZGlzPC9BdXRob3I+PFllYXI+MjAwNDwvWWVhcj48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</w:fldData>
        </w:fldChar>
      </w:r>
      <w:r w:rsidR="005303BD">
        <w:instrText xml:space="preserve"> ADDIN EN.CITE </w:instrText>
      </w:r>
      <w:r w:rsidR="005303BD">
        <w:fldChar w:fldCharType="begin">
          <w:fldData xml:space="preserve">PEVuZE5vdGU+PENpdGU+PEF1dGhvcj5QYXJhZGlzPC9BdXRob3I+PFllYXI+MjAwNDwvWWVhcj48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</w:fldData>
        </w:fldChar>
      </w:r>
      <w:r w:rsidR="005303BD">
        <w:instrText xml:space="preserve"> ADDIN EN.CITE.DATA </w:instrText>
      </w:r>
      <w:r w:rsidR="005303BD">
        <w:fldChar w:fldCharType="end"/>
      </w:r>
      <w:r w:rsidR="00BF0E57">
        <w:fldChar w:fldCharType="separate"/>
      </w:r>
      <w:r w:rsidR="005303BD">
        <w:rPr>
          <w:noProof/>
        </w:rPr>
        <w:t>[92]</w:t>
      </w:r>
      <w:r w:rsidR="00BF0E57">
        <w:fldChar w:fldCharType="end"/>
      </w:r>
      <w:r w:rsidR="00BF0E57">
        <w:t>.</w:t>
      </w:r>
      <w:r w:rsidR="00BD1EA6">
        <w:t xml:space="preserve"> </w:t>
      </w:r>
      <w:r w:rsidR="00327A6C">
        <w:t>Features were calculated using the</w:t>
      </w:r>
      <w:r w:rsidR="00857C98">
        <w:t xml:space="preserve"> pairwise</w:t>
      </w:r>
      <w:r w:rsidR="00327A6C">
        <w:t xml:space="preserve"> TMRCA for non-recombining loci, the features used were the average, maximum, minimum, median, </w:t>
      </w:r>
      <w:proofErr w:type="gramStart"/>
      <w:r w:rsidR="00327A6C">
        <w:t>variance</w:t>
      </w:r>
      <w:proofErr w:type="gramEnd"/>
      <w:r w:rsidR="00327A6C">
        <w:t>, fraction of pairs equalling the maximum, the first quartile and the third quartile.</w:t>
      </w:r>
      <w:r w:rsidR="00BD1EA6">
        <w:t xml:space="preserve"> </w:t>
      </w:r>
      <w:r w:rsidR="00327A6C">
        <w:t>TSel scores were calculated for every 20</w:t>
      </w:r>
      <w:r w:rsidR="00327A6C" w:rsidRPr="00327A6C">
        <w:rPr>
          <w:vertAlign w:val="superscript"/>
        </w:rPr>
        <w:t>th</w:t>
      </w:r>
      <w:r w:rsidR="00327A6C">
        <w:t xml:space="preserve"> SNP in the simulated dataset.</w:t>
      </w:r>
    </w:p>
    <w:p w14:paraId="699D0E24" w14:textId="77777777" w:rsidR="00157277" w:rsidRPr="002559D8" w:rsidRDefault="00157277" w:rsidP="00FC4031">
      <w:pPr>
        <w:pStyle w:val="Heading2"/>
      </w:pPr>
      <w:r w:rsidRPr="002559D8">
        <w:t xml:space="preserve">ROC Curve </w:t>
      </w:r>
      <w:r w:rsidRPr="00FC4031">
        <w:t>analysis</w:t>
      </w:r>
    </w:p>
    <w:p w14:paraId="0CC3E096" w14:textId="03F751DD" w:rsidR="00363FD6" w:rsidRPr="003A47F4" w:rsidRDefault="00157277" w:rsidP="00FC4031">
      <w:r w:rsidRPr="002559D8">
        <w:t>ROC curves were created by taking the statistics for the middle 200</w:t>
      </w:r>
      <w:r>
        <w:t xml:space="preserve"> K</w:t>
      </w:r>
      <w:r w:rsidRPr="002559D8">
        <w:t xml:space="preserve">b section of each simulation and applying the </w:t>
      </w:r>
      <w:r>
        <w:t>“</w:t>
      </w:r>
      <w:proofErr w:type="spellStart"/>
      <w:r>
        <w:t>pROC</w:t>
      </w:r>
      <w:proofErr w:type="spellEnd"/>
      <w:r>
        <w:t>”</w:t>
      </w:r>
      <w:r w:rsidRPr="002559D8">
        <w:t xml:space="preserve"> package (v1.11.0) in R</w:t>
      </w:r>
      <w:r w:rsidR="00A602FE">
        <w:t xml:space="preserve"> </w:t>
      </w:r>
      <w:r w:rsidR="00A602FE">
        <w:fldChar w:fldCharType="begin"/>
      </w:r>
      <w:r w:rsidR="005303BD">
        <w:instrText xml:space="preserve"> ADDIN EN.CITE &lt;EndNote&gt;&lt;Cite&gt;&lt;Author&gt;Robin&lt;/Author&gt;&lt;Year&gt;2011&lt;/Year&gt;&lt;RecNum&gt;258&lt;/RecNum&gt;&lt;DisplayText&gt;[93]&lt;/DisplayText&gt;&lt;record&gt;&lt;rec-number&gt;258&lt;/rec-number&gt;&lt;foreign-keys&gt;&lt;key app="EN" db-id="e5vxz59tqvt2siep9ztxfp2ns2dddd9t2f05" timestamp="1525189115"&gt;258&lt;/key&gt;&lt;/foreign-keys&gt;&lt;ref-type name="Journal Article"&gt;17&lt;/ref-type&gt;&lt;contributors&gt;&lt;authors&gt;&lt;author&gt;Robin, Xavier&lt;/author&gt;&lt;author&gt;Turck, Natacha&lt;/author&gt;&lt;author&gt;Hainard, Alexandre&lt;/author&gt;&lt;author&gt;Tiberti, Natalia&lt;/author&gt;&lt;author&gt;Lisacek, Frédérique&lt;/author&gt;&lt;author&gt;Sanchez, Jean-Charles&lt;/author&gt;&lt;author&gt;Müller, Markus&lt;/author&gt;&lt;/authors&gt;&lt;/contributors&gt;&lt;titles&gt;&lt;title&gt;pROC: an open-source package for R and S+ to analyze and compare ROC curves&lt;/title&gt;&lt;secondary-title&gt;BMC Bioinformatics&lt;/secondary-title&gt;&lt;/titles&gt;&lt;periodical&gt;&lt;full-title&gt;BMC Bioinformatics&lt;/full-title&gt;&lt;/periodical&gt;&lt;pages&gt;77&lt;/pages&gt;&lt;volume&gt;12&lt;/volume&gt;&lt;number&gt;1&lt;/number&gt;&lt;dates&gt;&lt;year&gt;2011&lt;/year&gt;&lt;pub-dates&gt;&lt;date&gt;March 17&lt;/date&gt;&lt;/pub-dates&gt;&lt;/dates&gt;&lt;isbn&gt;1471-2105&lt;/isbn&gt;&lt;label&gt;Robin2011&lt;/label&gt;&lt;work-type&gt;journal article&lt;/work-type&gt;&lt;urls&gt;&lt;related-urls&gt;&lt;url&gt;https://doi.org/10.1186/1471-2105-12-77&lt;/url&gt;&lt;url&gt;https://bmcbioinformatics.biomedcentral.com/track/pdf/10.1186/1471-2105-12-77&lt;/url&gt;&lt;/related-urls&gt;&lt;/urls&gt;&lt;electronic-resource-num&gt;10.1186/1471-2105-12-77&lt;/electronic-resource-num&gt;&lt;research-notes&gt;pROC R Package&lt;/research-notes&gt;&lt;/record&gt;&lt;/Cite&gt;&lt;/EndNote&gt;</w:instrText>
      </w:r>
      <w:r w:rsidR="00A602FE">
        <w:fldChar w:fldCharType="separate"/>
      </w:r>
      <w:r w:rsidR="005303BD">
        <w:rPr>
          <w:noProof/>
        </w:rPr>
        <w:t>[93]</w:t>
      </w:r>
      <w:r w:rsidR="00A602FE">
        <w:fldChar w:fldCharType="end"/>
      </w:r>
      <w:r w:rsidRPr="002559D8">
        <w:t>.</w:t>
      </w:r>
      <w:r w:rsidR="00BD1EA6">
        <w:t xml:space="preserve"> </w:t>
      </w:r>
      <w:r>
        <w:t xml:space="preserve">The area under the curve (AUC) and partial AUC, where the false positive rate was less than 5%, were calculated using the same </w:t>
      </w:r>
      <w:r w:rsidR="0027495F">
        <w:t>package.</w:t>
      </w:r>
    </w:p>
    <w:p w14:paraId="3698BFB2" w14:textId="7D9A2EE2" w:rsidR="00DB3E66" w:rsidRPr="003D5AD4" w:rsidRDefault="003D5AD4" w:rsidP="009A2D1A">
      <w:pPr>
        <w:pStyle w:val="Heading1"/>
      </w:pPr>
      <w:r w:rsidRPr="003D5AD4">
        <w:t>Key points</w:t>
      </w:r>
    </w:p>
    <w:p w14:paraId="1CFEE370" w14:textId="139C33A4" w:rsidR="003D5AD4" w:rsidRPr="00FB7BFC" w:rsidRDefault="003D5AD4" w:rsidP="009A2D1A">
      <w:pPr>
        <w:pStyle w:val="ListParagraph"/>
        <w:numPr>
          <w:ilvl w:val="0"/>
          <w:numId w:val="2"/>
        </w:numPr>
        <w:rPr>
          <w:b/>
          <w:bCs/>
        </w:rPr>
      </w:pPr>
      <w:r w:rsidRPr="003D5AD4">
        <w:t>Whole genome sequencing in many populations provides outstanding opportunities to screen for signatures of selection</w:t>
      </w:r>
      <w:r w:rsidR="00B33E30">
        <w:t xml:space="preserve">. These data, </w:t>
      </w:r>
      <w:r w:rsidRPr="003D5AD4">
        <w:t>combined with powerful new methodology such as machine learning</w:t>
      </w:r>
      <w:r w:rsidR="00B82041">
        <w:t xml:space="preserve">, </w:t>
      </w:r>
      <w:r w:rsidR="00B33E30">
        <w:t xml:space="preserve">provide </w:t>
      </w:r>
      <w:r w:rsidRPr="003D5AD4">
        <w:t xml:space="preserve">good prospects for improved </w:t>
      </w:r>
      <w:r w:rsidRPr="00FB7BFC">
        <w:t>understanding</w:t>
      </w:r>
      <w:r w:rsidR="00B33E30" w:rsidRPr="00FB7BFC">
        <w:t xml:space="preserve">. </w:t>
      </w:r>
    </w:p>
    <w:p w14:paraId="79680179" w14:textId="1D5363E6" w:rsidR="003D5AD4" w:rsidRDefault="003D5AD4" w:rsidP="009A2D1A">
      <w:pPr>
        <w:pStyle w:val="ListParagraph"/>
        <w:numPr>
          <w:ilvl w:val="0"/>
          <w:numId w:val="2"/>
        </w:numPr>
      </w:pPr>
      <w:r w:rsidRPr="003D5AD4">
        <w:lastRenderedPageBreak/>
        <w:t xml:space="preserve">Detecting selection </w:t>
      </w:r>
      <w:r>
        <w:t>is very difficult as signatures are</w:t>
      </w:r>
      <w:r w:rsidRPr="003D5AD4">
        <w:t xml:space="preserve"> confounded by processes such as recombination and drift </w:t>
      </w:r>
      <w:r>
        <w:t xml:space="preserve">and </w:t>
      </w:r>
      <w:r w:rsidRPr="003D5AD4">
        <w:t xml:space="preserve">the effects of changing </w:t>
      </w:r>
      <w:r>
        <w:t>demography over time</w:t>
      </w:r>
      <w:r w:rsidR="00172289">
        <w:t>.</w:t>
      </w:r>
    </w:p>
    <w:p w14:paraId="260D6B3B" w14:textId="28F62A3D" w:rsidR="003D5AD4" w:rsidRDefault="002C2EF5" w:rsidP="009A2D1A">
      <w:pPr>
        <w:pStyle w:val="ListParagraph"/>
        <w:numPr>
          <w:ilvl w:val="0"/>
          <w:numId w:val="2"/>
        </w:numPr>
      </w:pPr>
      <w:r>
        <w:t>The mechanism</w:t>
      </w:r>
      <w:r w:rsidR="00172289">
        <w:t>s</w:t>
      </w:r>
      <w:r>
        <w:t xml:space="preserve"> of selection</w:t>
      </w:r>
      <w:r w:rsidR="00172289">
        <w:t>,</w:t>
      </w:r>
      <w:r>
        <w:t xml:space="preserve"> a</w:t>
      </w:r>
      <w:r w:rsidR="00B82041">
        <w:t>long with variable</w:t>
      </w:r>
      <w:r>
        <w:t xml:space="preserve"> time since selection began</w:t>
      </w:r>
      <w:r w:rsidR="00B931F8">
        <w:t xml:space="preserve"> and/or ended</w:t>
      </w:r>
      <w:r w:rsidR="00172289">
        <w:t>,</w:t>
      </w:r>
      <w:r>
        <w:t xml:space="preserve"> </w:t>
      </w:r>
      <w:r w:rsidR="00172289">
        <w:t xml:space="preserve">in </w:t>
      </w:r>
      <w:r>
        <w:t>combin</w:t>
      </w:r>
      <w:r w:rsidR="00B82041">
        <w:t>ation</w:t>
      </w:r>
      <w:r>
        <w:t xml:space="preserve"> leave different signatures on the genome</w:t>
      </w:r>
      <w:r w:rsidR="00172289">
        <w:t>. Therefore me</w:t>
      </w:r>
      <w:r w:rsidR="00B82041">
        <w:t>thods have been developed which</w:t>
      </w:r>
      <w:r w:rsidR="00457EB4">
        <w:t xml:space="preserve"> focus on </w:t>
      </w:r>
      <w:r w:rsidR="00172289">
        <w:t>a specif</w:t>
      </w:r>
      <w:r w:rsidR="00B82041">
        <w:t>ic type of selection along with</w:t>
      </w:r>
      <w:r w:rsidR="00457EB4">
        <w:t xml:space="preserve"> methods designed to</w:t>
      </w:r>
      <w:r w:rsidR="00B931F8">
        <w:t xml:space="preserve"> detect all</w:t>
      </w:r>
      <w:r w:rsidR="00172289">
        <w:t xml:space="preserve"> selection sub-types.</w:t>
      </w:r>
    </w:p>
    <w:p w14:paraId="3FA92852" w14:textId="3D5437C9" w:rsidR="00C87C6B" w:rsidRPr="00A91EA9" w:rsidRDefault="00DA1300" w:rsidP="009A2D1A">
      <w:pPr>
        <w:pStyle w:val="ListParagraph"/>
        <w:numPr>
          <w:ilvl w:val="0"/>
          <w:numId w:val="2"/>
        </w:numPr>
      </w:pPr>
      <w:r>
        <w:t>The challenge of distinguishing between signatures of selection and other processes which le</w:t>
      </w:r>
      <w:r w:rsidR="00117B81">
        <w:t>a</w:t>
      </w:r>
      <w:r>
        <w:t>ve similar looking patterns in the genome remain.</w:t>
      </w:r>
      <w:r w:rsidR="00117B81">
        <w:t xml:space="preserve"> Deeper annotation of genomes through sequencing and the application of multiple analytical approaches will facilitate more robust findings in the future.</w:t>
      </w:r>
      <w:r w:rsidR="00BD1EA6">
        <w:t xml:space="preserve"> </w:t>
      </w:r>
    </w:p>
    <w:p w14:paraId="577CB30B" w14:textId="39E861D2" w:rsidR="00C87C6B" w:rsidRDefault="00C87C6B" w:rsidP="009A2D1A">
      <w:pPr>
        <w:pStyle w:val="Heading1"/>
      </w:pPr>
      <w:r>
        <w:t>Acknowledgements</w:t>
      </w:r>
    </w:p>
    <w:p w14:paraId="6C335374" w14:textId="352F094C" w:rsidR="0033515E" w:rsidRPr="00C87A14" w:rsidRDefault="00C87C6B" w:rsidP="00FC4031">
      <w:r w:rsidRPr="00F23E5D">
        <w:t>Th</w:t>
      </w:r>
      <w:r w:rsidR="003F4CBE">
        <w:t xml:space="preserve">is work was supported by </w:t>
      </w:r>
      <w:r w:rsidRPr="00F23E5D">
        <w:t>funding from the University of Southampton I</w:t>
      </w:r>
      <w:r w:rsidR="00300606">
        <w:t>n</w:t>
      </w:r>
      <w:r w:rsidRPr="00F23E5D">
        <w:t>stitute for Life Sciences</w:t>
      </w:r>
      <w:r w:rsidR="0033515E">
        <w:t>, the Faculty</w:t>
      </w:r>
      <w:r w:rsidRPr="00F23E5D">
        <w:t xml:space="preserve"> </w:t>
      </w:r>
      <w:r w:rsidRPr="00C87A14">
        <w:t>of Medicine and</w:t>
      </w:r>
      <w:r w:rsidR="0033515E" w:rsidRPr="00C87A14">
        <w:t xml:space="preserve"> the Department </w:t>
      </w:r>
      <w:r w:rsidR="0033515E" w:rsidRPr="00FC4031">
        <w:t>of</w:t>
      </w:r>
      <w:r w:rsidRPr="00FC4031">
        <w:t xml:space="preserve"> Mathematics.</w:t>
      </w:r>
      <w:r w:rsidR="00BD1EA6" w:rsidRPr="00FC4031">
        <w:t xml:space="preserve"> </w:t>
      </w:r>
      <w:r w:rsidR="0027495F" w:rsidRPr="00FC4031">
        <w:t>The authors acknowledge the use of the IRIDIS High Performance Computing Facility, and associated support services at the University of Southampton, in the completion of this work</w:t>
      </w:r>
      <w:r w:rsidR="0027495F" w:rsidRPr="00C87A14">
        <w:rPr>
          <w:color w:val="FFC000"/>
        </w:rPr>
        <w:t>.</w:t>
      </w:r>
    </w:p>
    <w:p w14:paraId="5B8ED35B" w14:textId="77777777" w:rsidR="00A40AC7" w:rsidRPr="00C87A14" w:rsidRDefault="00862744" w:rsidP="009A2D1A">
      <w:pPr>
        <w:pStyle w:val="Heading1"/>
        <w:rPr>
          <w:rFonts w:ascii="Times New Roman" w:hAnsi="Times New Roman" w:cs="Times New Roman"/>
        </w:rPr>
      </w:pPr>
      <w:r w:rsidRPr="00C87A14">
        <w:rPr>
          <w:rFonts w:ascii="Times New Roman" w:hAnsi="Times New Roman" w:cs="Times New Roman"/>
        </w:rPr>
        <w:t>References</w:t>
      </w:r>
    </w:p>
    <w:p w14:paraId="2ECCB4D8" w14:textId="77777777" w:rsidR="005303BD" w:rsidRPr="005303BD" w:rsidRDefault="00A40AC7" w:rsidP="005303BD">
      <w:pPr>
        <w:pStyle w:val="EndNoteBibliography"/>
        <w:spacing w:after="0"/>
        <w:ind w:left="720" w:hanging="720"/>
      </w:pPr>
      <w:r w:rsidRPr="00C87A14">
        <w:rPr>
          <w:rFonts w:ascii="Times New Roman" w:hAnsi="Times New Roman" w:cs="Times New Roman"/>
          <w:sz w:val="22"/>
        </w:rPr>
        <w:fldChar w:fldCharType="begin"/>
      </w:r>
      <w:r w:rsidRPr="00C87A14">
        <w:rPr>
          <w:rFonts w:ascii="Times New Roman" w:hAnsi="Times New Roman" w:cs="Times New Roman"/>
          <w:sz w:val="22"/>
        </w:rPr>
        <w:instrText xml:space="preserve"> ADDIN EN.REFLIST </w:instrText>
      </w:r>
      <w:r w:rsidRPr="00C87A14">
        <w:rPr>
          <w:rFonts w:ascii="Times New Roman" w:hAnsi="Times New Roman" w:cs="Times New Roman"/>
          <w:sz w:val="22"/>
        </w:rPr>
        <w:fldChar w:fldCharType="separate"/>
      </w:r>
      <w:r w:rsidR="005303BD" w:rsidRPr="005303BD">
        <w:t>1.</w:t>
      </w:r>
      <w:r w:rsidR="005303BD" w:rsidRPr="005303BD">
        <w:tab/>
        <w:t xml:space="preserve">Fagny, M., E. Patin, D. Enard, et al., </w:t>
      </w:r>
      <w:r w:rsidR="005303BD" w:rsidRPr="005303BD">
        <w:rPr>
          <w:i/>
        </w:rPr>
        <w:t>Exploring the Occurrence of Classic Selective Sweeps in Humans Using Whole-Genome Sequencing Data Sets.</w:t>
      </w:r>
      <w:r w:rsidR="005303BD" w:rsidRPr="005303BD">
        <w:t xml:space="preserve"> Molecular Biology and Evolution, 2014. </w:t>
      </w:r>
      <w:r w:rsidR="005303BD" w:rsidRPr="005303BD">
        <w:rPr>
          <w:b/>
        </w:rPr>
        <w:t>31</w:t>
      </w:r>
      <w:r w:rsidR="005303BD" w:rsidRPr="005303BD">
        <w:t>(7): p. 1850-1868.</w:t>
      </w:r>
    </w:p>
    <w:p w14:paraId="10AA464D" w14:textId="77777777" w:rsidR="005303BD" w:rsidRPr="005303BD" w:rsidRDefault="005303BD" w:rsidP="005303BD">
      <w:pPr>
        <w:pStyle w:val="EndNoteBibliography"/>
        <w:spacing w:after="0"/>
        <w:ind w:left="720" w:hanging="720"/>
      </w:pPr>
      <w:r w:rsidRPr="005303BD">
        <w:t>2.</w:t>
      </w:r>
      <w:r w:rsidRPr="005303BD">
        <w:tab/>
        <w:t xml:space="preserve">Nei, M., Y. Suzuki, and M. Nozawa, </w:t>
      </w:r>
      <w:r w:rsidRPr="005303BD">
        <w:rPr>
          <w:i/>
        </w:rPr>
        <w:t>The Neutral Theory of Molecular Evolution in the Genomic Era</w:t>
      </w:r>
      <w:r w:rsidRPr="005303BD">
        <w:t xml:space="preserve">, in </w:t>
      </w:r>
      <w:r w:rsidRPr="005303BD">
        <w:rPr>
          <w:i/>
        </w:rPr>
        <w:t>Annual Review of Genomics and Human Genetics, Vol 11</w:t>
      </w:r>
      <w:r w:rsidRPr="005303BD">
        <w:t>, A. Chakravarti and E. Green, Editors. 2010, Annual Reviews: Palo Alto. p. 265-289.</w:t>
      </w:r>
    </w:p>
    <w:p w14:paraId="525E091A" w14:textId="77777777" w:rsidR="005303BD" w:rsidRPr="005303BD" w:rsidRDefault="005303BD" w:rsidP="005303BD">
      <w:pPr>
        <w:pStyle w:val="EndNoteBibliography"/>
        <w:spacing w:after="0"/>
        <w:ind w:left="720" w:hanging="720"/>
      </w:pPr>
      <w:r w:rsidRPr="005303BD">
        <w:t>3.</w:t>
      </w:r>
      <w:r w:rsidRPr="005303BD">
        <w:tab/>
        <w:t xml:space="preserve">Haasl, R.J. and B.A. Payseur, </w:t>
      </w:r>
      <w:r w:rsidRPr="005303BD">
        <w:rPr>
          <w:i/>
        </w:rPr>
        <w:t>Fifteen years of genomewide scans for selection: trends, lessons and unaddressed genetic sources of complication.</w:t>
      </w:r>
      <w:r w:rsidRPr="005303BD">
        <w:t xml:space="preserve"> Molecular Ecology, 2016. </w:t>
      </w:r>
      <w:r w:rsidRPr="005303BD">
        <w:rPr>
          <w:b/>
        </w:rPr>
        <w:t>25</w:t>
      </w:r>
      <w:r w:rsidRPr="005303BD">
        <w:t>(1): p. 5-23.</w:t>
      </w:r>
    </w:p>
    <w:p w14:paraId="431A0156" w14:textId="77777777" w:rsidR="005303BD" w:rsidRPr="005303BD" w:rsidRDefault="005303BD" w:rsidP="005303BD">
      <w:pPr>
        <w:pStyle w:val="EndNoteBibliography"/>
        <w:spacing w:after="0"/>
        <w:ind w:left="720" w:hanging="720"/>
      </w:pPr>
      <w:r w:rsidRPr="005303BD">
        <w:t>4.</w:t>
      </w:r>
      <w:r w:rsidRPr="005303BD">
        <w:tab/>
        <w:t xml:space="preserve">Carvajal-Rodríguez, A., </w:t>
      </w:r>
      <w:r w:rsidRPr="005303BD">
        <w:rPr>
          <w:i/>
        </w:rPr>
        <w:t>HacDivSel: Two new methods (haplotype-based and outlier-based) for the detection of divergent selection in pairs of populations.</w:t>
      </w:r>
      <w:r w:rsidRPr="005303BD">
        <w:t xml:space="preserve"> PLOS ONE, 2017. </w:t>
      </w:r>
      <w:r w:rsidRPr="005303BD">
        <w:rPr>
          <w:b/>
        </w:rPr>
        <w:t>12</w:t>
      </w:r>
      <w:r w:rsidRPr="005303BD">
        <w:t>(4): p. e0175944.</w:t>
      </w:r>
    </w:p>
    <w:p w14:paraId="55076D8B" w14:textId="77777777" w:rsidR="005303BD" w:rsidRPr="005303BD" w:rsidRDefault="005303BD" w:rsidP="005303BD">
      <w:pPr>
        <w:pStyle w:val="EndNoteBibliography"/>
        <w:spacing w:after="0"/>
        <w:ind w:left="720" w:hanging="720"/>
      </w:pPr>
      <w:r w:rsidRPr="005303BD">
        <w:t>5.</w:t>
      </w:r>
      <w:r w:rsidRPr="005303BD">
        <w:tab/>
        <w:t xml:space="preserve">Vitti, J.J., S.R. Grossman, and P.C. Sabeti, </w:t>
      </w:r>
      <w:r w:rsidRPr="005303BD">
        <w:rPr>
          <w:i/>
        </w:rPr>
        <w:t>Detecting Natural Selection in Genomic Data</w:t>
      </w:r>
      <w:r w:rsidRPr="005303BD">
        <w:t xml:space="preserve">, in </w:t>
      </w:r>
      <w:r w:rsidRPr="005303BD">
        <w:rPr>
          <w:i/>
        </w:rPr>
        <w:t>Annual Review of Genetics, Vol 47</w:t>
      </w:r>
      <w:r w:rsidRPr="005303BD">
        <w:t>, B.L. Bassler, M. Lichten, and G. Schupbach, Editors. 2013, Annual Reviews: Palo Alto. p. 97-120.</w:t>
      </w:r>
    </w:p>
    <w:p w14:paraId="06F9059C" w14:textId="77777777" w:rsidR="005303BD" w:rsidRPr="005303BD" w:rsidRDefault="005303BD" w:rsidP="005303BD">
      <w:pPr>
        <w:pStyle w:val="EndNoteBibliography"/>
        <w:spacing w:after="0"/>
        <w:ind w:left="720" w:hanging="720"/>
      </w:pPr>
      <w:r w:rsidRPr="005303BD">
        <w:t>6.</w:t>
      </w:r>
      <w:r w:rsidRPr="005303BD">
        <w:tab/>
        <w:t xml:space="preserve">Alachiotis, N. and P. Pavlidis, </w:t>
      </w:r>
      <w:r w:rsidRPr="005303BD">
        <w:rPr>
          <w:i/>
        </w:rPr>
        <w:t>Scalable linkage-disequilibrium-based selective sweep detection: a performance guide.</w:t>
      </w:r>
      <w:r w:rsidRPr="005303BD">
        <w:t xml:space="preserve"> GigaScience, 2016. </w:t>
      </w:r>
      <w:r w:rsidRPr="005303BD">
        <w:rPr>
          <w:b/>
        </w:rPr>
        <w:t>5</w:t>
      </w:r>
      <w:r w:rsidRPr="005303BD">
        <w:t>(1): p. 1-22.</w:t>
      </w:r>
    </w:p>
    <w:p w14:paraId="77FF21AB" w14:textId="77777777" w:rsidR="005303BD" w:rsidRPr="005303BD" w:rsidRDefault="005303BD" w:rsidP="005303BD">
      <w:pPr>
        <w:pStyle w:val="EndNoteBibliography"/>
        <w:spacing w:after="0"/>
        <w:ind w:left="720" w:hanging="720"/>
      </w:pPr>
      <w:r w:rsidRPr="005303BD">
        <w:t>7.</w:t>
      </w:r>
      <w:r w:rsidRPr="005303BD">
        <w:tab/>
        <w:t xml:space="preserve">Nielsen, R., </w:t>
      </w:r>
      <w:r w:rsidRPr="005303BD">
        <w:rPr>
          <w:i/>
        </w:rPr>
        <w:t>Molecular signatures of natural selection</w:t>
      </w:r>
      <w:r w:rsidRPr="005303BD">
        <w:t xml:space="preserve">, in </w:t>
      </w:r>
      <w:r w:rsidRPr="005303BD">
        <w:rPr>
          <w:i/>
        </w:rPr>
        <w:t>Annual Review of Genetics</w:t>
      </w:r>
      <w:r w:rsidRPr="005303BD">
        <w:t>. 2005, Annual Reviews: Palo Alto. p. 197-218.</w:t>
      </w:r>
    </w:p>
    <w:p w14:paraId="671ED8FF" w14:textId="77777777" w:rsidR="005303BD" w:rsidRPr="005303BD" w:rsidRDefault="005303BD" w:rsidP="005303BD">
      <w:pPr>
        <w:pStyle w:val="EndNoteBibliography"/>
        <w:spacing w:after="0"/>
        <w:ind w:left="720" w:hanging="720"/>
      </w:pPr>
      <w:r w:rsidRPr="005303BD">
        <w:t>8.</w:t>
      </w:r>
      <w:r w:rsidRPr="005303BD">
        <w:tab/>
        <w:t xml:space="preserve">Rees, D.C., T.N. Williams, and M.T. Gladwin, </w:t>
      </w:r>
      <w:r w:rsidRPr="005303BD">
        <w:rPr>
          <w:i/>
        </w:rPr>
        <w:t>Sickle-cell disease.</w:t>
      </w:r>
      <w:r w:rsidRPr="005303BD">
        <w:t xml:space="preserve"> Lancet, 2010. </w:t>
      </w:r>
      <w:r w:rsidRPr="005303BD">
        <w:rPr>
          <w:b/>
        </w:rPr>
        <w:t>376</w:t>
      </w:r>
      <w:r w:rsidRPr="005303BD">
        <w:t>(9757): p. 2018-2031.</w:t>
      </w:r>
    </w:p>
    <w:p w14:paraId="5299B528" w14:textId="77777777" w:rsidR="005303BD" w:rsidRPr="005303BD" w:rsidRDefault="005303BD" w:rsidP="005303BD">
      <w:pPr>
        <w:pStyle w:val="EndNoteBibliography"/>
        <w:spacing w:after="0"/>
        <w:ind w:left="720" w:hanging="720"/>
      </w:pPr>
      <w:r w:rsidRPr="005303BD">
        <w:t>9.</w:t>
      </w:r>
      <w:r w:rsidRPr="005303BD">
        <w:tab/>
        <w:t xml:space="preserve">Pennings, P.S. and J. Hermisson, </w:t>
      </w:r>
      <w:r w:rsidRPr="005303BD">
        <w:rPr>
          <w:i/>
        </w:rPr>
        <w:t>Soft Sweeps III: The Signature of Positive Selection from Recurrent Mutation.</w:t>
      </w:r>
      <w:r w:rsidRPr="005303BD">
        <w:t xml:space="preserve"> PLOS Genetics, 2006. </w:t>
      </w:r>
      <w:r w:rsidRPr="005303BD">
        <w:rPr>
          <w:b/>
        </w:rPr>
        <w:t>2</w:t>
      </w:r>
      <w:r w:rsidRPr="005303BD">
        <w:t>(12): p. e186.</w:t>
      </w:r>
    </w:p>
    <w:p w14:paraId="1C28B0A3" w14:textId="77777777" w:rsidR="005303BD" w:rsidRPr="005303BD" w:rsidRDefault="005303BD" w:rsidP="005303BD">
      <w:pPr>
        <w:pStyle w:val="EndNoteBibliography"/>
        <w:spacing w:after="0"/>
        <w:ind w:left="720" w:hanging="720"/>
      </w:pPr>
      <w:r w:rsidRPr="005303BD">
        <w:lastRenderedPageBreak/>
        <w:t>10.</w:t>
      </w:r>
      <w:r w:rsidRPr="005303BD">
        <w:tab/>
        <w:t xml:space="preserve">Tishkoff, S.A., F.A. Reed, A. Ranciaro, et al., </w:t>
      </w:r>
      <w:r w:rsidRPr="005303BD">
        <w:rPr>
          <w:i/>
        </w:rPr>
        <w:t>Convergent adaptation of human lactase persistence in Africa and Europe.</w:t>
      </w:r>
      <w:r w:rsidRPr="005303BD">
        <w:t xml:space="preserve"> Nat Genet, 2007. </w:t>
      </w:r>
      <w:r w:rsidRPr="005303BD">
        <w:rPr>
          <w:b/>
        </w:rPr>
        <w:t>39</w:t>
      </w:r>
      <w:r w:rsidRPr="005303BD">
        <w:t>(1): p. 31-40.</w:t>
      </w:r>
    </w:p>
    <w:p w14:paraId="7D9313A9" w14:textId="77777777" w:rsidR="005303BD" w:rsidRPr="005303BD" w:rsidRDefault="005303BD" w:rsidP="005303BD">
      <w:pPr>
        <w:pStyle w:val="EndNoteBibliography"/>
        <w:spacing w:after="0"/>
        <w:ind w:left="720" w:hanging="720"/>
      </w:pPr>
      <w:r w:rsidRPr="005303BD">
        <w:t>11.</w:t>
      </w:r>
      <w:r w:rsidRPr="005303BD">
        <w:tab/>
        <w:t xml:space="preserve">Enattah, N.S., T.G.K. Jensen, M. Nielsen, et al., </w:t>
      </w:r>
      <w:r w:rsidRPr="005303BD">
        <w:rPr>
          <w:i/>
        </w:rPr>
        <w:t>Independent introduction of two lactase-persistence alleles into human populations reflects different history of adaptation to milk culture.</w:t>
      </w:r>
      <w:r w:rsidRPr="005303BD">
        <w:t xml:space="preserve"> American Journal of Human Genetics, 2008. </w:t>
      </w:r>
      <w:r w:rsidRPr="005303BD">
        <w:rPr>
          <w:b/>
        </w:rPr>
        <w:t>82</w:t>
      </w:r>
      <w:r w:rsidRPr="005303BD">
        <w:t>(1): p. 57-72.</w:t>
      </w:r>
    </w:p>
    <w:p w14:paraId="5ADBA2C5" w14:textId="77777777" w:rsidR="005303BD" w:rsidRPr="005303BD" w:rsidRDefault="005303BD" w:rsidP="005303BD">
      <w:pPr>
        <w:pStyle w:val="EndNoteBibliography"/>
        <w:spacing w:after="0"/>
        <w:ind w:left="720" w:hanging="720"/>
      </w:pPr>
      <w:r w:rsidRPr="005303BD">
        <w:t>12.</w:t>
      </w:r>
      <w:r w:rsidRPr="005303BD">
        <w:tab/>
        <w:t xml:space="preserve">Jensen, J.D., </w:t>
      </w:r>
      <w:r w:rsidRPr="005303BD">
        <w:rPr>
          <w:i/>
        </w:rPr>
        <w:t>On the unfounded enthusiasm for soft selective sweeps.</w:t>
      </w:r>
      <w:r w:rsidRPr="005303BD">
        <w:t xml:space="preserve"> 2014. </w:t>
      </w:r>
      <w:r w:rsidRPr="005303BD">
        <w:rPr>
          <w:b/>
        </w:rPr>
        <w:t>5</w:t>
      </w:r>
      <w:r w:rsidRPr="005303BD">
        <w:t>: p. 5281.</w:t>
      </w:r>
    </w:p>
    <w:p w14:paraId="688B0433" w14:textId="77777777" w:rsidR="005303BD" w:rsidRPr="005303BD" w:rsidRDefault="005303BD" w:rsidP="005303BD">
      <w:pPr>
        <w:pStyle w:val="EndNoteBibliography"/>
        <w:spacing w:after="0"/>
        <w:ind w:left="720" w:hanging="720"/>
      </w:pPr>
      <w:r w:rsidRPr="005303BD">
        <w:t>13.</w:t>
      </w:r>
      <w:r w:rsidRPr="005303BD">
        <w:tab/>
        <w:t xml:space="preserve">Schrider, D.R., F.K. Mendes, M.W. Hahn, et al., </w:t>
      </w:r>
      <w:r w:rsidRPr="005303BD">
        <w:rPr>
          <w:i/>
        </w:rPr>
        <w:t>Soft Shoulders Ahead: Spurious Signatures of Soft and Partial Selective Sweeps Result from Linked Hard Sweeps.</w:t>
      </w:r>
      <w:r w:rsidRPr="005303BD">
        <w:t xml:space="preserve"> Genetics, 2015. </w:t>
      </w:r>
      <w:r w:rsidRPr="005303BD">
        <w:rPr>
          <w:b/>
        </w:rPr>
        <w:t>200</w:t>
      </w:r>
      <w:r w:rsidRPr="005303BD">
        <w:t>(1): p. 267-284.</w:t>
      </w:r>
    </w:p>
    <w:p w14:paraId="3528EEF6" w14:textId="77777777" w:rsidR="005303BD" w:rsidRPr="005303BD" w:rsidRDefault="005303BD" w:rsidP="005303BD">
      <w:pPr>
        <w:pStyle w:val="EndNoteBibliography"/>
        <w:spacing w:after="0"/>
        <w:ind w:left="720" w:hanging="720"/>
      </w:pPr>
      <w:r w:rsidRPr="005303BD">
        <w:t>14.</w:t>
      </w:r>
      <w:r w:rsidRPr="005303BD">
        <w:tab/>
        <w:t xml:space="preserve">Turchin, M.C., C.W.K. Chiang, C.D. Palmer, et al., </w:t>
      </w:r>
      <w:r w:rsidRPr="005303BD">
        <w:rPr>
          <w:i/>
        </w:rPr>
        <w:t>Evidence of widespread selection on standing variation in Europe at height-associated SNPs.</w:t>
      </w:r>
      <w:r w:rsidRPr="005303BD">
        <w:t xml:space="preserve"> Nat Genet, 2012. </w:t>
      </w:r>
      <w:r w:rsidRPr="005303BD">
        <w:rPr>
          <w:b/>
        </w:rPr>
        <w:t>44</w:t>
      </w:r>
      <w:r w:rsidRPr="005303BD">
        <w:t>(9): p. 1015-1019.</w:t>
      </w:r>
    </w:p>
    <w:p w14:paraId="401CF149" w14:textId="77777777" w:rsidR="005303BD" w:rsidRPr="005303BD" w:rsidRDefault="005303BD" w:rsidP="005303BD">
      <w:pPr>
        <w:pStyle w:val="EndNoteBibliography"/>
        <w:spacing w:after="0"/>
        <w:ind w:left="720" w:hanging="720"/>
      </w:pPr>
      <w:r w:rsidRPr="005303BD">
        <w:t>15.</w:t>
      </w:r>
      <w:r w:rsidRPr="005303BD">
        <w:tab/>
        <w:t xml:space="preserve">Lettre, G., </w:t>
      </w:r>
      <w:r w:rsidRPr="005303BD">
        <w:rPr>
          <w:i/>
        </w:rPr>
        <w:t>Recent progress in the study of the genetics of height.</w:t>
      </w:r>
      <w:r w:rsidRPr="005303BD">
        <w:t xml:space="preserve"> Human Genetics, 2011. </w:t>
      </w:r>
      <w:r w:rsidRPr="005303BD">
        <w:rPr>
          <w:b/>
        </w:rPr>
        <w:t>129</w:t>
      </w:r>
      <w:r w:rsidRPr="005303BD">
        <w:t>(5): p. 465-472.</w:t>
      </w:r>
    </w:p>
    <w:p w14:paraId="7F278D2B" w14:textId="77777777" w:rsidR="005303BD" w:rsidRPr="005303BD" w:rsidRDefault="005303BD" w:rsidP="005303BD">
      <w:pPr>
        <w:pStyle w:val="EndNoteBibliography"/>
        <w:spacing w:after="0"/>
        <w:ind w:left="720" w:hanging="720"/>
      </w:pPr>
      <w:r w:rsidRPr="005303BD">
        <w:t>16.</w:t>
      </w:r>
      <w:r w:rsidRPr="005303BD">
        <w:tab/>
        <w:t xml:space="preserve">Berg, J.J. and G. Coop, </w:t>
      </w:r>
      <w:r w:rsidRPr="005303BD">
        <w:rPr>
          <w:i/>
        </w:rPr>
        <w:t>A Population Genetic Signal of Polygenic Adaptation.</w:t>
      </w:r>
      <w:r w:rsidRPr="005303BD">
        <w:t xml:space="preserve"> PLOS Genetics, 2014. </w:t>
      </w:r>
      <w:r w:rsidRPr="005303BD">
        <w:rPr>
          <w:b/>
        </w:rPr>
        <w:t>10</w:t>
      </w:r>
      <w:r w:rsidRPr="005303BD">
        <w:t>(8): p. e1004412.</w:t>
      </w:r>
    </w:p>
    <w:p w14:paraId="1DD27103" w14:textId="77777777" w:rsidR="005303BD" w:rsidRPr="005303BD" w:rsidRDefault="005303BD" w:rsidP="005303BD">
      <w:pPr>
        <w:pStyle w:val="EndNoteBibliography"/>
        <w:spacing w:after="0"/>
        <w:ind w:left="720" w:hanging="720"/>
      </w:pPr>
      <w:r w:rsidRPr="005303BD">
        <w:t>17.</w:t>
      </w:r>
      <w:r w:rsidRPr="005303BD">
        <w:tab/>
        <w:t xml:space="preserve">Fan, S., M.E.B. Hansen, Y. Lo, et al., </w:t>
      </w:r>
      <w:r w:rsidRPr="005303BD">
        <w:rPr>
          <w:i/>
        </w:rPr>
        <w:t>Going global by adapting local: A review of recent human adaptation.</w:t>
      </w:r>
      <w:r w:rsidRPr="005303BD">
        <w:t xml:space="preserve"> Science, 2016. </w:t>
      </w:r>
      <w:r w:rsidRPr="005303BD">
        <w:rPr>
          <w:b/>
        </w:rPr>
        <w:t>354</w:t>
      </w:r>
      <w:r w:rsidRPr="005303BD">
        <w:t>(6308): p. 54-59.</w:t>
      </w:r>
    </w:p>
    <w:p w14:paraId="235D0663" w14:textId="77777777" w:rsidR="005303BD" w:rsidRPr="005303BD" w:rsidRDefault="005303BD" w:rsidP="005303BD">
      <w:pPr>
        <w:pStyle w:val="EndNoteBibliography"/>
        <w:spacing w:after="0"/>
        <w:ind w:left="720" w:hanging="720"/>
      </w:pPr>
      <w:r w:rsidRPr="005303BD">
        <w:t>18.</w:t>
      </w:r>
      <w:r w:rsidRPr="005303BD">
        <w:tab/>
        <w:t xml:space="preserve">Hermisson, J. and P.S. Pennings, </w:t>
      </w:r>
      <w:r w:rsidRPr="005303BD">
        <w:rPr>
          <w:i/>
        </w:rPr>
        <w:t>Soft sweeps and beyond: understanding the patterns and probabilities of selection footprints under rapid adaptation.</w:t>
      </w:r>
      <w:r w:rsidRPr="005303BD">
        <w:t xml:space="preserve"> Methods in Ecology and Evolution, 2017. </w:t>
      </w:r>
      <w:r w:rsidRPr="005303BD">
        <w:rPr>
          <w:b/>
        </w:rPr>
        <w:t>8</w:t>
      </w:r>
      <w:r w:rsidRPr="005303BD">
        <w:t>(6): p. 700-716.</w:t>
      </w:r>
    </w:p>
    <w:p w14:paraId="78E31994" w14:textId="77777777" w:rsidR="005303BD" w:rsidRPr="005303BD" w:rsidRDefault="005303BD" w:rsidP="005303BD">
      <w:pPr>
        <w:pStyle w:val="EndNoteBibliography"/>
        <w:spacing w:after="0"/>
        <w:ind w:left="720" w:hanging="720"/>
      </w:pPr>
      <w:r w:rsidRPr="005303BD">
        <w:t>19.</w:t>
      </w:r>
      <w:r w:rsidRPr="005303BD">
        <w:tab/>
        <w:t xml:space="preserve">Maynard Smith, J. and J. Haigh, </w:t>
      </w:r>
      <w:r w:rsidRPr="005303BD">
        <w:rPr>
          <w:i/>
        </w:rPr>
        <w:t>The hitch-hiking effect of a favourable gene.</w:t>
      </w:r>
      <w:r w:rsidRPr="005303BD">
        <w:t xml:space="preserve"> Genet Res, 1974. </w:t>
      </w:r>
      <w:r w:rsidRPr="005303BD">
        <w:rPr>
          <w:b/>
        </w:rPr>
        <w:t>23</w:t>
      </w:r>
      <w:r w:rsidRPr="005303BD">
        <w:t>(1): p. 23-35.</w:t>
      </w:r>
    </w:p>
    <w:p w14:paraId="4C23823D" w14:textId="77777777" w:rsidR="005303BD" w:rsidRPr="005303BD" w:rsidRDefault="005303BD" w:rsidP="005303BD">
      <w:pPr>
        <w:pStyle w:val="EndNoteBibliography"/>
        <w:spacing w:after="0"/>
        <w:ind w:left="720" w:hanging="720"/>
      </w:pPr>
      <w:r w:rsidRPr="005303BD">
        <w:t>20.</w:t>
      </w:r>
      <w:r w:rsidRPr="005303BD">
        <w:tab/>
        <w:t xml:space="preserve">Myers, S., L. Bottolo, C. Freeman, et al., </w:t>
      </w:r>
      <w:r w:rsidRPr="005303BD">
        <w:rPr>
          <w:i/>
        </w:rPr>
        <w:t>A fine-scale map of recombination rates and hotspots across the human genome.</w:t>
      </w:r>
      <w:r w:rsidRPr="005303BD">
        <w:t xml:space="preserve"> Science, 2005. </w:t>
      </w:r>
      <w:r w:rsidRPr="005303BD">
        <w:rPr>
          <w:b/>
        </w:rPr>
        <w:t>310</w:t>
      </w:r>
      <w:r w:rsidRPr="005303BD">
        <w:t>(5746): p. 321-324.</w:t>
      </w:r>
    </w:p>
    <w:p w14:paraId="31123B43" w14:textId="77777777" w:rsidR="005303BD" w:rsidRPr="005303BD" w:rsidRDefault="005303BD" w:rsidP="005303BD">
      <w:pPr>
        <w:pStyle w:val="EndNoteBibliography"/>
        <w:spacing w:after="0"/>
        <w:ind w:left="720" w:hanging="720"/>
      </w:pPr>
      <w:r w:rsidRPr="005303BD">
        <w:t>21.</w:t>
      </w:r>
      <w:r w:rsidRPr="005303BD">
        <w:tab/>
        <w:t xml:space="preserve">Pengelly, R.J., W. Tapper, J. Gibson, et al., </w:t>
      </w:r>
      <w:r w:rsidRPr="005303BD">
        <w:rPr>
          <w:i/>
        </w:rPr>
        <w:t>Whole genome sequences are required to fully resolve the linkage disequilibrium structure of human populations.</w:t>
      </w:r>
      <w:r w:rsidRPr="005303BD">
        <w:t xml:space="preserve"> BMC Genomics, 2015. </w:t>
      </w:r>
      <w:r w:rsidRPr="005303BD">
        <w:rPr>
          <w:b/>
        </w:rPr>
        <w:t>16</w:t>
      </w:r>
      <w:r w:rsidRPr="005303BD">
        <w:t>(1): p. 666.</w:t>
      </w:r>
    </w:p>
    <w:p w14:paraId="3D5F9C84" w14:textId="77777777" w:rsidR="005303BD" w:rsidRPr="005303BD" w:rsidRDefault="005303BD" w:rsidP="005303BD">
      <w:pPr>
        <w:pStyle w:val="EndNoteBibliography"/>
        <w:spacing w:after="0"/>
        <w:ind w:left="720" w:hanging="720"/>
      </w:pPr>
      <w:r w:rsidRPr="005303BD">
        <w:t>22.</w:t>
      </w:r>
      <w:r w:rsidRPr="005303BD">
        <w:tab/>
        <w:t xml:space="preserve">Fan, H.C., J.B. Wang, A. Potanina, et al., </w:t>
      </w:r>
      <w:r w:rsidRPr="005303BD">
        <w:rPr>
          <w:i/>
        </w:rPr>
        <w:t>Whole-genome molecular haplotyping of single cells.</w:t>
      </w:r>
      <w:r w:rsidRPr="005303BD">
        <w:t xml:space="preserve"> Nature Biotechnology, 2011. </w:t>
      </w:r>
      <w:r w:rsidRPr="005303BD">
        <w:rPr>
          <w:b/>
        </w:rPr>
        <w:t>29</w:t>
      </w:r>
      <w:r w:rsidRPr="005303BD">
        <w:t>(1): p. 51-+.</w:t>
      </w:r>
    </w:p>
    <w:p w14:paraId="05D0E7DE" w14:textId="77777777" w:rsidR="005303BD" w:rsidRPr="005303BD" w:rsidRDefault="005303BD" w:rsidP="005303BD">
      <w:pPr>
        <w:pStyle w:val="EndNoteBibliography"/>
        <w:spacing w:after="0"/>
        <w:ind w:left="720" w:hanging="720"/>
      </w:pPr>
      <w:r w:rsidRPr="005303BD">
        <w:t>23.</w:t>
      </w:r>
      <w:r w:rsidRPr="005303BD">
        <w:tab/>
        <w:t xml:space="preserve">Kong, A., G. Thorleifsson, D.F. Gudbjartsson, et al., </w:t>
      </w:r>
      <w:r w:rsidRPr="005303BD">
        <w:rPr>
          <w:i/>
        </w:rPr>
        <w:t>Fine-scale recombination rate differences between sexes, populations and individuals.</w:t>
      </w:r>
      <w:r w:rsidRPr="005303BD">
        <w:t xml:space="preserve"> Nature, 2010. </w:t>
      </w:r>
      <w:r w:rsidRPr="005303BD">
        <w:rPr>
          <w:b/>
        </w:rPr>
        <w:t>467</w:t>
      </w:r>
      <w:r w:rsidRPr="005303BD">
        <w:t>(7319): p. 1099-1103.</w:t>
      </w:r>
    </w:p>
    <w:p w14:paraId="72DD0C04" w14:textId="77777777" w:rsidR="005303BD" w:rsidRPr="005303BD" w:rsidRDefault="005303BD" w:rsidP="005303BD">
      <w:pPr>
        <w:pStyle w:val="EndNoteBibliography"/>
        <w:spacing w:after="0"/>
        <w:ind w:left="720" w:hanging="720"/>
      </w:pPr>
      <w:r w:rsidRPr="005303BD">
        <w:t>24.</w:t>
      </w:r>
      <w:r w:rsidRPr="005303BD">
        <w:tab/>
        <w:t xml:space="preserve">Wu, R. and Z.-B. Zeng, </w:t>
      </w:r>
      <w:r w:rsidRPr="005303BD">
        <w:rPr>
          <w:i/>
        </w:rPr>
        <w:t>Joint Linkage and Linkage Disequilibrium Mapping in Natural Populations.</w:t>
      </w:r>
      <w:r w:rsidRPr="005303BD">
        <w:t xml:space="preserve"> Genetics, 2001. </w:t>
      </w:r>
      <w:r w:rsidRPr="005303BD">
        <w:rPr>
          <w:b/>
        </w:rPr>
        <w:t>157</w:t>
      </w:r>
      <w:r w:rsidRPr="005303BD">
        <w:t>(2): p. 899-909.</w:t>
      </w:r>
    </w:p>
    <w:p w14:paraId="59F3534F" w14:textId="77777777" w:rsidR="005303BD" w:rsidRPr="005303BD" w:rsidRDefault="005303BD" w:rsidP="005303BD">
      <w:pPr>
        <w:pStyle w:val="EndNoteBibliography"/>
        <w:spacing w:after="0"/>
        <w:ind w:left="720" w:hanging="720"/>
      </w:pPr>
      <w:r w:rsidRPr="005303BD">
        <w:t>25.</w:t>
      </w:r>
      <w:r w:rsidRPr="005303BD">
        <w:tab/>
        <w:t xml:space="preserve">Sun, L., X. Zhu, Q. Zhang, et al., </w:t>
      </w:r>
      <w:r w:rsidRPr="005303BD">
        <w:rPr>
          <w:i/>
        </w:rPr>
        <w:t>A unifying experimental design for dissecting tree genomes.</w:t>
      </w:r>
      <w:r w:rsidRPr="005303BD">
        <w:t xml:space="preserve"> Trends in Plant Science, 2015. </w:t>
      </w:r>
      <w:r w:rsidRPr="005303BD">
        <w:rPr>
          <w:b/>
        </w:rPr>
        <w:t>20</w:t>
      </w:r>
      <w:r w:rsidRPr="005303BD">
        <w:t>(8): p. 473-476.</w:t>
      </w:r>
    </w:p>
    <w:p w14:paraId="4F729075" w14:textId="77777777" w:rsidR="005303BD" w:rsidRPr="005303BD" w:rsidRDefault="005303BD" w:rsidP="005303BD">
      <w:pPr>
        <w:pStyle w:val="EndNoteBibliography"/>
        <w:spacing w:after="0"/>
        <w:ind w:left="720" w:hanging="720"/>
      </w:pPr>
      <w:r w:rsidRPr="005303BD">
        <w:t>26.</w:t>
      </w:r>
      <w:r w:rsidRPr="005303BD">
        <w:tab/>
        <w:t xml:space="preserve">Crisci, J., Y.-P. Poh, S. Mahajan, et al., </w:t>
      </w:r>
      <w:r w:rsidRPr="005303BD">
        <w:rPr>
          <w:i/>
        </w:rPr>
        <w:t>The impact of equilibrium assumptions on tests of selection.</w:t>
      </w:r>
      <w:r w:rsidRPr="005303BD">
        <w:t xml:space="preserve"> Frontiers in Genetics, 2013. </w:t>
      </w:r>
      <w:r w:rsidRPr="005303BD">
        <w:rPr>
          <w:b/>
        </w:rPr>
        <w:t>4</w:t>
      </w:r>
      <w:r w:rsidRPr="005303BD">
        <w:t>(235).</w:t>
      </w:r>
    </w:p>
    <w:p w14:paraId="683F19E1" w14:textId="77777777" w:rsidR="005303BD" w:rsidRPr="005303BD" w:rsidRDefault="005303BD" w:rsidP="005303BD">
      <w:pPr>
        <w:pStyle w:val="EndNoteBibliography"/>
        <w:spacing w:after="0"/>
        <w:ind w:left="720" w:hanging="720"/>
      </w:pPr>
      <w:r w:rsidRPr="005303BD">
        <w:t>27.</w:t>
      </w:r>
      <w:r w:rsidRPr="005303BD">
        <w:tab/>
        <w:t xml:space="preserve">Wilson, B.A., D.A. Petrov, and P.W. Messer, </w:t>
      </w:r>
      <w:r w:rsidRPr="005303BD">
        <w:rPr>
          <w:i/>
        </w:rPr>
        <w:t>Soft Selective Sweeps in Complex Demographic Scenarios.</w:t>
      </w:r>
      <w:r w:rsidRPr="005303BD">
        <w:t xml:space="preserve"> Genetics, 2014. </w:t>
      </w:r>
      <w:r w:rsidRPr="005303BD">
        <w:rPr>
          <w:b/>
        </w:rPr>
        <w:t>198</w:t>
      </w:r>
      <w:r w:rsidRPr="005303BD">
        <w:t>(2): p. 669-684.</w:t>
      </w:r>
    </w:p>
    <w:p w14:paraId="40667B93" w14:textId="77777777" w:rsidR="005303BD" w:rsidRPr="005303BD" w:rsidRDefault="005303BD" w:rsidP="005303BD">
      <w:pPr>
        <w:pStyle w:val="EndNoteBibliography"/>
        <w:spacing w:after="0"/>
        <w:ind w:left="720" w:hanging="720"/>
      </w:pPr>
      <w:r w:rsidRPr="005303BD">
        <w:t>28.</w:t>
      </w:r>
      <w:r w:rsidRPr="005303BD">
        <w:tab/>
        <w:t xml:space="preserve">Bank, C., G.B. Ewing, A. Ferrer-Admettla, et al., </w:t>
      </w:r>
      <w:r w:rsidRPr="005303BD">
        <w:rPr>
          <w:i/>
        </w:rPr>
        <w:t>Thinking too positive? Revisiting current methods of population genetic selection inference.</w:t>
      </w:r>
      <w:r w:rsidRPr="005303BD">
        <w:t xml:space="preserve"> Trends in Genetics, 2014. </w:t>
      </w:r>
      <w:r w:rsidRPr="005303BD">
        <w:rPr>
          <w:b/>
        </w:rPr>
        <w:t>30</w:t>
      </w:r>
      <w:r w:rsidRPr="005303BD">
        <w:t>(12): p. 540-546.</w:t>
      </w:r>
    </w:p>
    <w:p w14:paraId="22B26918" w14:textId="77777777" w:rsidR="005303BD" w:rsidRPr="005303BD" w:rsidRDefault="005303BD" w:rsidP="005303BD">
      <w:pPr>
        <w:pStyle w:val="EndNoteBibliography"/>
        <w:spacing w:after="0"/>
        <w:ind w:left="720" w:hanging="720"/>
      </w:pPr>
      <w:r w:rsidRPr="005303BD">
        <w:t>29.</w:t>
      </w:r>
      <w:r w:rsidRPr="005303BD">
        <w:tab/>
        <w:t xml:space="preserve">Schrider, D.R., A.G. Shanku, and A.D. Kern, </w:t>
      </w:r>
      <w:r w:rsidRPr="005303BD">
        <w:rPr>
          <w:i/>
        </w:rPr>
        <w:t>Effects of Linked Selective Sweeps on Demographic Inference and Model Selection.</w:t>
      </w:r>
      <w:r w:rsidRPr="005303BD">
        <w:t xml:space="preserve"> Genetics, 2016. </w:t>
      </w:r>
      <w:r w:rsidRPr="005303BD">
        <w:rPr>
          <w:b/>
        </w:rPr>
        <w:t>204</w:t>
      </w:r>
      <w:r w:rsidRPr="005303BD">
        <w:t>(3): p. 1207-1223.</w:t>
      </w:r>
    </w:p>
    <w:p w14:paraId="0176342D" w14:textId="77777777" w:rsidR="005303BD" w:rsidRPr="005303BD" w:rsidRDefault="005303BD" w:rsidP="005303BD">
      <w:pPr>
        <w:pStyle w:val="EndNoteBibliography"/>
        <w:spacing w:after="0"/>
        <w:ind w:left="720" w:hanging="720"/>
      </w:pPr>
      <w:r w:rsidRPr="005303BD">
        <w:t>30.</w:t>
      </w:r>
      <w:r w:rsidRPr="005303BD">
        <w:tab/>
        <w:t xml:space="preserve">Mathew, L.A. and J.D. Jensen, </w:t>
      </w:r>
      <w:r w:rsidRPr="005303BD">
        <w:rPr>
          <w:i/>
        </w:rPr>
        <w:t>Evaluating the ability of the pairwise joint site frequency spectrum to co-estimate selection and demography.</w:t>
      </w:r>
      <w:r w:rsidRPr="005303BD">
        <w:t xml:space="preserve"> Frontiers in Genetics, 2015. </w:t>
      </w:r>
      <w:r w:rsidRPr="005303BD">
        <w:rPr>
          <w:b/>
        </w:rPr>
        <w:t>6</w:t>
      </w:r>
      <w:r w:rsidRPr="005303BD">
        <w:t>: p. 268.</w:t>
      </w:r>
    </w:p>
    <w:p w14:paraId="29026626" w14:textId="77777777" w:rsidR="005303BD" w:rsidRPr="005303BD" w:rsidRDefault="005303BD" w:rsidP="005303BD">
      <w:pPr>
        <w:pStyle w:val="EndNoteBibliography"/>
        <w:spacing w:after="0"/>
        <w:ind w:left="720" w:hanging="720"/>
      </w:pPr>
      <w:r w:rsidRPr="005303BD">
        <w:t>31.</w:t>
      </w:r>
      <w:r w:rsidRPr="005303BD">
        <w:tab/>
        <w:t xml:space="preserve">Schrider, D.R. and A.D. Kern, </w:t>
      </w:r>
      <w:r w:rsidRPr="005303BD">
        <w:rPr>
          <w:i/>
        </w:rPr>
        <w:t>Soft Sweeps Are the Dominant Mode of Adaptation in the Human Genome.</w:t>
      </w:r>
      <w:r w:rsidRPr="005303BD">
        <w:t xml:space="preserve"> Molecular Biology and Evolution, 2017. </w:t>
      </w:r>
      <w:r w:rsidRPr="005303BD">
        <w:rPr>
          <w:b/>
        </w:rPr>
        <w:t>34</w:t>
      </w:r>
      <w:r w:rsidRPr="005303BD">
        <w:t>(8): p. 1863-1877.</w:t>
      </w:r>
    </w:p>
    <w:p w14:paraId="42AA3C93" w14:textId="77777777" w:rsidR="005303BD" w:rsidRPr="005303BD" w:rsidRDefault="005303BD" w:rsidP="005303BD">
      <w:pPr>
        <w:pStyle w:val="EndNoteBibliography"/>
        <w:spacing w:after="0"/>
        <w:ind w:left="720" w:hanging="720"/>
      </w:pPr>
      <w:r w:rsidRPr="005303BD">
        <w:t>32.</w:t>
      </w:r>
      <w:r w:rsidRPr="005303BD">
        <w:tab/>
        <w:t xml:space="preserve">Jacobs, G.S., T.J. Sluckin, and T. Kivisild, </w:t>
      </w:r>
      <w:r w:rsidRPr="005303BD">
        <w:rPr>
          <w:i/>
        </w:rPr>
        <w:t>Refining the Use of Linkage Disequilibrium as a Robust Signature of Selective Sweeps.</w:t>
      </w:r>
      <w:r w:rsidRPr="005303BD">
        <w:t xml:space="preserve"> Genetics, 2016. </w:t>
      </w:r>
      <w:r w:rsidRPr="005303BD">
        <w:rPr>
          <w:b/>
        </w:rPr>
        <w:t>203</w:t>
      </w:r>
      <w:r w:rsidRPr="005303BD">
        <w:t>(4): p. 1807-+.</w:t>
      </w:r>
    </w:p>
    <w:p w14:paraId="61A71AD3" w14:textId="77777777" w:rsidR="005303BD" w:rsidRPr="005303BD" w:rsidRDefault="005303BD" w:rsidP="005303BD">
      <w:pPr>
        <w:pStyle w:val="EndNoteBibliography"/>
        <w:spacing w:after="0"/>
        <w:ind w:left="720" w:hanging="720"/>
      </w:pPr>
      <w:r w:rsidRPr="005303BD">
        <w:t>33.</w:t>
      </w:r>
      <w:r w:rsidRPr="005303BD">
        <w:tab/>
        <w:t xml:space="preserve">Kelly, J.K., </w:t>
      </w:r>
      <w:r w:rsidRPr="005303BD">
        <w:rPr>
          <w:i/>
        </w:rPr>
        <w:t>A test of neutrality based on interlocus associations.</w:t>
      </w:r>
      <w:r w:rsidRPr="005303BD">
        <w:t xml:space="preserve"> Genetics, 1997. </w:t>
      </w:r>
      <w:r w:rsidRPr="005303BD">
        <w:rPr>
          <w:b/>
        </w:rPr>
        <w:t>146</w:t>
      </w:r>
      <w:r w:rsidRPr="005303BD">
        <w:t>(3): p. 1197-1206.</w:t>
      </w:r>
    </w:p>
    <w:p w14:paraId="2ACF69E2" w14:textId="77777777" w:rsidR="005303BD" w:rsidRPr="005303BD" w:rsidRDefault="005303BD" w:rsidP="005303BD">
      <w:pPr>
        <w:pStyle w:val="EndNoteBibliography"/>
        <w:spacing w:after="0"/>
        <w:ind w:left="720" w:hanging="720"/>
      </w:pPr>
      <w:r w:rsidRPr="005303BD">
        <w:t>34.</w:t>
      </w:r>
      <w:r w:rsidRPr="005303BD">
        <w:tab/>
        <w:t xml:space="preserve">Alachiotis, N., A. Stamatakis, and P. Pavlidis, </w:t>
      </w:r>
      <w:r w:rsidRPr="005303BD">
        <w:rPr>
          <w:i/>
        </w:rPr>
        <w:t>OmegaPlus: a scalable tool for rapid detection of selective sweeps in whole-genome datasets.</w:t>
      </w:r>
      <w:r w:rsidRPr="005303BD">
        <w:t xml:space="preserve"> Bioinformatics, 2012. </w:t>
      </w:r>
      <w:r w:rsidRPr="005303BD">
        <w:rPr>
          <w:b/>
        </w:rPr>
        <w:t>28</w:t>
      </w:r>
      <w:r w:rsidRPr="005303BD">
        <w:t>(17): p. 2274-2275.</w:t>
      </w:r>
    </w:p>
    <w:p w14:paraId="7D89C88A" w14:textId="77777777" w:rsidR="005303BD" w:rsidRPr="005303BD" w:rsidRDefault="005303BD" w:rsidP="005303BD">
      <w:pPr>
        <w:pStyle w:val="EndNoteBibliography"/>
        <w:spacing w:after="0"/>
        <w:ind w:left="720" w:hanging="720"/>
      </w:pPr>
      <w:r w:rsidRPr="005303BD">
        <w:t>35.</w:t>
      </w:r>
      <w:r w:rsidRPr="005303BD">
        <w:tab/>
        <w:t xml:space="preserve">Garud, N.R., P.W. Messer, E.O. Buzbas, et al., </w:t>
      </w:r>
      <w:r w:rsidRPr="005303BD">
        <w:rPr>
          <w:i/>
        </w:rPr>
        <w:t>Recent Selective Sweeps in North American Drosophila melanogaster Show Signatures of Soft Sweeps.</w:t>
      </w:r>
      <w:r w:rsidRPr="005303BD">
        <w:t xml:space="preserve"> PLOS Genetics, 2015. </w:t>
      </w:r>
      <w:r w:rsidRPr="005303BD">
        <w:rPr>
          <w:b/>
        </w:rPr>
        <w:t>11</w:t>
      </w:r>
      <w:r w:rsidRPr="005303BD">
        <w:t>(2): p. e1005004.</w:t>
      </w:r>
    </w:p>
    <w:p w14:paraId="40CD4935" w14:textId="77777777" w:rsidR="005303BD" w:rsidRPr="005303BD" w:rsidRDefault="005303BD" w:rsidP="005303BD">
      <w:pPr>
        <w:pStyle w:val="EndNoteBibliography"/>
        <w:spacing w:after="0"/>
        <w:ind w:left="720" w:hanging="720"/>
      </w:pPr>
      <w:r w:rsidRPr="005303BD">
        <w:t>36.</w:t>
      </w:r>
      <w:r w:rsidRPr="005303BD">
        <w:tab/>
        <w:t xml:space="preserve">Garud, N.R. and N.A. Rosenberg, </w:t>
      </w:r>
      <w:r w:rsidRPr="005303BD">
        <w:rPr>
          <w:i/>
        </w:rPr>
        <w:t>Enhancing the mathematical properties of new haplotype homozygosity statistics for the detection of selective sweeps.</w:t>
      </w:r>
      <w:r w:rsidRPr="005303BD">
        <w:t xml:space="preserve"> Theoretical Population Biology, 2015. </w:t>
      </w:r>
      <w:r w:rsidRPr="005303BD">
        <w:rPr>
          <w:b/>
        </w:rPr>
        <w:t>102</w:t>
      </w:r>
      <w:r w:rsidRPr="005303BD">
        <w:t>(Supplement C): p. 94-101.</w:t>
      </w:r>
    </w:p>
    <w:p w14:paraId="77570726" w14:textId="77777777" w:rsidR="005303BD" w:rsidRPr="005303BD" w:rsidRDefault="005303BD" w:rsidP="005303BD">
      <w:pPr>
        <w:pStyle w:val="EndNoteBibliography"/>
        <w:spacing w:after="0"/>
        <w:ind w:left="720" w:hanging="720"/>
      </w:pPr>
      <w:r w:rsidRPr="005303BD">
        <w:t>37.</w:t>
      </w:r>
      <w:r w:rsidRPr="005303BD">
        <w:tab/>
        <w:t xml:space="preserve">Voight, B.F., S. Kudaravalli, X. Wen, et al., </w:t>
      </w:r>
      <w:r w:rsidRPr="005303BD">
        <w:rPr>
          <w:i/>
        </w:rPr>
        <w:t>A Map of Recent Positive Selection in the Human Genome.</w:t>
      </w:r>
      <w:r w:rsidRPr="005303BD">
        <w:t xml:space="preserve"> PLoS Biology, 2006. </w:t>
      </w:r>
      <w:r w:rsidRPr="005303BD">
        <w:rPr>
          <w:b/>
        </w:rPr>
        <w:t>4</w:t>
      </w:r>
      <w:r w:rsidRPr="005303BD">
        <w:t>(3): p. e72.</w:t>
      </w:r>
    </w:p>
    <w:p w14:paraId="168D3F59" w14:textId="77777777" w:rsidR="005303BD" w:rsidRPr="005303BD" w:rsidRDefault="005303BD" w:rsidP="005303BD">
      <w:pPr>
        <w:pStyle w:val="EndNoteBibliography"/>
        <w:spacing w:after="0"/>
        <w:ind w:left="720" w:hanging="720"/>
      </w:pPr>
      <w:r w:rsidRPr="005303BD">
        <w:lastRenderedPageBreak/>
        <w:t>38.</w:t>
      </w:r>
      <w:r w:rsidRPr="005303BD">
        <w:tab/>
        <w:t xml:space="preserve">Ferrer-Admetlla, A., M. Liang, T. Korneliussen, et al., </w:t>
      </w:r>
      <w:r w:rsidRPr="005303BD">
        <w:rPr>
          <w:i/>
        </w:rPr>
        <w:t>On Detecting Incomplete Soft or Hard Selective Sweeps Using Haplotype Structure.</w:t>
      </w:r>
      <w:r w:rsidRPr="005303BD">
        <w:t xml:space="preserve"> Molecular Biology and Evolution, 2014. </w:t>
      </w:r>
      <w:r w:rsidRPr="005303BD">
        <w:rPr>
          <w:b/>
        </w:rPr>
        <w:t>31</w:t>
      </w:r>
      <w:r w:rsidRPr="005303BD">
        <w:t>(5): p. 1275-1291.</w:t>
      </w:r>
    </w:p>
    <w:p w14:paraId="52C7602D" w14:textId="77777777" w:rsidR="005303BD" w:rsidRPr="005303BD" w:rsidRDefault="005303BD" w:rsidP="005303BD">
      <w:pPr>
        <w:pStyle w:val="EndNoteBibliography"/>
        <w:spacing w:after="0"/>
        <w:ind w:left="720" w:hanging="720"/>
      </w:pPr>
      <w:r w:rsidRPr="005303BD">
        <w:t>39.</w:t>
      </w:r>
      <w:r w:rsidRPr="005303BD">
        <w:tab/>
        <w:t xml:space="preserve">Sabeti, P.C., D.E. Reich, J.M. Higgins, et al., </w:t>
      </w:r>
      <w:r w:rsidRPr="005303BD">
        <w:rPr>
          <w:i/>
        </w:rPr>
        <w:t>Detecting recent positive selection in the human genome from haplotype structure.</w:t>
      </w:r>
      <w:r w:rsidRPr="005303BD">
        <w:t xml:space="preserve"> Nature, 2002. </w:t>
      </w:r>
      <w:r w:rsidRPr="005303BD">
        <w:rPr>
          <w:b/>
        </w:rPr>
        <w:t>419</w:t>
      </w:r>
      <w:r w:rsidRPr="005303BD">
        <w:t>(6909): p. 832-837.</w:t>
      </w:r>
    </w:p>
    <w:p w14:paraId="5739B557" w14:textId="77777777" w:rsidR="005303BD" w:rsidRPr="005303BD" w:rsidRDefault="005303BD" w:rsidP="005303BD">
      <w:pPr>
        <w:pStyle w:val="EndNoteBibliography"/>
        <w:spacing w:after="0"/>
        <w:ind w:left="720" w:hanging="720"/>
      </w:pPr>
      <w:r w:rsidRPr="005303BD">
        <w:t>40.</w:t>
      </w:r>
      <w:r w:rsidRPr="005303BD">
        <w:tab/>
        <w:t xml:space="preserve">Tajima, F., </w:t>
      </w:r>
      <w:r w:rsidRPr="005303BD">
        <w:rPr>
          <w:i/>
        </w:rPr>
        <w:t>Statistical method for testing the neutral mutation hypothesis by DNA polymorphism.</w:t>
      </w:r>
      <w:r w:rsidRPr="005303BD">
        <w:t xml:space="preserve"> Genetics, 1989. </w:t>
      </w:r>
      <w:r w:rsidRPr="005303BD">
        <w:rPr>
          <w:b/>
        </w:rPr>
        <w:t>123</w:t>
      </w:r>
      <w:r w:rsidRPr="005303BD">
        <w:t>(3): p. 585-595.</w:t>
      </w:r>
    </w:p>
    <w:p w14:paraId="6DAE9501" w14:textId="77777777" w:rsidR="005303BD" w:rsidRPr="005303BD" w:rsidRDefault="005303BD" w:rsidP="005303BD">
      <w:pPr>
        <w:pStyle w:val="EndNoteBibliography"/>
        <w:spacing w:after="0"/>
        <w:ind w:left="720" w:hanging="720"/>
      </w:pPr>
      <w:r w:rsidRPr="005303BD">
        <w:t>41.</w:t>
      </w:r>
      <w:r w:rsidRPr="005303BD">
        <w:tab/>
        <w:t xml:space="preserve">Fay, J.C. and C.I. Wu, </w:t>
      </w:r>
      <w:r w:rsidRPr="005303BD">
        <w:rPr>
          <w:i/>
        </w:rPr>
        <w:t>Hitchhiking under positive Darwinian selection.</w:t>
      </w:r>
      <w:r w:rsidRPr="005303BD">
        <w:t xml:space="preserve"> Genetics, 2000. </w:t>
      </w:r>
      <w:r w:rsidRPr="005303BD">
        <w:rPr>
          <w:b/>
        </w:rPr>
        <w:t>155</w:t>
      </w:r>
      <w:r w:rsidRPr="005303BD">
        <w:t>(3): p. 1405-1413.</w:t>
      </w:r>
    </w:p>
    <w:p w14:paraId="6119F81C" w14:textId="77777777" w:rsidR="005303BD" w:rsidRPr="005303BD" w:rsidRDefault="005303BD" w:rsidP="005303BD">
      <w:pPr>
        <w:pStyle w:val="EndNoteBibliography"/>
        <w:spacing w:after="0"/>
        <w:ind w:left="720" w:hanging="720"/>
      </w:pPr>
      <w:r w:rsidRPr="005303BD">
        <w:t>42.</w:t>
      </w:r>
      <w:r w:rsidRPr="005303BD">
        <w:tab/>
        <w:t xml:space="preserve">Field, Y., E.A. Boyle, N. Telis, et al., </w:t>
      </w:r>
      <w:r w:rsidRPr="005303BD">
        <w:rPr>
          <w:i/>
        </w:rPr>
        <w:t>Detection of human adaptation during the past 2000 years.</w:t>
      </w:r>
      <w:r w:rsidRPr="005303BD">
        <w:t xml:space="preserve"> Science, 2016. </w:t>
      </w:r>
      <w:r w:rsidRPr="005303BD">
        <w:rPr>
          <w:b/>
        </w:rPr>
        <w:t>354</w:t>
      </w:r>
      <w:r w:rsidRPr="005303BD">
        <w:t>(6313): p. 760-764.</w:t>
      </w:r>
    </w:p>
    <w:p w14:paraId="6BC6FEA3" w14:textId="77777777" w:rsidR="005303BD" w:rsidRPr="005303BD" w:rsidRDefault="005303BD" w:rsidP="005303BD">
      <w:pPr>
        <w:pStyle w:val="EndNoteBibliography"/>
        <w:spacing w:after="0"/>
        <w:ind w:left="720" w:hanging="720"/>
      </w:pPr>
      <w:r w:rsidRPr="005303BD">
        <w:t>43.</w:t>
      </w:r>
      <w:r w:rsidRPr="005303BD">
        <w:tab/>
        <w:t xml:space="preserve">Lange, J.D. and J.E. Pool, </w:t>
      </w:r>
      <w:r w:rsidRPr="005303BD">
        <w:rPr>
          <w:i/>
        </w:rPr>
        <w:t>A haplotype method detects diverse scenarios of local adaptation from genomic sequence variation.</w:t>
      </w:r>
      <w:r w:rsidRPr="005303BD">
        <w:t xml:space="preserve"> Molecular Ecology, 2016. </w:t>
      </w:r>
      <w:r w:rsidRPr="005303BD">
        <w:rPr>
          <w:b/>
        </w:rPr>
        <w:t>25</w:t>
      </w:r>
      <w:r w:rsidRPr="005303BD">
        <w:t>(13): p. 3081-3100.</w:t>
      </w:r>
    </w:p>
    <w:p w14:paraId="210BBA8F" w14:textId="77777777" w:rsidR="005303BD" w:rsidRPr="005303BD" w:rsidRDefault="005303BD" w:rsidP="005303BD">
      <w:pPr>
        <w:pStyle w:val="EndNoteBibliography"/>
        <w:spacing w:after="0"/>
        <w:ind w:left="720" w:hanging="720"/>
      </w:pPr>
      <w:r w:rsidRPr="005303BD">
        <w:t>44.</w:t>
      </w:r>
      <w:r w:rsidRPr="005303BD">
        <w:tab/>
        <w:t xml:space="preserve">Hudson, R.R., M. Slatkin, and W.P. Maddison, </w:t>
      </w:r>
      <w:r w:rsidRPr="005303BD">
        <w:rPr>
          <w:i/>
        </w:rPr>
        <w:t>ESTIMATION OF LEVELS OF GENE FLOW FROM DNA-SEQUENCE DATA.</w:t>
      </w:r>
      <w:r w:rsidRPr="005303BD">
        <w:t xml:space="preserve"> Genetics, 1992. </w:t>
      </w:r>
      <w:r w:rsidRPr="005303BD">
        <w:rPr>
          <w:b/>
        </w:rPr>
        <w:t>132</w:t>
      </w:r>
      <w:r w:rsidRPr="005303BD">
        <w:t>(2): p. 583-589.</w:t>
      </w:r>
    </w:p>
    <w:p w14:paraId="451F587D" w14:textId="77777777" w:rsidR="005303BD" w:rsidRPr="005303BD" w:rsidRDefault="005303BD" w:rsidP="005303BD">
      <w:pPr>
        <w:pStyle w:val="EndNoteBibliography"/>
        <w:spacing w:after="0"/>
        <w:ind w:left="720" w:hanging="720"/>
      </w:pPr>
      <w:r w:rsidRPr="005303BD">
        <w:t>45.</w:t>
      </w:r>
      <w:r w:rsidRPr="005303BD">
        <w:tab/>
        <w:t xml:space="preserve">Sabeti, P.C., P. Varilly, B. Fry, et al., </w:t>
      </w:r>
      <w:r w:rsidRPr="005303BD">
        <w:rPr>
          <w:i/>
        </w:rPr>
        <w:t>Genome-wide detection and characterization of positive selection in human populations.</w:t>
      </w:r>
      <w:r w:rsidRPr="005303BD">
        <w:t xml:space="preserve"> Nature, 2007. </w:t>
      </w:r>
      <w:r w:rsidRPr="005303BD">
        <w:rPr>
          <w:b/>
        </w:rPr>
        <w:t>449</w:t>
      </w:r>
      <w:r w:rsidRPr="005303BD">
        <w:t>(7164): p. 913-918.</w:t>
      </w:r>
    </w:p>
    <w:p w14:paraId="3686CA54" w14:textId="77777777" w:rsidR="005303BD" w:rsidRPr="005303BD" w:rsidRDefault="005303BD" w:rsidP="005303BD">
      <w:pPr>
        <w:pStyle w:val="EndNoteBibliography"/>
        <w:spacing w:after="0"/>
        <w:ind w:left="720" w:hanging="720"/>
      </w:pPr>
      <w:r w:rsidRPr="005303BD">
        <w:t>46.</w:t>
      </w:r>
      <w:r w:rsidRPr="005303BD">
        <w:tab/>
        <w:t xml:space="preserve">Rivas, M.J., S. Dominguez-Garcia, and A. Carvajal-Rodriguez, </w:t>
      </w:r>
      <w:r w:rsidRPr="005303BD">
        <w:rPr>
          <w:i/>
        </w:rPr>
        <w:t>Detecting the Genomic Signature of Divergent Selection in Presence of Gene Flow.</w:t>
      </w:r>
      <w:r w:rsidRPr="005303BD">
        <w:t xml:space="preserve"> Current Genomics, 2015. </w:t>
      </w:r>
      <w:r w:rsidRPr="005303BD">
        <w:rPr>
          <w:b/>
        </w:rPr>
        <w:t>16</w:t>
      </w:r>
      <w:r w:rsidRPr="005303BD">
        <w:t>(3): p. 203-212.</w:t>
      </w:r>
    </w:p>
    <w:p w14:paraId="65F7B109" w14:textId="77777777" w:rsidR="005303BD" w:rsidRPr="005303BD" w:rsidRDefault="005303BD" w:rsidP="005303BD">
      <w:pPr>
        <w:pStyle w:val="EndNoteBibliography"/>
        <w:spacing w:after="0"/>
        <w:ind w:left="720" w:hanging="720"/>
      </w:pPr>
      <w:r w:rsidRPr="005303BD">
        <w:t>47.</w:t>
      </w:r>
      <w:r w:rsidRPr="005303BD">
        <w:tab/>
        <w:t xml:space="preserve">Foll, M. and O. Gaggiotti, </w:t>
      </w:r>
      <w:r w:rsidRPr="005303BD">
        <w:rPr>
          <w:i/>
        </w:rPr>
        <w:t>A Genome-Scan Method to Identify Selected Loci Appropriate for Both Dominant and Codominant Markers: A Bayesian Perspective.</w:t>
      </w:r>
      <w:r w:rsidRPr="005303BD">
        <w:t xml:space="preserve"> Genetics, 2008. </w:t>
      </w:r>
      <w:r w:rsidRPr="005303BD">
        <w:rPr>
          <w:b/>
        </w:rPr>
        <w:t>180</w:t>
      </w:r>
      <w:r w:rsidRPr="005303BD">
        <w:t>(2): p. 977-993.</w:t>
      </w:r>
    </w:p>
    <w:p w14:paraId="29DDEBDC" w14:textId="77777777" w:rsidR="005303BD" w:rsidRPr="005303BD" w:rsidRDefault="005303BD" w:rsidP="005303BD">
      <w:pPr>
        <w:pStyle w:val="EndNoteBibliography"/>
        <w:spacing w:after="0"/>
        <w:ind w:left="720" w:hanging="720"/>
      </w:pPr>
      <w:r w:rsidRPr="005303BD">
        <w:t>48.</w:t>
      </w:r>
      <w:r w:rsidRPr="005303BD">
        <w:tab/>
        <w:t xml:space="preserve">Hunter-Zinck, H. and A.G. Clark, </w:t>
      </w:r>
      <w:r w:rsidRPr="005303BD">
        <w:rPr>
          <w:i/>
        </w:rPr>
        <w:t>Aberrant Time to Most Recent Common Ancestor as a Signature of Natural Selection.</w:t>
      </w:r>
      <w:r w:rsidRPr="005303BD">
        <w:t xml:space="preserve"> Molecular Biology and Evolution, 2015. </w:t>
      </w:r>
      <w:r w:rsidRPr="005303BD">
        <w:rPr>
          <w:b/>
        </w:rPr>
        <w:t>32</w:t>
      </w:r>
      <w:r w:rsidRPr="005303BD">
        <w:t>(10): p. 2784-2797.</w:t>
      </w:r>
    </w:p>
    <w:p w14:paraId="4EE2A4EE" w14:textId="77777777" w:rsidR="005303BD" w:rsidRPr="005303BD" w:rsidRDefault="005303BD" w:rsidP="005303BD">
      <w:pPr>
        <w:pStyle w:val="EndNoteBibliography"/>
        <w:spacing w:after="0"/>
        <w:ind w:left="720" w:hanging="720"/>
      </w:pPr>
      <w:r w:rsidRPr="005303BD">
        <w:t>49.</w:t>
      </w:r>
      <w:r w:rsidRPr="005303BD">
        <w:tab/>
        <w:t xml:space="preserve">Hudson, R.R., M. Kreitman, and M. Aguade, </w:t>
      </w:r>
      <w:r w:rsidRPr="005303BD">
        <w:rPr>
          <w:i/>
        </w:rPr>
        <w:t>A TEST OF NEUTRAL MOLECULAR EVOLUTION BASED ON NUCLEOTIDE DATA.</w:t>
      </w:r>
      <w:r w:rsidRPr="005303BD">
        <w:t xml:space="preserve"> Genetics, 1987. </w:t>
      </w:r>
      <w:r w:rsidRPr="005303BD">
        <w:rPr>
          <w:b/>
        </w:rPr>
        <w:t>116</w:t>
      </w:r>
      <w:r w:rsidRPr="005303BD">
        <w:t>(1): p. 153-159.</w:t>
      </w:r>
    </w:p>
    <w:p w14:paraId="18F4A1DF" w14:textId="77777777" w:rsidR="005303BD" w:rsidRPr="005303BD" w:rsidRDefault="005303BD" w:rsidP="005303BD">
      <w:pPr>
        <w:pStyle w:val="EndNoteBibliography"/>
        <w:spacing w:after="0"/>
        <w:ind w:left="720" w:hanging="720"/>
      </w:pPr>
      <w:r w:rsidRPr="005303BD">
        <w:t>50.</w:t>
      </w:r>
      <w:r w:rsidRPr="005303BD">
        <w:tab/>
        <w:t xml:space="preserve">DeGiorgio, M., C.D. Huber, M.J. Hubisz, et al., </w:t>
      </w:r>
      <w:r w:rsidRPr="005303BD">
        <w:rPr>
          <w:i/>
        </w:rPr>
        <w:t>S weep F inder 2: increased sensitivity, robustness and flexibility.</w:t>
      </w:r>
      <w:r w:rsidRPr="005303BD">
        <w:t xml:space="preserve"> Bioinformatics, 2016. </w:t>
      </w:r>
      <w:r w:rsidRPr="005303BD">
        <w:rPr>
          <w:b/>
        </w:rPr>
        <w:t>32</w:t>
      </w:r>
      <w:r w:rsidRPr="005303BD">
        <w:t>(12): p. 1895-1897.</w:t>
      </w:r>
    </w:p>
    <w:p w14:paraId="6EB0CBB2" w14:textId="77777777" w:rsidR="005303BD" w:rsidRPr="005303BD" w:rsidRDefault="005303BD" w:rsidP="005303BD">
      <w:pPr>
        <w:pStyle w:val="EndNoteBibliography"/>
        <w:spacing w:after="0"/>
        <w:ind w:left="720" w:hanging="720"/>
      </w:pPr>
      <w:r w:rsidRPr="005303BD">
        <w:t>51.</w:t>
      </w:r>
      <w:r w:rsidRPr="005303BD">
        <w:tab/>
        <w:t xml:space="preserve">Huber, C.D., M. Degiorgio, I. Hellmann, et al., </w:t>
      </w:r>
      <w:r w:rsidRPr="005303BD">
        <w:rPr>
          <w:i/>
        </w:rPr>
        <w:t>Detecting recent selective sweeps while controlling for mutation rate and background selection.</w:t>
      </w:r>
      <w:r w:rsidRPr="005303BD">
        <w:t xml:space="preserve"> Molecular Ecology, 2016. </w:t>
      </w:r>
      <w:r w:rsidRPr="005303BD">
        <w:rPr>
          <w:b/>
        </w:rPr>
        <w:t>25</w:t>
      </w:r>
      <w:r w:rsidRPr="005303BD">
        <w:t>(1): p. 142-156.</w:t>
      </w:r>
    </w:p>
    <w:p w14:paraId="3F6959D9" w14:textId="77777777" w:rsidR="005303BD" w:rsidRPr="005303BD" w:rsidRDefault="005303BD" w:rsidP="005303BD">
      <w:pPr>
        <w:pStyle w:val="EndNoteBibliography"/>
        <w:spacing w:after="0"/>
        <w:ind w:left="720" w:hanging="720"/>
      </w:pPr>
      <w:r w:rsidRPr="005303BD">
        <w:t>52.</w:t>
      </w:r>
      <w:r w:rsidRPr="005303BD">
        <w:tab/>
        <w:t xml:space="preserve">McVicker, G., D. Gordon, C. Davis, et al., </w:t>
      </w:r>
      <w:r w:rsidRPr="005303BD">
        <w:rPr>
          <w:i/>
        </w:rPr>
        <w:t>Widespread Genomic Signatures of Natural Selection in Hominid Evolution.</w:t>
      </w:r>
      <w:r w:rsidRPr="005303BD">
        <w:t xml:space="preserve"> Plos Genetics, 2009. </w:t>
      </w:r>
      <w:r w:rsidRPr="005303BD">
        <w:rPr>
          <w:b/>
        </w:rPr>
        <w:t>5</w:t>
      </w:r>
      <w:r w:rsidRPr="005303BD">
        <w:t>(5): p. 16.</w:t>
      </w:r>
    </w:p>
    <w:p w14:paraId="7DC83F06" w14:textId="77777777" w:rsidR="005303BD" w:rsidRPr="005303BD" w:rsidRDefault="005303BD" w:rsidP="005303BD">
      <w:pPr>
        <w:pStyle w:val="EndNoteBibliography"/>
        <w:spacing w:after="0"/>
        <w:ind w:left="720" w:hanging="720"/>
      </w:pPr>
      <w:r w:rsidRPr="005303BD">
        <w:t>53.</w:t>
      </w:r>
      <w:r w:rsidRPr="005303BD">
        <w:tab/>
        <w:t xml:space="preserve">Nielsen, R., S. Williamson, Y. Kim, et al., </w:t>
      </w:r>
      <w:r w:rsidRPr="005303BD">
        <w:rPr>
          <w:i/>
        </w:rPr>
        <w:t>Genomic scans for selective sweeps using SNP data.</w:t>
      </w:r>
      <w:r w:rsidRPr="005303BD">
        <w:t xml:space="preserve"> Genome Research, 2005. </w:t>
      </w:r>
      <w:r w:rsidRPr="005303BD">
        <w:rPr>
          <w:b/>
        </w:rPr>
        <w:t>15</w:t>
      </w:r>
      <w:r w:rsidRPr="005303BD">
        <w:t>(11): p. 1566-1575.</w:t>
      </w:r>
    </w:p>
    <w:p w14:paraId="67DFC42D" w14:textId="77777777" w:rsidR="005303BD" w:rsidRPr="005303BD" w:rsidRDefault="005303BD" w:rsidP="005303BD">
      <w:pPr>
        <w:pStyle w:val="EndNoteBibliography"/>
        <w:spacing w:after="0"/>
        <w:ind w:left="720" w:hanging="720"/>
      </w:pPr>
      <w:r w:rsidRPr="005303BD">
        <w:t>54.</w:t>
      </w:r>
      <w:r w:rsidRPr="005303BD">
        <w:tab/>
        <w:t xml:space="preserve">Vy, H.M.T. and Y. Kim, </w:t>
      </w:r>
      <w:r w:rsidRPr="005303BD">
        <w:rPr>
          <w:i/>
        </w:rPr>
        <w:t>A Composite-Likelihood Method for Detecting Incomplete Selective Sweep from Population Genomic Data.</w:t>
      </w:r>
      <w:r w:rsidRPr="005303BD">
        <w:t xml:space="preserve"> Genetics, 2015. </w:t>
      </w:r>
      <w:r w:rsidRPr="005303BD">
        <w:rPr>
          <w:b/>
        </w:rPr>
        <w:t>200</w:t>
      </w:r>
      <w:r w:rsidRPr="005303BD">
        <w:t>(2): p. 633-649.</w:t>
      </w:r>
    </w:p>
    <w:p w14:paraId="5C9F2BA3" w14:textId="77777777" w:rsidR="005303BD" w:rsidRPr="005303BD" w:rsidRDefault="005303BD" w:rsidP="005303BD">
      <w:pPr>
        <w:pStyle w:val="EndNoteBibliography"/>
        <w:spacing w:after="0"/>
        <w:ind w:left="720" w:hanging="720"/>
      </w:pPr>
      <w:r w:rsidRPr="005303BD">
        <w:t>55.</w:t>
      </w:r>
      <w:r w:rsidRPr="005303BD">
        <w:tab/>
        <w:t xml:space="preserve">Ma, Y., X. Ding, S. Qanbari, et al., </w:t>
      </w:r>
      <w:r w:rsidRPr="005303BD">
        <w:rPr>
          <w:i/>
        </w:rPr>
        <w:t>Properties of different selection signature statistics and a new strategy for combining them.</w:t>
      </w:r>
      <w:r w:rsidRPr="005303BD">
        <w:t xml:space="preserve"> Heredity, 2015. </w:t>
      </w:r>
      <w:r w:rsidRPr="005303BD">
        <w:rPr>
          <w:b/>
        </w:rPr>
        <w:t>115</w:t>
      </w:r>
      <w:r w:rsidRPr="005303BD">
        <w:t>(5): p. 426-436.</w:t>
      </w:r>
    </w:p>
    <w:p w14:paraId="3FB626BF" w14:textId="77777777" w:rsidR="005303BD" w:rsidRPr="005303BD" w:rsidRDefault="005303BD" w:rsidP="005303BD">
      <w:pPr>
        <w:pStyle w:val="EndNoteBibliography"/>
        <w:spacing w:after="0"/>
        <w:ind w:left="720" w:hanging="720"/>
      </w:pPr>
      <w:r w:rsidRPr="005303BD">
        <w:t>56.</w:t>
      </w:r>
      <w:r w:rsidRPr="005303BD">
        <w:tab/>
        <w:t xml:space="preserve">Utsunomiya, Y.T., A.M.P. O'Brien, T.S. Sonstegard, et al., </w:t>
      </w:r>
      <w:r w:rsidRPr="005303BD">
        <w:rPr>
          <w:i/>
        </w:rPr>
        <w:t>Detecting Loci under Recent Positive Selection in Dairy and Beef Cattle by Combining Different Genome-Wide Scan Methods.</w:t>
      </w:r>
      <w:r w:rsidRPr="005303BD">
        <w:t xml:space="preserve"> Plos One, 2013. </w:t>
      </w:r>
      <w:r w:rsidRPr="005303BD">
        <w:rPr>
          <w:b/>
        </w:rPr>
        <w:t>8</w:t>
      </w:r>
      <w:r w:rsidRPr="005303BD">
        <w:t>(5): p. 11.</w:t>
      </w:r>
    </w:p>
    <w:p w14:paraId="5DFB94BD" w14:textId="77777777" w:rsidR="005303BD" w:rsidRPr="005303BD" w:rsidRDefault="005303BD" w:rsidP="005303BD">
      <w:pPr>
        <w:pStyle w:val="EndNoteBibliography"/>
        <w:spacing w:after="0"/>
        <w:ind w:left="720" w:hanging="720"/>
      </w:pPr>
      <w:r w:rsidRPr="005303BD">
        <w:t>57.</w:t>
      </w:r>
      <w:r w:rsidRPr="005303BD">
        <w:tab/>
        <w:t xml:space="preserve">Randhawa, I.A.S., M.S. Khatkar, P.C. Thomson, et al., </w:t>
      </w:r>
      <w:r w:rsidRPr="005303BD">
        <w:rPr>
          <w:i/>
        </w:rPr>
        <w:t>Composite selection signals can localize the trait specific genomic regions in multi-breed populations of cattle and sheep.</w:t>
      </w:r>
      <w:r w:rsidRPr="005303BD">
        <w:t xml:space="preserve"> Bmc Genetics, 2014. </w:t>
      </w:r>
      <w:r w:rsidRPr="005303BD">
        <w:rPr>
          <w:b/>
        </w:rPr>
        <w:t>15</w:t>
      </w:r>
      <w:r w:rsidRPr="005303BD">
        <w:t>: p. 19.</w:t>
      </w:r>
    </w:p>
    <w:p w14:paraId="76A6CEBF" w14:textId="77777777" w:rsidR="005303BD" w:rsidRPr="005303BD" w:rsidRDefault="005303BD" w:rsidP="005303BD">
      <w:pPr>
        <w:pStyle w:val="EndNoteBibliography"/>
        <w:spacing w:after="0"/>
        <w:ind w:left="720" w:hanging="720"/>
      </w:pPr>
      <w:r w:rsidRPr="005303BD">
        <w:t>58.</w:t>
      </w:r>
      <w:r w:rsidRPr="005303BD">
        <w:tab/>
        <w:t xml:space="preserve">Sheehan, S. and Y.S. Song, </w:t>
      </w:r>
      <w:r w:rsidRPr="005303BD">
        <w:rPr>
          <w:i/>
        </w:rPr>
        <w:t>Deep Learning for Population Genetic Inference.</w:t>
      </w:r>
      <w:r w:rsidRPr="005303BD">
        <w:t xml:space="preserve"> PLOS Computational Biology, 2016. </w:t>
      </w:r>
      <w:r w:rsidRPr="005303BD">
        <w:rPr>
          <w:b/>
        </w:rPr>
        <w:t>12</w:t>
      </w:r>
      <w:r w:rsidRPr="005303BD">
        <w:t>(3): p. e1004845.</w:t>
      </w:r>
    </w:p>
    <w:p w14:paraId="2785580E" w14:textId="77777777" w:rsidR="005303BD" w:rsidRPr="005303BD" w:rsidRDefault="005303BD" w:rsidP="005303BD">
      <w:pPr>
        <w:pStyle w:val="EndNoteBibliography"/>
        <w:spacing w:after="0"/>
        <w:ind w:left="720" w:hanging="720"/>
      </w:pPr>
      <w:r w:rsidRPr="005303BD">
        <w:t>59.</w:t>
      </w:r>
      <w:r w:rsidRPr="005303BD">
        <w:tab/>
        <w:t xml:space="preserve">Schrider, D.R. and A.D. Kern, </w:t>
      </w:r>
      <w:r w:rsidRPr="005303BD">
        <w:rPr>
          <w:i/>
        </w:rPr>
        <w:t>S/HIC: Robust Identification of Soft and Hard Sweeps Using Machine Learning.</w:t>
      </w:r>
      <w:r w:rsidRPr="005303BD">
        <w:t xml:space="preserve"> PLOS Genetics, 2016. </w:t>
      </w:r>
      <w:r w:rsidRPr="005303BD">
        <w:rPr>
          <w:b/>
        </w:rPr>
        <w:t>12</w:t>
      </w:r>
      <w:r w:rsidRPr="005303BD">
        <w:t>(3): p. e1005928.</w:t>
      </w:r>
    </w:p>
    <w:p w14:paraId="54E307F3" w14:textId="77777777" w:rsidR="005303BD" w:rsidRPr="005303BD" w:rsidRDefault="005303BD" w:rsidP="005303BD">
      <w:pPr>
        <w:pStyle w:val="EndNoteBibliography"/>
        <w:spacing w:after="0"/>
        <w:ind w:left="720" w:hanging="720"/>
      </w:pPr>
      <w:r w:rsidRPr="005303BD">
        <w:t>60.</w:t>
      </w:r>
      <w:r w:rsidRPr="005303BD">
        <w:tab/>
        <w:t xml:space="preserve">Pybus, M., P. Luisi, G.M. Dall'Olio, et al., </w:t>
      </w:r>
      <w:r w:rsidRPr="005303BD">
        <w:rPr>
          <w:i/>
        </w:rPr>
        <w:t>Hierarchical boosting: a machine-learning framework to detect and classify hard selective sweeps in human populations.</w:t>
      </w:r>
      <w:r w:rsidRPr="005303BD">
        <w:t xml:space="preserve"> Bioinformatics, 2015. </w:t>
      </w:r>
      <w:r w:rsidRPr="005303BD">
        <w:rPr>
          <w:b/>
        </w:rPr>
        <w:t>31</w:t>
      </w:r>
      <w:r w:rsidRPr="005303BD">
        <w:t>(24): p. 3946-3952.</w:t>
      </w:r>
    </w:p>
    <w:p w14:paraId="67130A63" w14:textId="77777777" w:rsidR="005303BD" w:rsidRPr="005303BD" w:rsidRDefault="005303BD" w:rsidP="005303BD">
      <w:pPr>
        <w:pStyle w:val="EndNoteBibliography"/>
        <w:spacing w:after="0"/>
        <w:ind w:left="720" w:hanging="720"/>
      </w:pPr>
      <w:r w:rsidRPr="005303BD">
        <w:t>61.</w:t>
      </w:r>
      <w:r w:rsidRPr="005303BD">
        <w:tab/>
        <w:t xml:space="preserve">Lin, K., H.P. Li, C. Schlotterer, et al., </w:t>
      </w:r>
      <w:r w:rsidRPr="005303BD">
        <w:rPr>
          <w:i/>
        </w:rPr>
        <w:t>Distinguishing Positive Selection From Neutral Evolution: Boosting the Performance of Summary Statistics.</w:t>
      </w:r>
      <w:r w:rsidRPr="005303BD">
        <w:t xml:space="preserve"> Genetics, 2011. </w:t>
      </w:r>
      <w:r w:rsidRPr="005303BD">
        <w:rPr>
          <w:b/>
        </w:rPr>
        <w:t>187</w:t>
      </w:r>
      <w:r w:rsidRPr="005303BD">
        <w:t>(1): p. 229-244.</w:t>
      </w:r>
    </w:p>
    <w:p w14:paraId="07E71FB2" w14:textId="77777777" w:rsidR="005303BD" w:rsidRPr="005303BD" w:rsidRDefault="005303BD" w:rsidP="005303BD">
      <w:pPr>
        <w:pStyle w:val="EndNoteBibliography"/>
        <w:spacing w:after="0"/>
        <w:ind w:left="720" w:hanging="720"/>
      </w:pPr>
      <w:r w:rsidRPr="005303BD">
        <w:t>62.</w:t>
      </w:r>
      <w:r w:rsidRPr="005303BD">
        <w:tab/>
        <w:t xml:space="preserve">Grossman, S.R., K.G. Andersen, I. Shlyakhter, et al., </w:t>
      </w:r>
      <w:r w:rsidRPr="005303BD">
        <w:rPr>
          <w:i/>
        </w:rPr>
        <w:t>Identifying Recent Adaptations in Large-Scale Genomic Data.</w:t>
      </w:r>
      <w:r w:rsidRPr="005303BD">
        <w:t xml:space="preserve"> Cell, 2013. </w:t>
      </w:r>
      <w:r w:rsidRPr="005303BD">
        <w:rPr>
          <w:b/>
        </w:rPr>
        <w:t>152</w:t>
      </w:r>
      <w:r w:rsidRPr="005303BD">
        <w:t>(4): p. 703-713.</w:t>
      </w:r>
    </w:p>
    <w:p w14:paraId="2AB51C42" w14:textId="77777777" w:rsidR="005303BD" w:rsidRPr="005303BD" w:rsidRDefault="005303BD" w:rsidP="005303BD">
      <w:pPr>
        <w:pStyle w:val="EndNoteBibliography"/>
        <w:spacing w:after="0"/>
        <w:ind w:left="720" w:hanging="720"/>
      </w:pPr>
      <w:r w:rsidRPr="005303BD">
        <w:t>63.</w:t>
      </w:r>
      <w:r w:rsidRPr="005303BD">
        <w:tab/>
        <w:t xml:space="preserve">Ronen, R., N. Udpa, E. Halperin, et al., </w:t>
      </w:r>
      <w:r w:rsidRPr="005303BD">
        <w:rPr>
          <w:i/>
        </w:rPr>
        <w:t>Learning Natural Selection from the Site Frequency Spectrum.</w:t>
      </w:r>
      <w:r w:rsidRPr="005303BD">
        <w:t xml:space="preserve"> Genetics, 2013. </w:t>
      </w:r>
      <w:r w:rsidRPr="005303BD">
        <w:rPr>
          <w:b/>
        </w:rPr>
        <w:t>195</w:t>
      </w:r>
      <w:r w:rsidRPr="005303BD">
        <w:t>(1): p. 181-+.</w:t>
      </w:r>
    </w:p>
    <w:p w14:paraId="73C92F31" w14:textId="77777777" w:rsidR="005303BD" w:rsidRPr="005303BD" w:rsidRDefault="005303BD" w:rsidP="005303BD">
      <w:pPr>
        <w:pStyle w:val="EndNoteBibliography"/>
        <w:spacing w:after="0"/>
        <w:ind w:left="720" w:hanging="720"/>
      </w:pPr>
      <w:r w:rsidRPr="005303BD">
        <w:t>64.</w:t>
      </w:r>
      <w:r w:rsidRPr="005303BD">
        <w:tab/>
        <w:t xml:space="preserve">Kim, Y. and R. Nielsen, </w:t>
      </w:r>
      <w:r w:rsidRPr="005303BD">
        <w:rPr>
          <w:i/>
        </w:rPr>
        <w:t>Linkage Disequilibrium as a Signature of Selective Sweeps.</w:t>
      </w:r>
      <w:r w:rsidRPr="005303BD">
        <w:t xml:space="preserve"> Genetics, 2004. </w:t>
      </w:r>
      <w:r w:rsidRPr="005303BD">
        <w:rPr>
          <w:b/>
        </w:rPr>
        <w:t>167</w:t>
      </w:r>
      <w:r w:rsidRPr="005303BD">
        <w:t>(3): p. 1513-1524.</w:t>
      </w:r>
    </w:p>
    <w:p w14:paraId="60CF0D97" w14:textId="77777777" w:rsidR="005303BD" w:rsidRPr="005303BD" w:rsidRDefault="005303BD" w:rsidP="005303BD">
      <w:pPr>
        <w:pStyle w:val="EndNoteBibliography"/>
        <w:spacing w:after="0"/>
        <w:ind w:left="720" w:hanging="720"/>
      </w:pPr>
      <w:r w:rsidRPr="005303BD">
        <w:t>65.</w:t>
      </w:r>
      <w:r w:rsidRPr="005303BD">
        <w:tab/>
        <w:t xml:space="preserve">O'Reilly, P.F., E. Birney, and D.J. Balding, </w:t>
      </w:r>
      <w:r w:rsidRPr="005303BD">
        <w:rPr>
          <w:i/>
        </w:rPr>
        <w:t>Confounding between recombination and selection, and the Ped/Pop method for detecting selection.</w:t>
      </w:r>
      <w:r w:rsidRPr="005303BD">
        <w:t xml:space="preserve"> Genome Research, 2008. </w:t>
      </w:r>
      <w:r w:rsidRPr="005303BD">
        <w:rPr>
          <w:b/>
        </w:rPr>
        <w:t>18</w:t>
      </w:r>
      <w:r w:rsidRPr="005303BD">
        <w:t>(8): p. 1304-1313.</w:t>
      </w:r>
    </w:p>
    <w:p w14:paraId="4596CA15" w14:textId="77777777" w:rsidR="005303BD" w:rsidRPr="005303BD" w:rsidRDefault="005303BD" w:rsidP="005303BD">
      <w:pPr>
        <w:pStyle w:val="EndNoteBibliography"/>
        <w:spacing w:after="0"/>
        <w:ind w:left="720" w:hanging="720"/>
      </w:pPr>
      <w:r w:rsidRPr="005303BD">
        <w:lastRenderedPageBreak/>
        <w:t>66.</w:t>
      </w:r>
      <w:r w:rsidRPr="005303BD">
        <w:tab/>
        <w:t xml:space="preserve">Liebert, A., S. Lopez, B.L. Jones, et al., </w:t>
      </w:r>
      <w:r w:rsidRPr="005303BD">
        <w:rPr>
          <w:i/>
        </w:rPr>
        <w:t>World-wide distributions of lactase persistence alleles and the complex effects of recombination and selection.</w:t>
      </w:r>
      <w:r w:rsidRPr="005303BD">
        <w:t xml:space="preserve"> Human Genetics, 2017. </w:t>
      </w:r>
      <w:r w:rsidRPr="005303BD">
        <w:rPr>
          <w:b/>
        </w:rPr>
        <w:t>136</w:t>
      </w:r>
      <w:r w:rsidRPr="005303BD">
        <w:t>(11-12): p. 1445-1453.</w:t>
      </w:r>
    </w:p>
    <w:p w14:paraId="7AEA9A4C" w14:textId="77777777" w:rsidR="005303BD" w:rsidRPr="005303BD" w:rsidRDefault="005303BD" w:rsidP="005303BD">
      <w:pPr>
        <w:pStyle w:val="EndNoteBibliography"/>
        <w:spacing w:after="0"/>
        <w:ind w:left="720" w:hanging="720"/>
      </w:pPr>
      <w:r w:rsidRPr="005303BD">
        <w:t>67.</w:t>
      </w:r>
      <w:r w:rsidRPr="005303BD">
        <w:tab/>
        <w:t xml:space="preserve">Comeron, J.M., R. Ratnappan, and S. Bailin, </w:t>
      </w:r>
      <w:r w:rsidRPr="005303BD">
        <w:rPr>
          <w:i/>
        </w:rPr>
        <w:t>The Many Landscapes of Recombination in Drosophila melanogaster.</w:t>
      </w:r>
      <w:r w:rsidRPr="005303BD">
        <w:t xml:space="preserve"> Plos Genetics, 2012. </w:t>
      </w:r>
      <w:r w:rsidRPr="005303BD">
        <w:rPr>
          <w:b/>
        </w:rPr>
        <w:t>8</w:t>
      </w:r>
      <w:r w:rsidRPr="005303BD">
        <w:t>(10): p. 21.</w:t>
      </w:r>
    </w:p>
    <w:p w14:paraId="5238B7C8" w14:textId="77777777" w:rsidR="005303BD" w:rsidRPr="005303BD" w:rsidRDefault="005303BD" w:rsidP="005303BD">
      <w:pPr>
        <w:pStyle w:val="EndNoteBibliography"/>
        <w:spacing w:after="0"/>
        <w:ind w:left="720" w:hanging="720"/>
      </w:pPr>
      <w:r w:rsidRPr="005303BD">
        <w:t>68.</w:t>
      </w:r>
      <w:r w:rsidRPr="005303BD">
        <w:tab/>
        <w:t xml:space="preserve">Li, H. and R. Durbin, </w:t>
      </w:r>
      <w:r w:rsidRPr="005303BD">
        <w:rPr>
          <w:i/>
        </w:rPr>
        <w:t>Inference of human population history from individual whole-genome sequences.</w:t>
      </w:r>
      <w:r w:rsidRPr="005303BD">
        <w:t xml:space="preserve"> Nature, 2011. </w:t>
      </w:r>
      <w:r w:rsidRPr="005303BD">
        <w:rPr>
          <w:b/>
        </w:rPr>
        <w:t>475</w:t>
      </w:r>
      <w:r w:rsidRPr="005303BD">
        <w:t>(7357): p. 493-U84.</w:t>
      </w:r>
    </w:p>
    <w:p w14:paraId="59644927" w14:textId="77777777" w:rsidR="005303BD" w:rsidRPr="005303BD" w:rsidRDefault="005303BD" w:rsidP="005303BD">
      <w:pPr>
        <w:pStyle w:val="EndNoteBibliography"/>
        <w:spacing w:after="0"/>
        <w:ind w:left="720" w:hanging="720"/>
      </w:pPr>
      <w:r w:rsidRPr="005303BD">
        <w:t>69.</w:t>
      </w:r>
      <w:r w:rsidRPr="005303BD">
        <w:tab/>
        <w:t xml:space="preserve">Hernandez, R.D., J.L. Kelley, E. Elyashiv, et al., </w:t>
      </w:r>
      <w:r w:rsidRPr="005303BD">
        <w:rPr>
          <w:i/>
        </w:rPr>
        <w:t>Classic Selective Sweeps Were Rare in Recent Human Evolution.</w:t>
      </w:r>
      <w:r w:rsidRPr="005303BD">
        <w:t xml:space="preserve"> Science, 2011. </w:t>
      </w:r>
      <w:r w:rsidRPr="005303BD">
        <w:rPr>
          <w:b/>
        </w:rPr>
        <w:t>331</w:t>
      </w:r>
      <w:r w:rsidRPr="005303BD">
        <w:t>(6019): p. 920-924.</w:t>
      </w:r>
    </w:p>
    <w:p w14:paraId="69F9E179" w14:textId="77777777" w:rsidR="005303BD" w:rsidRPr="005303BD" w:rsidRDefault="005303BD" w:rsidP="005303BD">
      <w:pPr>
        <w:pStyle w:val="EndNoteBibliography"/>
        <w:spacing w:after="0"/>
        <w:ind w:left="720" w:hanging="720"/>
      </w:pPr>
      <w:r w:rsidRPr="005303BD">
        <w:t>70.</w:t>
      </w:r>
      <w:r w:rsidRPr="005303BD">
        <w:tab/>
        <w:t xml:space="preserve">Metz, C.E., </w:t>
      </w:r>
      <w:r w:rsidRPr="005303BD">
        <w:rPr>
          <w:i/>
        </w:rPr>
        <w:t>BASIC PRINCIPLES OF ROC ANALYSIS.</w:t>
      </w:r>
      <w:r w:rsidRPr="005303BD">
        <w:t xml:space="preserve"> Seminars in Nuclear Medicine, 1978. </w:t>
      </w:r>
      <w:r w:rsidRPr="005303BD">
        <w:rPr>
          <w:b/>
        </w:rPr>
        <w:t>8</w:t>
      </w:r>
      <w:r w:rsidRPr="005303BD">
        <w:t>(4): p. 283-298.</w:t>
      </w:r>
    </w:p>
    <w:p w14:paraId="1EA9B406" w14:textId="77777777" w:rsidR="005303BD" w:rsidRPr="005303BD" w:rsidRDefault="005303BD" w:rsidP="005303BD">
      <w:pPr>
        <w:pStyle w:val="EndNoteBibliography"/>
        <w:spacing w:after="0"/>
        <w:ind w:left="720" w:hanging="720"/>
      </w:pPr>
      <w:r w:rsidRPr="005303BD">
        <w:t>71.</w:t>
      </w:r>
      <w:r w:rsidRPr="005303BD">
        <w:tab/>
        <w:t xml:space="preserve">McClish, D.K., </w:t>
      </w:r>
      <w:r w:rsidRPr="005303BD">
        <w:rPr>
          <w:i/>
        </w:rPr>
        <w:t>ANALYZING A PORTION OF THE ROC CURVE.</w:t>
      </w:r>
      <w:r w:rsidRPr="005303BD">
        <w:t xml:space="preserve"> Medical Decision Making, 1989. </w:t>
      </w:r>
      <w:r w:rsidRPr="005303BD">
        <w:rPr>
          <w:b/>
        </w:rPr>
        <w:t>9</w:t>
      </w:r>
      <w:r w:rsidRPr="005303BD">
        <w:t>(3): p. 190-195.</w:t>
      </w:r>
    </w:p>
    <w:p w14:paraId="54B2BB62" w14:textId="77777777" w:rsidR="005303BD" w:rsidRPr="005303BD" w:rsidRDefault="005303BD" w:rsidP="005303BD">
      <w:pPr>
        <w:pStyle w:val="EndNoteBibliography"/>
        <w:spacing w:after="0"/>
        <w:ind w:left="720" w:hanging="720"/>
      </w:pPr>
      <w:r w:rsidRPr="005303BD">
        <w:t>72.</w:t>
      </w:r>
      <w:r w:rsidRPr="005303BD">
        <w:tab/>
        <w:t xml:space="preserve">Winckler, W., S.R. Myers, D.J. Richter, et al., </w:t>
      </w:r>
      <w:r w:rsidRPr="005303BD">
        <w:rPr>
          <w:i/>
        </w:rPr>
        <w:t>Comparison of fine-scale recombination rates in humans and chimpanzees.</w:t>
      </w:r>
      <w:r w:rsidRPr="005303BD">
        <w:t xml:space="preserve"> Science, 2005. </w:t>
      </w:r>
      <w:r w:rsidRPr="005303BD">
        <w:rPr>
          <w:b/>
        </w:rPr>
        <w:t>308</w:t>
      </w:r>
      <w:r w:rsidRPr="005303BD">
        <w:t>(5718): p. 107-111.</w:t>
      </w:r>
    </w:p>
    <w:p w14:paraId="01D9D188" w14:textId="77777777" w:rsidR="005303BD" w:rsidRPr="005303BD" w:rsidRDefault="005303BD" w:rsidP="005303BD">
      <w:pPr>
        <w:pStyle w:val="EndNoteBibliography"/>
        <w:spacing w:after="0"/>
        <w:ind w:left="720" w:hanging="720"/>
      </w:pPr>
      <w:r w:rsidRPr="005303BD">
        <w:t>73.</w:t>
      </w:r>
      <w:r w:rsidRPr="005303BD">
        <w:tab/>
        <w:t xml:space="preserve">Kemper, K.E., S.J. Saxton, S. Bolormaa, et al., </w:t>
      </w:r>
      <w:r w:rsidRPr="005303BD">
        <w:rPr>
          <w:i/>
        </w:rPr>
        <w:t>Selection for complex traits leaves little or no classic signatures of selection.</w:t>
      </w:r>
      <w:r w:rsidRPr="005303BD">
        <w:t xml:space="preserve"> Bmc Genomics, 2014. </w:t>
      </w:r>
      <w:r w:rsidRPr="005303BD">
        <w:rPr>
          <w:b/>
        </w:rPr>
        <w:t>15</w:t>
      </w:r>
      <w:r w:rsidRPr="005303BD">
        <w:t>: p. 14.</w:t>
      </w:r>
    </w:p>
    <w:p w14:paraId="10189CD1" w14:textId="77777777" w:rsidR="005303BD" w:rsidRPr="005303BD" w:rsidRDefault="005303BD" w:rsidP="005303BD">
      <w:pPr>
        <w:pStyle w:val="EndNoteBibliography"/>
        <w:spacing w:after="0"/>
        <w:ind w:left="720" w:hanging="720"/>
      </w:pPr>
      <w:r w:rsidRPr="005303BD">
        <w:t>74.</w:t>
      </w:r>
      <w:r w:rsidRPr="005303BD">
        <w:tab/>
        <w:t xml:space="preserve">Jensen, J.D., M. Foll, and L. Bernatchez, </w:t>
      </w:r>
      <w:r w:rsidRPr="005303BD">
        <w:rPr>
          <w:i/>
        </w:rPr>
        <w:t>The past, present and future of genomic scans for selection.</w:t>
      </w:r>
      <w:r w:rsidRPr="005303BD">
        <w:t xml:space="preserve"> Molecular Ecology, 2016. </w:t>
      </w:r>
      <w:r w:rsidRPr="005303BD">
        <w:rPr>
          <w:b/>
        </w:rPr>
        <w:t>25</w:t>
      </w:r>
      <w:r w:rsidRPr="005303BD">
        <w:t>(1): p. 1-4.</w:t>
      </w:r>
    </w:p>
    <w:p w14:paraId="15A870E3" w14:textId="77777777" w:rsidR="005303BD" w:rsidRPr="005303BD" w:rsidRDefault="005303BD" w:rsidP="005303BD">
      <w:pPr>
        <w:pStyle w:val="EndNoteBibliography"/>
        <w:spacing w:after="0"/>
        <w:ind w:left="720" w:hanging="720"/>
      </w:pPr>
      <w:r w:rsidRPr="005303BD">
        <w:t>75.</w:t>
      </w:r>
      <w:r w:rsidRPr="005303BD">
        <w:tab/>
        <w:t xml:space="preserve">Comeron, J.M., </w:t>
      </w:r>
      <w:r w:rsidRPr="005303BD">
        <w:rPr>
          <w:i/>
        </w:rPr>
        <w:t>Background Selection as Baseline for Nucleotide Variation across the Drosophila Genome.</w:t>
      </w:r>
      <w:r w:rsidRPr="005303BD">
        <w:t xml:space="preserve"> Plos Genetics, 2014. </w:t>
      </w:r>
      <w:r w:rsidRPr="005303BD">
        <w:rPr>
          <w:b/>
        </w:rPr>
        <w:t>10</w:t>
      </w:r>
      <w:r w:rsidRPr="005303BD">
        <w:t>(6): p. 18.</w:t>
      </w:r>
    </w:p>
    <w:p w14:paraId="7E778CC1" w14:textId="77777777" w:rsidR="005303BD" w:rsidRPr="005303BD" w:rsidRDefault="005303BD" w:rsidP="005303BD">
      <w:pPr>
        <w:pStyle w:val="EndNoteBibliography"/>
        <w:spacing w:after="0"/>
        <w:ind w:left="720" w:hanging="720"/>
      </w:pPr>
      <w:r w:rsidRPr="005303BD">
        <w:t>76.</w:t>
      </w:r>
      <w:r w:rsidRPr="005303BD">
        <w:tab/>
        <w:t xml:space="preserve">Villanueva-Cañas, J.L., G.E. Rech, M.A.R. de Cara, et al., </w:t>
      </w:r>
      <w:r w:rsidRPr="005303BD">
        <w:rPr>
          <w:i/>
        </w:rPr>
        <w:t>Beyond SNPs: how to detect selection on transposable element insertions.</w:t>
      </w:r>
      <w:r w:rsidRPr="005303BD">
        <w:t xml:space="preserve"> Methods in Ecology and Evolution, 2017. </w:t>
      </w:r>
      <w:r w:rsidRPr="005303BD">
        <w:rPr>
          <w:b/>
        </w:rPr>
        <w:t>8</w:t>
      </w:r>
      <w:r w:rsidRPr="005303BD">
        <w:t>(6): p. 728-737.</w:t>
      </w:r>
    </w:p>
    <w:p w14:paraId="36B3CD72" w14:textId="77777777" w:rsidR="005303BD" w:rsidRPr="005303BD" w:rsidRDefault="005303BD" w:rsidP="005303BD">
      <w:pPr>
        <w:pStyle w:val="EndNoteBibliography"/>
        <w:spacing w:after="0"/>
        <w:ind w:left="720" w:hanging="720"/>
      </w:pPr>
      <w:r w:rsidRPr="005303BD">
        <w:t>77.</w:t>
      </w:r>
      <w:r w:rsidRPr="005303BD">
        <w:tab/>
        <w:t xml:space="preserve">Merenciano, M., A. Ullastres, M.A.R. de Cara, et al., </w:t>
      </w:r>
      <w:r w:rsidRPr="005303BD">
        <w:rPr>
          <w:i/>
        </w:rPr>
        <w:t>Multiple Independent Retroelement Insertions in the Promoter of a Stress Response Gene Have Variable Molecular and Functional Effects in Drosophila.</w:t>
      </w:r>
      <w:r w:rsidRPr="005303BD">
        <w:t xml:space="preserve"> PLOS Genetics, 2016. </w:t>
      </w:r>
      <w:r w:rsidRPr="005303BD">
        <w:rPr>
          <w:b/>
        </w:rPr>
        <w:t>12</w:t>
      </w:r>
      <w:r w:rsidRPr="005303BD">
        <w:t>(8): p. e1006249.</w:t>
      </w:r>
    </w:p>
    <w:p w14:paraId="22AEAD11" w14:textId="77777777" w:rsidR="005303BD" w:rsidRPr="005303BD" w:rsidRDefault="005303BD" w:rsidP="005303BD">
      <w:pPr>
        <w:pStyle w:val="EndNoteBibliography"/>
        <w:spacing w:after="0"/>
        <w:ind w:left="720" w:hanging="720"/>
      </w:pPr>
      <w:r w:rsidRPr="005303BD">
        <w:t>78.</w:t>
      </w:r>
      <w:r w:rsidRPr="005303BD">
        <w:tab/>
        <w:t xml:space="preserve">Randhawa, I.A.S., M.S. Khatkar, P.C. Thomson, et al., </w:t>
      </w:r>
      <w:r w:rsidRPr="005303BD">
        <w:rPr>
          <w:i/>
        </w:rPr>
        <w:t>Composite Selection Signals for Complex Traits Exemplified Through Bovine Stature Using Multibreed Cohorts of European and African &lt;em&gt;Bos taurus&lt;/em&gt;.</w:t>
      </w:r>
      <w:r w:rsidRPr="005303BD">
        <w:t xml:space="preserve"> G3: Genes|Genomes|Genetics, 2015. </w:t>
      </w:r>
      <w:r w:rsidRPr="005303BD">
        <w:rPr>
          <w:b/>
        </w:rPr>
        <w:t>5</w:t>
      </w:r>
      <w:r w:rsidRPr="005303BD">
        <w:t>(7): p. 1391-1401.</w:t>
      </w:r>
    </w:p>
    <w:p w14:paraId="78C89ABD" w14:textId="77777777" w:rsidR="005303BD" w:rsidRPr="005303BD" w:rsidRDefault="005303BD" w:rsidP="005303BD">
      <w:pPr>
        <w:pStyle w:val="EndNoteBibliography"/>
        <w:spacing w:after="0"/>
        <w:ind w:left="720" w:hanging="720"/>
      </w:pPr>
      <w:r w:rsidRPr="005303BD">
        <w:t>79.</w:t>
      </w:r>
      <w:r w:rsidRPr="005303BD">
        <w:tab/>
        <w:t xml:space="preserve">Jain, K. and W. Stephan, </w:t>
      </w:r>
      <w:r w:rsidRPr="005303BD">
        <w:rPr>
          <w:i/>
        </w:rPr>
        <w:t>Modes of Rapid Polygenic Adaptation.</w:t>
      </w:r>
      <w:r w:rsidRPr="005303BD">
        <w:t xml:space="preserve"> Molecular Biology and Evolution, 2017. </w:t>
      </w:r>
      <w:r w:rsidRPr="005303BD">
        <w:rPr>
          <w:b/>
        </w:rPr>
        <w:t>34</w:t>
      </w:r>
      <w:r w:rsidRPr="005303BD">
        <w:t>(12): p. 3169-3175.</w:t>
      </w:r>
    </w:p>
    <w:p w14:paraId="70D780B9" w14:textId="77777777" w:rsidR="005303BD" w:rsidRPr="005303BD" w:rsidRDefault="005303BD" w:rsidP="005303BD">
      <w:pPr>
        <w:pStyle w:val="EndNoteBibliography"/>
        <w:spacing w:after="0"/>
        <w:ind w:left="720" w:hanging="720"/>
      </w:pPr>
      <w:r w:rsidRPr="005303BD">
        <w:t>80.</w:t>
      </w:r>
      <w:r w:rsidRPr="005303BD">
        <w:tab/>
        <w:t xml:space="preserve">Provine, W.B., </w:t>
      </w:r>
      <w:r w:rsidRPr="005303BD">
        <w:rPr>
          <w:i/>
        </w:rPr>
        <w:t>Ernst Mayr.</w:t>
      </w:r>
      <w:r w:rsidRPr="005303BD">
        <w:t xml:space="preserve"> Genetics and Speciation, 2004. </w:t>
      </w:r>
      <w:r w:rsidRPr="005303BD">
        <w:rPr>
          <w:b/>
        </w:rPr>
        <w:t>167</w:t>
      </w:r>
      <w:r w:rsidRPr="005303BD">
        <w:t>(3): p. 1041-1046.</w:t>
      </w:r>
    </w:p>
    <w:p w14:paraId="64113A17" w14:textId="77777777" w:rsidR="005303BD" w:rsidRPr="005303BD" w:rsidRDefault="005303BD" w:rsidP="005303BD">
      <w:pPr>
        <w:pStyle w:val="EndNoteBibliography"/>
        <w:spacing w:after="0"/>
        <w:ind w:left="720" w:hanging="720"/>
      </w:pPr>
      <w:r w:rsidRPr="005303BD">
        <w:t>81.</w:t>
      </w:r>
      <w:r w:rsidRPr="005303BD">
        <w:tab/>
        <w:t xml:space="preserve">Jensen, J.D., Y. Kim, V.B. DuMont, et al., </w:t>
      </w:r>
      <w:r w:rsidRPr="005303BD">
        <w:rPr>
          <w:i/>
        </w:rPr>
        <w:t>Distinguishing Between Selective Sweeps and Demography Using DNA Polymorphism Data.</w:t>
      </w:r>
      <w:r w:rsidRPr="005303BD">
        <w:t xml:space="preserve"> Genetics, 2005. </w:t>
      </w:r>
      <w:r w:rsidRPr="005303BD">
        <w:rPr>
          <w:b/>
        </w:rPr>
        <w:t>170</w:t>
      </w:r>
      <w:r w:rsidRPr="005303BD">
        <w:t>(3): p. 1401-1410.</w:t>
      </w:r>
    </w:p>
    <w:p w14:paraId="4C48985A" w14:textId="77777777" w:rsidR="005303BD" w:rsidRPr="005303BD" w:rsidRDefault="005303BD" w:rsidP="005303BD">
      <w:pPr>
        <w:pStyle w:val="EndNoteBibliography"/>
        <w:spacing w:after="0"/>
        <w:ind w:left="720" w:hanging="720"/>
      </w:pPr>
      <w:r w:rsidRPr="005303BD">
        <w:t>82.</w:t>
      </w:r>
      <w:r w:rsidRPr="005303BD">
        <w:tab/>
        <w:t xml:space="preserve">Pavlidis, P. and N. Alachiotis, </w:t>
      </w:r>
      <w:r w:rsidRPr="005303BD">
        <w:rPr>
          <w:i/>
        </w:rPr>
        <w:t>A survey of methods and tools to detect recent and strong positive selection.</w:t>
      </w:r>
      <w:r w:rsidRPr="005303BD">
        <w:t xml:space="preserve"> Journal of Biological Research-Thessaloniki, 2017. </w:t>
      </w:r>
      <w:r w:rsidRPr="005303BD">
        <w:rPr>
          <w:b/>
        </w:rPr>
        <w:t>24</w:t>
      </w:r>
      <w:r w:rsidRPr="005303BD">
        <w:t>: p. 17.</w:t>
      </w:r>
    </w:p>
    <w:p w14:paraId="35655B7B" w14:textId="77777777" w:rsidR="005303BD" w:rsidRPr="005303BD" w:rsidRDefault="005303BD" w:rsidP="005303BD">
      <w:pPr>
        <w:pStyle w:val="EndNoteBibliography"/>
        <w:spacing w:after="0"/>
        <w:ind w:left="720" w:hanging="720"/>
      </w:pPr>
      <w:r w:rsidRPr="005303BD">
        <w:t>83.</w:t>
      </w:r>
      <w:r w:rsidRPr="005303BD">
        <w:tab/>
        <w:t xml:space="preserve">McCoy, R.C. and J.M. Akey, </w:t>
      </w:r>
      <w:r w:rsidRPr="005303BD">
        <w:rPr>
          <w:i/>
        </w:rPr>
        <w:t>Selection plays the hand it was dealt: evidence that human adaptation commonly targets standing genetic variation.</w:t>
      </w:r>
      <w:r w:rsidRPr="005303BD">
        <w:t xml:space="preserve"> Genome Biology, 2017. </w:t>
      </w:r>
      <w:r w:rsidRPr="005303BD">
        <w:rPr>
          <w:b/>
        </w:rPr>
        <w:t>18</w:t>
      </w:r>
      <w:r w:rsidRPr="005303BD">
        <w:t>(1): p. 139.</w:t>
      </w:r>
    </w:p>
    <w:p w14:paraId="406FFBA9" w14:textId="77777777" w:rsidR="005303BD" w:rsidRPr="005303BD" w:rsidRDefault="005303BD" w:rsidP="005303BD">
      <w:pPr>
        <w:pStyle w:val="EndNoteBibliography"/>
        <w:spacing w:after="0"/>
        <w:ind w:left="720" w:hanging="720"/>
      </w:pPr>
      <w:r w:rsidRPr="005303BD">
        <w:t>84.</w:t>
      </w:r>
      <w:r w:rsidRPr="005303BD">
        <w:tab/>
        <w:t xml:space="preserve">Stamatakis, A. and F. Izquierdo-Carrasco, </w:t>
      </w:r>
      <w:r w:rsidRPr="005303BD">
        <w:rPr>
          <w:i/>
        </w:rPr>
        <w:t>Result verification, code verification and computation of support values in phylogenetics.</w:t>
      </w:r>
      <w:r w:rsidRPr="005303BD">
        <w:t xml:space="preserve"> Briefings in Bioinformatics, 2011. </w:t>
      </w:r>
      <w:r w:rsidRPr="005303BD">
        <w:rPr>
          <w:b/>
        </w:rPr>
        <w:t>12</w:t>
      </w:r>
      <w:r w:rsidRPr="005303BD">
        <w:t>(3): p. 270-279.</w:t>
      </w:r>
    </w:p>
    <w:p w14:paraId="1A1AB156" w14:textId="77777777" w:rsidR="005303BD" w:rsidRPr="005303BD" w:rsidRDefault="005303BD" w:rsidP="005303BD">
      <w:pPr>
        <w:pStyle w:val="EndNoteBibliography"/>
        <w:spacing w:after="0"/>
        <w:ind w:left="720" w:hanging="720"/>
      </w:pPr>
      <w:r w:rsidRPr="005303BD">
        <w:t>85.</w:t>
      </w:r>
      <w:r w:rsidRPr="005303BD">
        <w:tab/>
        <w:t xml:space="preserve">Pavlidis, P., J.D. Jensen, W. Stephan, et al., </w:t>
      </w:r>
      <w:r w:rsidRPr="005303BD">
        <w:rPr>
          <w:i/>
        </w:rPr>
        <w:t>A critical assessment of storytelling: gene ontology categories and the importance of validating genomic scans.</w:t>
      </w:r>
      <w:r w:rsidRPr="005303BD">
        <w:t xml:space="preserve"> Mol Biol Evol, 2012. </w:t>
      </w:r>
      <w:r w:rsidRPr="005303BD">
        <w:rPr>
          <w:b/>
        </w:rPr>
        <w:t>29</w:t>
      </w:r>
      <w:r w:rsidRPr="005303BD">
        <w:t>(10): p. 3237-48.</w:t>
      </w:r>
    </w:p>
    <w:p w14:paraId="171A6E04" w14:textId="77777777" w:rsidR="005303BD" w:rsidRPr="005303BD" w:rsidRDefault="005303BD" w:rsidP="005303BD">
      <w:pPr>
        <w:pStyle w:val="EndNoteBibliography"/>
        <w:spacing w:after="0"/>
        <w:ind w:left="720" w:hanging="720"/>
      </w:pPr>
      <w:r w:rsidRPr="005303BD">
        <w:t>86.</w:t>
      </w:r>
      <w:r w:rsidRPr="005303BD">
        <w:tab/>
        <w:t xml:space="preserve">Vatsiou, A.I., E. Bazin, and O.E. Gaggiotti, </w:t>
      </w:r>
      <w:r w:rsidRPr="005303BD">
        <w:rPr>
          <w:i/>
        </w:rPr>
        <w:t>Detection of selective sweeps in structured populations: a comparison of recent methods.</w:t>
      </w:r>
      <w:r w:rsidRPr="005303BD">
        <w:t xml:space="preserve"> Molecular Ecology, 2016. </w:t>
      </w:r>
      <w:r w:rsidRPr="005303BD">
        <w:rPr>
          <w:b/>
        </w:rPr>
        <w:t>25</w:t>
      </w:r>
      <w:r w:rsidRPr="005303BD">
        <w:t>(1): p. 89-103.</w:t>
      </w:r>
    </w:p>
    <w:p w14:paraId="2570DD07" w14:textId="77777777" w:rsidR="005303BD" w:rsidRPr="005303BD" w:rsidRDefault="005303BD" w:rsidP="005303BD">
      <w:pPr>
        <w:pStyle w:val="EndNoteBibliography"/>
        <w:spacing w:after="0"/>
        <w:ind w:left="720" w:hanging="720"/>
      </w:pPr>
      <w:r w:rsidRPr="005303BD">
        <w:t>87.</w:t>
      </w:r>
      <w:r w:rsidRPr="005303BD">
        <w:tab/>
        <w:t xml:space="preserve">Fumagalli, M. and M. Sironi, </w:t>
      </w:r>
      <w:r w:rsidRPr="005303BD">
        <w:rPr>
          <w:i/>
        </w:rPr>
        <w:t>Human genome variability, natural selection and infectious diseases.</w:t>
      </w:r>
      <w:r w:rsidRPr="005303BD">
        <w:t xml:space="preserve"> Current Opinion in Immunology, 2014. </w:t>
      </w:r>
      <w:r w:rsidRPr="005303BD">
        <w:rPr>
          <w:b/>
        </w:rPr>
        <w:t>30</w:t>
      </w:r>
      <w:r w:rsidRPr="005303BD">
        <w:t>(Supplement C): p. 9-16.</w:t>
      </w:r>
    </w:p>
    <w:p w14:paraId="09A7426A" w14:textId="77777777" w:rsidR="005303BD" w:rsidRPr="005303BD" w:rsidRDefault="005303BD" w:rsidP="005303BD">
      <w:pPr>
        <w:pStyle w:val="EndNoteBibliography"/>
        <w:spacing w:after="0"/>
        <w:ind w:left="720" w:hanging="720"/>
      </w:pPr>
      <w:r w:rsidRPr="005303BD">
        <w:t>88.</w:t>
      </w:r>
      <w:r w:rsidRPr="005303BD">
        <w:tab/>
        <w:t xml:space="preserve">Cadzow, M., J. Boocock, H.T. Nguyen, et al., </w:t>
      </w:r>
      <w:r w:rsidRPr="005303BD">
        <w:rPr>
          <w:i/>
        </w:rPr>
        <w:t>A bioinformatics workflow for detecting signatures of selection in genomic data.</w:t>
      </w:r>
      <w:r w:rsidRPr="005303BD">
        <w:t xml:space="preserve"> Frontiers in Genetics, 2014. </w:t>
      </w:r>
      <w:r w:rsidRPr="005303BD">
        <w:rPr>
          <w:b/>
        </w:rPr>
        <w:t>5</w:t>
      </w:r>
      <w:r w:rsidRPr="005303BD">
        <w:t>: p. 293.</w:t>
      </w:r>
    </w:p>
    <w:p w14:paraId="494416B9" w14:textId="77777777" w:rsidR="005303BD" w:rsidRPr="005303BD" w:rsidRDefault="005303BD" w:rsidP="005303BD">
      <w:pPr>
        <w:pStyle w:val="EndNoteBibliography"/>
        <w:spacing w:after="0"/>
        <w:ind w:left="720" w:hanging="720"/>
      </w:pPr>
      <w:r w:rsidRPr="005303BD">
        <w:t>89.</w:t>
      </w:r>
      <w:r w:rsidRPr="005303BD">
        <w:tab/>
        <w:t xml:space="preserve">Ewing, G. and J. Hermisson, </w:t>
      </w:r>
      <w:r w:rsidRPr="005303BD">
        <w:rPr>
          <w:i/>
        </w:rPr>
        <w:t>MSMS: a coalescent simulation program including recombination, demographic structure and selection at a single locus.</w:t>
      </w:r>
      <w:r w:rsidRPr="005303BD">
        <w:t xml:space="preserve"> Bioinformatics, 2010. </w:t>
      </w:r>
      <w:r w:rsidRPr="005303BD">
        <w:rPr>
          <w:b/>
        </w:rPr>
        <w:t>26</w:t>
      </w:r>
      <w:r w:rsidRPr="005303BD">
        <w:t>(16): p. 2064-2065.</w:t>
      </w:r>
    </w:p>
    <w:p w14:paraId="346AFE5C" w14:textId="6BA64948" w:rsidR="005303BD" w:rsidRPr="005303BD" w:rsidRDefault="005303BD" w:rsidP="005303BD">
      <w:pPr>
        <w:pStyle w:val="EndNoteBibliography"/>
        <w:spacing w:after="0"/>
        <w:ind w:left="720" w:hanging="720"/>
      </w:pPr>
      <w:r w:rsidRPr="005303BD">
        <w:t>90.</w:t>
      </w:r>
      <w:r w:rsidRPr="005303BD">
        <w:tab/>
        <w:t>R Core Team,</w:t>
      </w:r>
      <w:r w:rsidRPr="005303BD">
        <w:rPr>
          <w:i/>
        </w:rPr>
        <w:t xml:space="preserve"> R: A Language and Environment for Statistical Computing</w:t>
      </w:r>
      <w:r w:rsidRPr="005303BD">
        <w:t xml:space="preserve">. R Foundation for Statistical Computing, Vienna, Austria. </w:t>
      </w:r>
      <w:hyperlink r:id="rId19" w:history="1">
        <w:r w:rsidRPr="005303BD">
          <w:rPr>
            <w:rStyle w:val="Hyperlink"/>
          </w:rPr>
          <w:t>https://www.R-project.org/</w:t>
        </w:r>
      </w:hyperlink>
      <w:r w:rsidRPr="005303BD">
        <w:t xml:space="preserve"> 2017</w:t>
      </w:r>
    </w:p>
    <w:p w14:paraId="78E0FFA7" w14:textId="77777777" w:rsidR="005303BD" w:rsidRPr="005303BD" w:rsidRDefault="005303BD" w:rsidP="005303BD">
      <w:pPr>
        <w:pStyle w:val="EndNoteBibliography"/>
        <w:spacing w:after="0"/>
        <w:ind w:left="720" w:hanging="720"/>
      </w:pPr>
      <w:r w:rsidRPr="005303BD">
        <w:t>91.</w:t>
      </w:r>
      <w:r w:rsidRPr="005303BD">
        <w:tab/>
        <w:t>Hunter-Zinck, H.,</w:t>
      </w:r>
      <w:r w:rsidRPr="005303BD">
        <w:rPr>
          <w:i/>
        </w:rPr>
        <w:t xml:space="preserve"> tsel: Time to most recent common ancestor selection inference (TSel)</w:t>
      </w:r>
      <w:r w:rsidRPr="005303BD">
        <w:t>. 2014</w:t>
      </w:r>
    </w:p>
    <w:p w14:paraId="62D0818D" w14:textId="77777777" w:rsidR="005303BD" w:rsidRPr="005303BD" w:rsidRDefault="005303BD" w:rsidP="005303BD">
      <w:pPr>
        <w:pStyle w:val="EndNoteBibliography"/>
        <w:spacing w:after="0"/>
        <w:ind w:left="720" w:hanging="720"/>
      </w:pPr>
      <w:r w:rsidRPr="005303BD">
        <w:t>92.</w:t>
      </w:r>
      <w:r w:rsidRPr="005303BD">
        <w:tab/>
        <w:t xml:space="preserve">Paradis, E., J. Claude, and K. Strimmer, </w:t>
      </w:r>
      <w:r w:rsidRPr="005303BD">
        <w:rPr>
          <w:i/>
        </w:rPr>
        <w:t>APE: Analyses of Phylogenetics and Evolution in R language.</w:t>
      </w:r>
      <w:r w:rsidRPr="005303BD">
        <w:t xml:space="preserve"> Bioinformatics, 2004. </w:t>
      </w:r>
      <w:r w:rsidRPr="005303BD">
        <w:rPr>
          <w:b/>
        </w:rPr>
        <w:t>20</w:t>
      </w:r>
      <w:r w:rsidRPr="005303BD">
        <w:t>(2): p. 289-290.</w:t>
      </w:r>
    </w:p>
    <w:p w14:paraId="46B48E33" w14:textId="77777777" w:rsidR="005303BD" w:rsidRPr="005303BD" w:rsidRDefault="005303BD" w:rsidP="005303BD">
      <w:pPr>
        <w:pStyle w:val="EndNoteBibliography"/>
        <w:ind w:left="720" w:hanging="720"/>
      </w:pPr>
      <w:r w:rsidRPr="005303BD">
        <w:t>93.</w:t>
      </w:r>
      <w:r w:rsidRPr="005303BD">
        <w:tab/>
        <w:t xml:space="preserve">Robin, X., N. Turck, A. Hainard, et al., </w:t>
      </w:r>
      <w:r w:rsidRPr="005303BD">
        <w:rPr>
          <w:i/>
        </w:rPr>
        <w:t>pROC: an open-source package for R and S+ to analyze and compare ROC curves.</w:t>
      </w:r>
      <w:r w:rsidRPr="005303BD">
        <w:t xml:space="preserve"> BMC Bioinformatics, 2011. </w:t>
      </w:r>
      <w:r w:rsidRPr="005303BD">
        <w:rPr>
          <w:b/>
        </w:rPr>
        <w:t>12</w:t>
      </w:r>
      <w:r w:rsidRPr="005303BD">
        <w:t>(1): p. 77.</w:t>
      </w:r>
    </w:p>
    <w:p w14:paraId="07A4B8A6" w14:textId="4AAC1528" w:rsidR="00B84B32" w:rsidRPr="00B84B32" w:rsidRDefault="00A40AC7" w:rsidP="00FC4031">
      <w:pPr>
        <w:pStyle w:val="Heading1"/>
      </w:pPr>
      <w:r w:rsidRPr="00C87A14">
        <w:rPr>
          <w:rFonts w:ascii="Times New Roman" w:hAnsi="Times New Roman" w:cs="Times New Roman"/>
        </w:rPr>
        <w:fldChar w:fldCharType="end"/>
      </w:r>
    </w:p>
    <w:sectPr w:rsidR="00B84B32" w:rsidRPr="00B84B32" w:rsidSect="00133FE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DengXian">
    <w:altName w:val="SimSun"/>
    <w:panose1 w:val="02010600030101010101"/>
    <w:charset w:val="86"/>
    <w:family w:val="roman"/>
    <w:notTrueType/>
    <w:pitch w:val="default"/>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DengXian Light">
    <w:altName w:val="等线 Light"/>
    <w:panose1 w:val="00000000000000000000"/>
    <w:charset w:val="86"/>
    <w:family w:val="roman"/>
    <w:notTrueType/>
    <w:pitch w:val="default"/>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9CA5837"/>
    <w:multiLevelType w:val="hybridMultilevel"/>
    <w:tmpl w:val="713A4E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0FF3C4D"/>
    <w:multiLevelType w:val="hybridMultilevel"/>
    <w:tmpl w:val="E3BC52C8"/>
    <w:lvl w:ilvl="0" w:tplc="0809000F">
      <w:start w:val="1"/>
      <w:numFmt w:val="decimal"/>
      <w:lvlText w:val="%1."/>
      <w:lvlJc w:val="left"/>
      <w:pPr>
        <w:ind w:left="720" w:hanging="360"/>
      </w:pPr>
      <w:rPr>
        <w:rFonts w:hint="default"/>
        <w:b w:val="0"/>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hideSpellingErrors/>
  <w:hideGrammaticalErrors/>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 author3+&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5vxz59tqvt2siep9ztxfp2ns2dddd9t2f05&quot;&gt;Clare&amp;apos;s EndNote Library-Saved&lt;record-ids&gt;&lt;item&gt;45&lt;/item&gt;&lt;item&gt;47&lt;/item&gt;&lt;item&gt;90&lt;/item&gt;&lt;item&gt;92&lt;/item&gt;&lt;item&gt;94&lt;/item&gt;&lt;item&gt;95&lt;/item&gt;&lt;item&gt;98&lt;/item&gt;&lt;item&gt;99&lt;/item&gt;&lt;item&gt;102&lt;/item&gt;&lt;item&gt;103&lt;/item&gt;&lt;item&gt;104&lt;/item&gt;&lt;item&gt;105&lt;/item&gt;&lt;item&gt;106&lt;/item&gt;&lt;item&gt;107&lt;/item&gt;&lt;item&gt;108&lt;/item&gt;&lt;item&gt;110&lt;/item&gt;&lt;item&gt;112&lt;/item&gt;&lt;item&gt;113&lt;/item&gt;&lt;item&gt;116&lt;/item&gt;&lt;item&gt;118&lt;/item&gt;&lt;item&gt;119&lt;/item&gt;&lt;item&gt;120&lt;/item&gt;&lt;item&gt;121&lt;/item&gt;&lt;item&gt;122&lt;/item&gt;&lt;item&gt;123&lt;/item&gt;&lt;item&gt;124&lt;/item&gt;&lt;item&gt;187&lt;/item&gt;&lt;item&gt;188&lt;/item&gt;&lt;item&gt;189&lt;/item&gt;&lt;item&gt;191&lt;/item&gt;&lt;item&gt;192&lt;/item&gt;&lt;item&gt;193&lt;/item&gt;&lt;item&gt;194&lt;/item&gt;&lt;item&gt;196&lt;/item&gt;&lt;item&gt;197&lt;/item&gt;&lt;item&gt;198&lt;/item&gt;&lt;item&gt;200&lt;/item&gt;&lt;item&gt;201&lt;/item&gt;&lt;item&gt;202&lt;/item&gt;&lt;item&gt;203&lt;/item&gt;&lt;item&gt;205&lt;/item&gt;&lt;item&gt;206&lt;/item&gt;&lt;item&gt;207&lt;/item&gt;&lt;item&gt;208&lt;/item&gt;&lt;item&gt;209&lt;/item&gt;&lt;item&gt;210&lt;/item&gt;&lt;item&gt;211&lt;/item&gt;&lt;item&gt;212&lt;/item&gt;&lt;item&gt;214&lt;/item&gt;&lt;item&gt;215&lt;/item&gt;&lt;item&gt;216&lt;/item&gt;&lt;item&gt;217&lt;/item&gt;&lt;item&gt;218&lt;/item&gt;&lt;item&gt;219&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47&lt;/item&gt;&lt;item&gt;248&lt;/item&gt;&lt;item&gt;249&lt;/item&gt;&lt;item&gt;254&lt;/item&gt;&lt;item&gt;255&lt;/item&gt;&lt;item&gt;257&lt;/item&gt;&lt;item&gt;258&lt;/item&gt;&lt;item&gt;259&lt;/item&gt;&lt;item&gt;260&lt;/item&gt;&lt;item&gt;261&lt;/item&gt;&lt;item&gt;264&lt;/item&gt;&lt;item&gt;265&lt;/item&gt;&lt;/record-ids&gt;&lt;/item&gt;&lt;/Libraries&gt;"/>
  </w:docVars>
  <w:rsids>
    <w:rsidRoot w:val="00862744"/>
    <w:rsid w:val="00001216"/>
    <w:rsid w:val="0000283B"/>
    <w:rsid w:val="00005BDC"/>
    <w:rsid w:val="00005DE9"/>
    <w:rsid w:val="00007639"/>
    <w:rsid w:val="00012DE8"/>
    <w:rsid w:val="00013794"/>
    <w:rsid w:val="00013BE5"/>
    <w:rsid w:val="00016797"/>
    <w:rsid w:val="000279E1"/>
    <w:rsid w:val="00031B07"/>
    <w:rsid w:val="00036005"/>
    <w:rsid w:val="000366DE"/>
    <w:rsid w:val="00040832"/>
    <w:rsid w:val="00042089"/>
    <w:rsid w:val="0004269A"/>
    <w:rsid w:val="00042921"/>
    <w:rsid w:val="00042A9A"/>
    <w:rsid w:val="000459E7"/>
    <w:rsid w:val="00051FF3"/>
    <w:rsid w:val="00052D0C"/>
    <w:rsid w:val="000541D6"/>
    <w:rsid w:val="0005462F"/>
    <w:rsid w:val="00054B51"/>
    <w:rsid w:val="00055D3A"/>
    <w:rsid w:val="000606C8"/>
    <w:rsid w:val="000660D9"/>
    <w:rsid w:val="000725C3"/>
    <w:rsid w:val="000740FF"/>
    <w:rsid w:val="00076DEA"/>
    <w:rsid w:val="000777BA"/>
    <w:rsid w:val="000811F6"/>
    <w:rsid w:val="0008431E"/>
    <w:rsid w:val="00090541"/>
    <w:rsid w:val="0009105C"/>
    <w:rsid w:val="00091499"/>
    <w:rsid w:val="000916CB"/>
    <w:rsid w:val="00096481"/>
    <w:rsid w:val="00096BAC"/>
    <w:rsid w:val="000A45D2"/>
    <w:rsid w:val="000A4756"/>
    <w:rsid w:val="000A563B"/>
    <w:rsid w:val="000A6686"/>
    <w:rsid w:val="000A68B1"/>
    <w:rsid w:val="000A73D2"/>
    <w:rsid w:val="000A7FD4"/>
    <w:rsid w:val="000B198D"/>
    <w:rsid w:val="000B2713"/>
    <w:rsid w:val="000B37D7"/>
    <w:rsid w:val="000B4E86"/>
    <w:rsid w:val="000B5533"/>
    <w:rsid w:val="000C1306"/>
    <w:rsid w:val="000C26BB"/>
    <w:rsid w:val="000C35C5"/>
    <w:rsid w:val="000C3C21"/>
    <w:rsid w:val="000C3EB0"/>
    <w:rsid w:val="000C415B"/>
    <w:rsid w:val="000C4ED4"/>
    <w:rsid w:val="000C52EC"/>
    <w:rsid w:val="000C7B8A"/>
    <w:rsid w:val="000D1CAD"/>
    <w:rsid w:val="000D272A"/>
    <w:rsid w:val="000D3FA0"/>
    <w:rsid w:val="000D4A61"/>
    <w:rsid w:val="000D4E1A"/>
    <w:rsid w:val="000F02EA"/>
    <w:rsid w:val="000F29F4"/>
    <w:rsid w:val="000F3537"/>
    <w:rsid w:val="00103B5F"/>
    <w:rsid w:val="00105CBF"/>
    <w:rsid w:val="00111CDB"/>
    <w:rsid w:val="001160BF"/>
    <w:rsid w:val="00116635"/>
    <w:rsid w:val="00116656"/>
    <w:rsid w:val="00116A17"/>
    <w:rsid w:val="00117B81"/>
    <w:rsid w:val="001273D8"/>
    <w:rsid w:val="00133FE7"/>
    <w:rsid w:val="001340EB"/>
    <w:rsid w:val="00134EF7"/>
    <w:rsid w:val="00136E9B"/>
    <w:rsid w:val="00137494"/>
    <w:rsid w:val="001376F7"/>
    <w:rsid w:val="00141FD2"/>
    <w:rsid w:val="001432D7"/>
    <w:rsid w:val="001456B5"/>
    <w:rsid w:val="0014577A"/>
    <w:rsid w:val="00150582"/>
    <w:rsid w:val="0015214F"/>
    <w:rsid w:val="00152333"/>
    <w:rsid w:val="00156667"/>
    <w:rsid w:val="00157277"/>
    <w:rsid w:val="00157380"/>
    <w:rsid w:val="001607E1"/>
    <w:rsid w:val="00160B68"/>
    <w:rsid w:val="001626A0"/>
    <w:rsid w:val="001627E8"/>
    <w:rsid w:val="0016313A"/>
    <w:rsid w:val="0016361B"/>
    <w:rsid w:val="001715AE"/>
    <w:rsid w:val="00171F45"/>
    <w:rsid w:val="00172289"/>
    <w:rsid w:val="00176D4C"/>
    <w:rsid w:val="00177F11"/>
    <w:rsid w:val="00181AE1"/>
    <w:rsid w:val="001825AF"/>
    <w:rsid w:val="00184305"/>
    <w:rsid w:val="00194B22"/>
    <w:rsid w:val="0019580E"/>
    <w:rsid w:val="00196B22"/>
    <w:rsid w:val="001A0CF9"/>
    <w:rsid w:val="001A1C41"/>
    <w:rsid w:val="001A28E1"/>
    <w:rsid w:val="001A5700"/>
    <w:rsid w:val="001A5E82"/>
    <w:rsid w:val="001A62B9"/>
    <w:rsid w:val="001A7010"/>
    <w:rsid w:val="001B16ED"/>
    <w:rsid w:val="001B3D8C"/>
    <w:rsid w:val="001B641A"/>
    <w:rsid w:val="001C1AF0"/>
    <w:rsid w:val="001C205F"/>
    <w:rsid w:val="001C3DF3"/>
    <w:rsid w:val="001C4431"/>
    <w:rsid w:val="001C4EC5"/>
    <w:rsid w:val="001C68A2"/>
    <w:rsid w:val="001E35D5"/>
    <w:rsid w:val="001E3630"/>
    <w:rsid w:val="001E5D9C"/>
    <w:rsid w:val="001F3AC3"/>
    <w:rsid w:val="001F4B11"/>
    <w:rsid w:val="001F56B7"/>
    <w:rsid w:val="001F616E"/>
    <w:rsid w:val="001F6A55"/>
    <w:rsid w:val="002003A8"/>
    <w:rsid w:val="00201E60"/>
    <w:rsid w:val="0020282E"/>
    <w:rsid w:val="00202BE1"/>
    <w:rsid w:val="00203637"/>
    <w:rsid w:val="00203D16"/>
    <w:rsid w:val="00205CA0"/>
    <w:rsid w:val="002074AF"/>
    <w:rsid w:val="00216E1F"/>
    <w:rsid w:val="002175D4"/>
    <w:rsid w:val="00223BE6"/>
    <w:rsid w:val="002252B3"/>
    <w:rsid w:val="00226C64"/>
    <w:rsid w:val="00232437"/>
    <w:rsid w:val="00235CF9"/>
    <w:rsid w:val="002410C9"/>
    <w:rsid w:val="00243FFF"/>
    <w:rsid w:val="0024719A"/>
    <w:rsid w:val="00247D15"/>
    <w:rsid w:val="00251AE2"/>
    <w:rsid w:val="002530A3"/>
    <w:rsid w:val="002559D8"/>
    <w:rsid w:val="002578FB"/>
    <w:rsid w:val="002652DF"/>
    <w:rsid w:val="002661FB"/>
    <w:rsid w:val="00270A59"/>
    <w:rsid w:val="00271D8F"/>
    <w:rsid w:val="0027324A"/>
    <w:rsid w:val="002735B4"/>
    <w:rsid w:val="0027495F"/>
    <w:rsid w:val="002749DB"/>
    <w:rsid w:val="00274AC2"/>
    <w:rsid w:val="00276452"/>
    <w:rsid w:val="00281F2F"/>
    <w:rsid w:val="00284B25"/>
    <w:rsid w:val="002859C8"/>
    <w:rsid w:val="00285FB1"/>
    <w:rsid w:val="0028602F"/>
    <w:rsid w:val="002875D2"/>
    <w:rsid w:val="00290610"/>
    <w:rsid w:val="00290F2B"/>
    <w:rsid w:val="00292615"/>
    <w:rsid w:val="00293D84"/>
    <w:rsid w:val="00294258"/>
    <w:rsid w:val="00294B03"/>
    <w:rsid w:val="002955A5"/>
    <w:rsid w:val="00295F41"/>
    <w:rsid w:val="002A058D"/>
    <w:rsid w:val="002A1AA5"/>
    <w:rsid w:val="002A2F2F"/>
    <w:rsid w:val="002A5DC4"/>
    <w:rsid w:val="002B0239"/>
    <w:rsid w:val="002B032F"/>
    <w:rsid w:val="002B0790"/>
    <w:rsid w:val="002B1CBB"/>
    <w:rsid w:val="002B3A22"/>
    <w:rsid w:val="002C27A8"/>
    <w:rsid w:val="002C2EF5"/>
    <w:rsid w:val="002D4224"/>
    <w:rsid w:val="002D53CD"/>
    <w:rsid w:val="002E3F32"/>
    <w:rsid w:val="002E3F87"/>
    <w:rsid w:val="002E53AF"/>
    <w:rsid w:val="002E691B"/>
    <w:rsid w:val="002E7844"/>
    <w:rsid w:val="002E7C37"/>
    <w:rsid w:val="002F0D2F"/>
    <w:rsid w:val="002F379D"/>
    <w:rsid w:val="002F4447"/>
    <w:rsid w:val="002F4AD4"/>
    <w:rsid w:val="002F54DB"/>
    <w:rsid w:val="00300606"/>
    <w:rsid w:val="00300907"/>
    <w:rsid w:val="00304D04"/>
    <w:rsid w:val="00306265"/>
    <w:rsid w:val="003073D2"/>
    <w:rsid w:val="00311447"/>
    <w:rsid w:val="00317B87"/>
    <w:rsid w:val="003211AE"/>
    <w:rsid w:val="00327A6C"/>
    <w:rsid w:val="00327CF2"/>
    <w:rsid w:val="00327EF4"/>
    <w:rsid w:val="00330C75"/>
    <w:rsid w:val="00331183"/>
    <w:rsid w:val="00331EB4"/>
    <w:rsid w:val="003345FF"/>
    <w:rsid w:val="0033515E"/>
    <w:rsid w:val="00341357"/>
    <w:rsid w:val="00341FD1"/>
    <w:rsid w:val="00342B31"/>
    <w:rsid w:val="00343D05"/>
    <w:rsid w:val="0034446B"/>
    <w:rsid w:val="0034778E"/>
    <w:rsid w:val="0035489F"/>
    <w:rsid w:val="00360315"/>
    <w:rsid w:val="003615B9"/>
    <w:rsid w:val="00361D19"/>
    <w:rsid w:val="0036289A"/>
    <w:rsid w:val="003628FF"/>
    <w:rsid w:val="00363FD6"/>
    <w:rsid w:val="00371062"/>
    <w:rsid w:val="00375A03"/>
    <w:rsid w:val="003768AB"/>
    <w:rsid w:val="003774C6"/>
    <w:rsid w:val="00380140"/>
    <w:rsid w:val="0038578E"/>
    <w:rsid w:val="003866C9"/>
    <w:rsid w:val="00391A6E"/>
    <w:rsid w:val="003949D8"/>
    <w:rsid w:val="00394B54"/>
    <w:rsid w:val="003A0B44"/>
    <w:rsid w:val="003A47F4"/>
    <w:rsid w:val="003B22AF"/>
    <w:rsid w:val="003B4F7C"/>
    <w:rsid w:val="003D4378"/>
    <w:rsid w:val="003D439D"/>
    <w:rsid w:val="003D4ED7"/>
    <w:rsid w:val="003D5AD4"/>
    <w:rsid w:val="003D61A5"/>
    <w:rsid w:val="003D7BAE"/>
    <w:rsid w:val="003E0D32"/>
    <w:rsid w:val="003E29C7"/>
    <w:rsid w:val="003E735C"/>
    <w:rsid w:val="003F0637"/>
    <w:rsid w:val="003F4602"/>
    <w:rsid w:val="003F4CBE"/>
    <w:rsid w:val="003F5B82"/>
    <w:rsid w:val="003F5F7E"/>
    <w:rsid w:val="003F697B"/>
    <w:rsid w:val="003F71D4"/>
    <w:rsid w:val="00400CDF"/>
    <w:rsid w:val="00404955"/>
    <w:rsid w:val="004049E4"/>
    <w:rsid w:val="0040538D"/>
    <w:rsid w:val="00405F25"/>
    <w:rsid w:val="00410963"/>
    <w:rsid w:val="00411DF3"/>
    <w:rsid w:val="00413173"/>
    <w:rsid w:val="00413BF8"/>
    <w:rsid w:val="00414C17"/>
    <w:rsid w:val="00415815"/>
    <w:rsid w:val="00415CD8"/>
    <w:rsid w:val="00415F2E"/>
    <w:rsid w:val="00417780"/>
    <w:rsid w:val="004215AE"/>
    <w:rsid w:val="00422700"/>
    <w:rsid w:val="00423465"/>
    <w:rsid w:val="004253E7"/>
    <w:rsid w:val="004268EE"/>
    <w:rsid w:val="00427903"/>
    <w:rsid w:val="00430CDE"/>
    <w:rsid w:val="00431424"/>
    <w:rsid w:val="00432A9C"/>
    <w:rsid w:val="0043700A"/>
    <w:rsid w:val="004407E2"/>
    <w:rsid w:val="0044566A"/>
    <w:rsid w:val="00451AC3"/>
    <w:rsid w:val="004546E9"/>
    <w:rsid w:val="00456EB9"/>
    <w:rsid w:val="00457EB4"/>
    <w:rsid w:val="004616E1"/>
    <w:rsid w:val="00461CD5"/>
    <w:rsid w:val="00465AA8"/>
    <w:rsid w:val="00466BC3"/>
    <w:rsid w:val="00467502"/>
    <w:rsid w:val="0046753E"/>
    <w:rsid w:val="00472285"/>
    <w:rsid w:val="004748DB"/>
    <w:rsid w:val="00477219"/>
    <w:rsid w:val="004811FC"/>
    <w:rsid w:val="0048159A"/>
    <w:rsid w:val="00481A38"/>
    <w:rsid w:val="00482A31"/>
    <w:rsid w:val="00483259"/>
    <w:rsid w:val="00483BA6"/>
    <w:rsid w:val="00484966"/>
    <w:rsid w:val="00485ED1"/>
    <w:rsid w:val="00487FA3"/>
    <w:rsid w:val="00491C41"/>
    <w:rsid w:val="00494D10"/>
    <w:rsid w:val="00496CB9"/>
    <w:rsid w:val="004A066C"/>
    <w:rsid w:val="004A1BEB"/>
    <w:rsid w:val="004A2812"/>
    <w:rsid w:val="004A28F3"/>
    <w:rsid w:val="004A3A53"/>
    <w:rsid w:val="004A3BDD"/>
    <w:rsid w:val="004A4761"/>
    <w:rsid w:val="004A5F87"/>
    <w:rsid w:val="004A7113"/>
    <w:rsid w:val="004A7D36"/>
    <w:rsid w:val="004B2137"/>
    <w:rsid w:val="004B22DD"/>
    <w:rsid w:val="004B55D6"/>
    <w:rsid w:val="004C57A5"/>
    <w:rsid w:val="004C7E57"/>
    <w:rsid w:val="004D23E8"/>
    <w:rsid w:val="004D3BDE"/>
    <w:rsid w:val="004D5279"/>
    <w:rsid w:val="004D72F6"/>
    <w:rsid w:val="004D76B1"/>
    <w:rsid w:val="004E2C4E"/>
    <w:rsid w:val="004E2C78"/>
    <w:rsid w:val="004E3E2E"/>
    <w:rsid w:val="004E6CB7"/>
    <w:rsid w:val="004F03CC"/>
    <w:rsid w:val="004F0567"/>
    <w:rsid w:val="004F33D8"/>
    <w:rsid w:val="004F3B52"/>
    <w:rsid w:val="004F3D03"/>
    <w:rsid w:val="004F41B9"/>
    <w:rsid w:val="004F6ED2"/>
    <w:rsid w:val="004F6EED"/>
    <w:rsid w:val="00500392"/>
    <w:rsid w:val="00500A90"/>
    <w:rsid w:val="005024F6"/>
    <w:rsid w:val="00504C0C"/>
    <w:rsid w:val="00506FCF"/>
    <w:rsid w:val="00512181"/>
    <w:rsid w:val="00514974"/>
    <w:rsid w:val="00516C6A"/>
    <w:rsid w:val="005170D1"/>
    <w:rsid w:val="00517D95"/>
    <w:rsid w:val="00520EC4"/>
    <w:rsid w:val="00523D0B"/>
    <w:rsid w:val="005257DB"/>
    <w:rsid w:val="00525B3C"/>
    <w:rsid w:val="005260CF"/>
    <w:rsid w:val="005303BD"/>
    <w:rsid w:val="00530822"/>
    <w:rsid w:val="00531EF0"/>
    <w:rsid w:val="00535897"/>
    <w:rsid w:val="00541DAD"/>
    <w:rsid w:val="005424E3"/>
    <w:rsid w:val="00542606"/>
    <w:rsid w:val="00542B18"/>
    <w:rsid w:val="005523D3"/>
    <w:rsid w:val="00552C0F"/>
    <w:rsid w:val="00553B0F"/>
    <w:rsid w:val="00555DEA"/>
    <w:rsid w:val="00560A10"/>
    <w:rsid w:val="00561458"/>
    <w:rsid w:val="00564453"/>
    <w:rsid w:val="00564E83"/>
    <w:rsid w:val="00566B78"/>
    <w:rsid w:val="0057159B"/>
    <w:rsid w:val="005721C5"/>
    <w:rsid w:val="00572E28"/>
    <w:rsid w:val="00574766"/>
    <w:rsid w:val="005829DA"/>
    <w:rsid w:val="00584E55"/>
    <w:rsid w:val="00584EE9"/>
    <w:rsid w:val="00585566"/>
    <w:rsid w:val="00587C4B"/>
    <w:rsid w:val="00591983"/>
    <w:rsid w:val="00592BD5"/>
    <w:rsid w:val="005948C6"/>
    <w:rsid w:val="00595B6C"/>
    <w:rsid w:val="005A197B"/>
    <w:rsid w:val="005A2180"/>
    <w:rsid w:val="005A3B8F"/>
    <w:rsid w:val="005A4610"/>
    <w:rsid w:val="005A4888"/>
    <w:rsid w:val="005A4954"/>
    <w:rsid w:val="005A57F5"/>
    <w:rsid w:val="005A6110"/>
    <w:rsid w:val="005A79D2"/>
    <w:rsid w:val="005B004E"/>
    <w:rsid w:val="005B1D96"/>
    <w:rsid w:val="005B3208"/>
    <w:rsid w:val="005B367F"/>
    <w:rsid w:val="005B41AD"/>
    <w:rsid w:val="005B4C25"/>
    <w:rsid w:val="005B651C"/>
    <w:rsid w:val="005C060C"/>
    <w:rsid w:val="005C0EE6"/>
    <w:rsid w:val="005C2280"/>
    <w:rsid w:val="005D0ABE"/>
    <w:rsid w:val="005D18C6"/>
    <w:rsid w:val="005D2772"/>
    <w:rsid w:val="005D4E8C"/>
    <w:rsid w:val="005D6C33"/>
    <w:rsid w:val="005E2AF6"/>
    <w:rsid w:val="005E341F"/>
    <w:rsid w:val="005E458E"/>
    <w:rsid w:val="005E5A40"/>
    <w:rsid w:val="005E61EB"/>
    <w:rsid w:val="005E6D19"/>
    <w:rsid w:val="005F016F"/>
    <w:rsid w:val="005F5FBD"/>
    <w:rsid w:val="005F66BC"/>
    <w:rsid w:val="005F70FA"/>
    <w:rsid w:val="00600780"/>
    <w:rsid w:val="00606F63"/>
    <w:rsid w:val="0061005D"/>
    <w:rsid w:val="00613C5F"/>
    <w:rsid w:val="006144FF"/>
    <w:rsid w:val="006146FE"/>
    <w:rsid w:val="006173B9"/>
    <w:rsid w:val="0062219D"/>
    <w:rsid w:val="00625049"/>
    <w:rsid w:val="0062669F"/>
    <w:rsid w:val="0063141B"/>
    <w:rsid w:val="00634E12"/>
    <w:rsid w:val="00635D88"/>
    <w:rsid w:val="00637CA0"/>
    <w:rsid w:val="006411A7"/>
    <w:rsid w:val="00641807"/>
    <w:rsid w:val="006442F1"/>
    <w:rsid w:val="00644AA9"/>
    <w:rsid w:val="006522F2"/>
    <w:rsid w:val="00653B2B"/>
    <w:rsid w:val="00657469"/>
    <w:rsid w:val="00660D82"/>
    <w:rsid w:val="00664A47"/>
    <w:rsid w:val="00665434"/>
    <w:rsid w:val="00666F38"/>
    <w:rsid w:val="00667FB1"/>
    <w:rsid w:val="00670864"/>
    <w:rsid w:val="00675C3C"/>
    <w:rsid w:val="006764AF"/>
    <w:rsid w:val="00677420"/>
    <w:rsid w:val="00680595"/>
    <w:rsid w:val="00681D8A"/>
    <w:rsid w:val="0068212A"/>
    <w:rsid w:val="00683A24"/>
    <w:rsid w:val="00684637"/>
    <w:rsid w:val="00686CCD"/>
    <w:rsid w:val="00690788"/>
    <w:rsid w:val="00693879"/>
    <w:rsid w:val="00695565"/>
    <w:rsid w:val="006955AC"/>
    <w:rsid w:val="006A167F"/>
    <w:rsid w:val="006A546C"/>
    <w:rsid w:val="006A5811"/>
    <w:rsid w:val="006A7554"/>
    <w:rsid w:val="006A7906"/>
    <w:rsid w:val="006B0D4C"/>
    <w:rsid w:val="006B0FBF"/>
    <w:rsid w:val="006B4F24"/>
    <w:rsid w:val="006B7679"/>
    <w:rsid w:val="006C321E"/>
    <w:rsid w:val="006C3544"/>
    <w:rsid w:val="006C63FE"/>
    <w:rsid w:val="006C7214"/>
    <w:rsid w:val="006C7485"/>
    <w:rsid w:val="006C7FB9"/>
    <w:rsid w:val="006D2402"/>
    <w:rsid w:val="006D318C"/>
    <w:rsid w:val="006D68FB"/>
    <w:rsid w:val="006D7795"/>
    <w:rsid w:val="006E1CF8"/>
    <w:rsid w:val="006E2F85"/>
    <w:rsid w:val="006E3638"/>
    <w:rsid w:val="006E76A1"/>
    <w:rsid w:val="006F1B2F"/>
    <w:rsid w:val="006F2961"/>
    <w:rsid w:val="006F3DF7"/>
    <w:rsid w:val="006F5A4F"/>
    <w:rsid w:val="006F69AB"/>
    <w:rsid w:val="006F6C1D"/>
    <w:rsid w:val="006F7927"/>
    <w:rsid w:val="006F7E3C"/>
    <w:rsid w:val="00700254"/>
    <w:rsid w:val="00702DF5"/>
    <w:rsid w:val="00704AF0"/>
    <w:rsid w:val="00705EB5"/>
    <w:rsid w:val="007105A8"/>
    <w:rsid w:val="00711210"/>
    <w:rsid w:val="00711227"/>
    <w:rsid w:val="007117B5"/>
    <w:rsid w:val="00711C88"/>
    <w:rsid w:val="00711CDB"/>
    <w:rsid w:val="00715071"/>
    <w:rsid w:val="00717805"/>
    <w:rsid w:val="007239F1"/>
    <w:rsid w:val="0072459F"/>
    <w:rsid w:val="00725E21"/>
    <w:rsid w:val="00730061"/>
    <w:rsid w:val="00730645"/>
    <w:rsid w:val="00735438"/>
    <w:rsid w:val="007379CB"/>
    <w:rsid w:val="00744183"/>
    <w:rsid w:val="00744410"/>
    <w:rsid w:val="007479FD"/>
    <w:rsid w:val="00752B10"/>
    <w:rsid w:val="0075670E"/>
    <w:rsid w:val="00756B84"/>
    <w:rsid w:val="007604BA"/>
    <w:rsid w:val="0076052A"/>
    <w:rsid w:val="00762AAD"/>
    <w:rsid w:val="00762B2D"/>
    <w:rsid w:val="00766755"/>
    <w:rsid w:val="00767857"/>
    <w:rsid w:val="007713BD"/>
    <w:rsid w:val="007741B4"/>
    <w:rsid w:val="00774F02"/>
    <w:rsid w:val="00776F47"/>
    <w:rsid w:val="00781DAC"/>
    <w:rsid w:val="00782A0A"/>
    <w:rsid w:val="007837DB"/>
    <w:rsid w:val="00792D43"/>
    <w:rsid w:val="00793093"/>
    <w:rsid w:val="0079567E"/>
    <w:rsid w:val="00796504"/>
    <w:rsid w:val="007A1C3B"/>
    <w:rsid w:val="007A43EA"/>
    <w:rsid w:val="007A6B17"/>
    <w:rsid w:val="007B0456"/>
    <w:rsid w:val="007B09F8"/>
    <w:rsid w:val="007B3BEE"/>
    <w:rsid w:val="007B4B7A"/>
    <w:rsid w:val="007B554F"/>
    <w:rsid w:val="007B5ED4"/>
    <w:rsid w:val="007B65DB"/>
    <w:rsid w:val="007B74D8"/>
    <w:rsid w:val="007B79A6"/>
    <w:rsid w:val="007C0274"/>
    <w:rsid w:val="007C07AE"/>
    <w:rsid w:val="007C12FB"/>
    <w:rsid w:val="007C36AF"/>
    <w:rsid w:val="007C4F42"/>
    <w:rsid w:val="007C51C8"/>
    <w:rsid w:val="007D48A4"/>
    <w:rsid w:val="007D504D"/>
    <w:rsid w:val="007D591F"/>
    <w:rsid w:val="007E33F6"/>
    <w:rsid w:val="007E3F44"/>
    <w:rsid w:val="007E4054"/>
    <w:rsid w:val="007E5162"/>
    <w:rsid w:val="007F0A5A"/>
    <w:rsid w:val="007F5B3B"/>
    <w:rsid w:val="008040D0"/>
    <w:rsid w:val="0080558F"/>
    <w:rsid w:val="00806DAF"/>
    <w:rsid w:val="00807503"/>
    <w:rsid w:val="00810B0F"/>
    <w:rsid w:val="00815519"/>
    <w:rsid w:val="00816A6D"/>
    <w:rsid w:val="008175EF"/>
    <w:rsid w:val="00823698"/>
    <w:rsid w:val="00831D75"/>
    <w:rsid w:val="008336B6"/>
    <w:rsid w:val="00834D73"/>
    <w:rsid w:val="008350D5"/>
    <w:rsid w:val="008362E0"/>
    <w:rsid w:val="00837B0E"/>
    <w:rsid w:val="0084135F"/>
    <w:rsid w:val="00843A43"/>
    <w:rsid w:val="00844B73"/>
    <w:rsid w:val="00844C82"/>
    <w:rsid w:val="00845150"/>
    <w:rsid w:val="00851769"/>
    <w:rsid w:val="0085569C"/>
    <w:rsid w:val="00856238"/>
    <w:rsid w:val="00857C4F"/>
    <w:rsid w:val="00857C98"/>
    <w:rsid w:val="00862744"/>
    <w:rsid w:val="008722C1"/>
    <w:rsid w:val="0087337C"/>
    <w:rsid w:val="00874BBF"/>
    <w:rsid w:val="00881E08"/>
    <w:rsid w:val="00882299"/>
    <w:rsid w:val="0088253E"/>
    <w:rsid w:val="00882B91"/>
    <w:rsid w:val="00883F39"/>
    <w:rsid w:val="00885B81"/>
    <w:rsid w:val="00886C48"/>
    <w:rsid w:val="00887A18"/>
    <w:rsid w:val="0089296B"/>
    <w:rsid w:val="00894D15"/>
    <w:rsid w:val="008A093D"/>
    <w:rsid w:val="008A2F99"/>
    <w:rsid w:val="008A5E9C"/>
    <w:rsid w:val="008B2CEB"/>
    <w:rsid w:val="008B2EA8"/>
    <w:rsid w:val="008B7140"/>
    <w:rsid w:val="008C04EC"/>
    <w:rsid w:val="008C3CCE"/>
    <w:rsid w:val="008C488F"/>
    <w:rsid w:val="008C4E56"/>
    <w:rsid w:val="008C54D1"/>
    <w:rsid w:val="008C7038"/>
    <w:rsid w:val="008D4107"/>
    <w:rsid w:val="008E5AF2"/>
    <w:rsid w:val="008F035D"/>
    <w:rsid w:val="008F0595"/>
    <w:rsid w:val="008F0CA8"/>
    <w:rsid w:val="008F2609"/>
    <w:rsid w:val="008F35A1"/>
    <w:rsid w:val="008F3D8A"/>
    <w:rsid w:val="008F43E7"/>
    <w:rsid w:val="008F464B"/>
    <w:rsid w:val="008F5086"/>
    <w:rsid w:val="00901FA5"/>
    <w:rsid w:val="00905B04"/>
    <w:rsid w:val="00905EC4"/>
    <w:rsid w:val="00907608"/>
    <w:rsid w:val="00910EC2"/>
    <w:rsid w:val="00912313"/>
    <w:rsid w:val="009132C8"/>
    <w:rsid w:val="00913930"/>
    <w:rsid w:val="009147FB"/>
    <w:rsid w:val="00916397"/>
    <w:rsid w:val="00920300"/>
    <w:rsid w:val="00923CD4"/>
    <w:rsid w:val="00926F20"/>
    <w:rsid w:val="009275AD"/>
    <w:rsid w:val="00930167"/>
    <w:rsid w:val="00930AC8"/>
    <w:rsid w:val="00932F5D"/>
    <w:rsid w:val="00932FA0"/>
    <w:rsid w:val="00935979"/>
    <w:rsid w:val="00935DB0"/>
    <w:rsid w:val="0093716D"/>
    <w:rsid w:val="009373AC"/>
    <w:rsid w:val="00946DDD"/>
    <w:rsid w:val="009474F0"/>
    <w:rsid w:val="00954534"/>
    <w:rsid w:val="00956695"/>
    <w:rsid w:val="00957CC3"/>
    <w:rsid w:val="00957F03"/>
    <w:rsid w:val="00961512"/>
    <w:rsid w:val="009710AC"/>
    <w:rsid w:val="009711B6"/>
    <w:rsid w:val="00971A53"/>
    <w:rsid w:val="00972051"/>
    <w:rsid w:val="00972E2D"/>
    <w:rsid w:val="009755B6"/>
    <w:rsid w:val="0097572C"/>
    <w:rsid w:val="00976582"/>
    <w:rsid w:val="009800AB"/>
    <w:rsid w:val="009823C3"/>
    <w:rsid w:val="00983917"/>
    <w:rsid w:val="0098585F"/>
    <w:rsid w:val="00985A35"/>
    <w:rsid w:val="0098774B"/>
    <w:rsid w:val="00987F90"/>
    <w:rsid w:val="00990E31"/>
    <w:rsid w:val="00995335"/>
    <w:rsid w:val="0099677E"/>
    <w:rsid w:val="009A191E"/>
    <w:rsid w:val="009A2552"/>
    <w:rsid w:val="009A299B"/>
    <w:rsid w:val="009A2D1A"/>
    <w:rsid w:val="009B0FCE"/>
    <w:rsid w:val="009B2128"/>
    <w:rsid w:val="009B4A50"/>
    <w:rsid w:val="009B707D"/>
    <w:rsid w:val="009C3550"/>
    <w:rsid w:val="009C3E21"/>
    <w:rsid w:val="009C45ED"/>
    <w:rsid w:val="009D01FE"/>
    <w:rsid w:val="009D6AD0"/>
    <w:rsid w:val="009D73FB"/>
    <w:rsid w:val="009E0B15"/>
    <w:rsid w:val="009E1609"/>
    <w:rsid w:val="009E2F9F"/>
    <w:rsid w:val="009E372A"/>
    <w:rsid w:val="009E5F58"/>
    <w:rsid w:val="009E600E"/>
    <w:rsid w:val="009E68A2"/>
    <w:rsid w:val="009E6E10"/>
    <w:rsid w:val="009E7627"/>
    <w:rsid w:val="009F4097"/>
    <w:rsid w:val="009F5C0E"/>
    <w:rsid w:val="009F6E0B"/>
    <w:rsid w:val="00A0446E"/>
    <w:rsid w:val="00A10095"/>
    <w:rsid w:val="00A10688"/>
    <w:rsid w:val="00A1110D"/>
    <w:rsid w:val="00A151D5"/>
    <w:rsid w:val="00A2277C"/>
    <w:rsid w:val="00A23C20"/>
    <w:rsid w:val="00A242BC"/>
    <w:rsid w:val="00A243D9"/>
    <w:rsid w:val="00A24585"/>
    <w:rsid w:val="00A260F6"/>
    <w:rsid w:val="00A310FE"/>
    <w:rsid w:val="00A35A99"/>
    <w:rsid w:val="00A3753F"/>
    <w:rsid w:val="00A40AC7"/>
    <w:rsid w:val="00A41869"/>
    <w:rsid w:val="00A422BE"/>
    <w:rsid w:val="00A422E1"/>
    <w:rsid w:val="00A46BCA"/>
    <w:rsid w:val="00A47974"/>
    <w:rsid w:val="00A50F46"/>
    <w:rsid w:val="00A602FE"/>
    <w:rsid w:val="00A62865"/>
    <w:rsid w:val="00A656FC"/>
    <w:rsid w:val="00A65AD6"/>
    <w:rsid w:val="00A70A00"/>
    <w:rsid w:val="00A70ED1"/>
    <w:rsid w:val="00A74FA2"/>
    <w:rsid w:val="00A752F3"/>
    <w:rsid w:val="00A7671A"/>
    <w:rsid w:val="00A81274"/>
    <w:rsid w:val="00A81706"/>
    <w:rsid w:val="00A81DBC"/>
    <w:rsid w:val="00A86F62"/>
    <w:rsid w:val="00A91EA9"/>
    <w:rsid w:val="00A93E05"/>
    <w:rsid w:val="00A9428C"/>
    <w:rsid w:val="00A95055"/>
    <w:rsid w:val="00A95EB7"/>
    <w:rsid w:val="00A95FFA"/>
    <w:rsid w:val="00A96493"/>
    <w:rsid w:val="00AA028F"/>
    <w:rsid w:val="00AA5A4C"/>
    <w:rsid w:val="00AA61F2"/>
    <w:rsid w:val="00AB2676"/>
    <w:rsid w:val="00AB5D0E"/>
    <w:rsid w:val="00AB646A"/>
    <w:rsid w:val="00AB742A"/>
    <w:rsid w:val="00AC2BE6"/>
    <w:rsid w:val="00AC2DD4"/>
    <w:rsid w:val="00AC4C1F"/>
    <w:rsid w:val="00AC5594"/>
    <w:rsid w:val="00AD1ABC"/>
    <w:rsid w:val="00AD1B7A"/>
    <w:rsid w:val="00AD25F0"/>
    <w:rsid w:val="00AD5783"/>
    <w:rsid w:val="00AD7499"/>
    <w:rsid w:val="00AD7AD2"/>
    <w:rsid w:val="00AE0920"/>
    <w:rsid w:val="00AE11B1"/>
    <w:rsid w:val="00AE14D0"/>
    <w:rsid w:val="00AE1FEE"/>
    <w:rsid w:val="00AE3ADB"/>
    <w:rsid w:val="00AF007B"/>
    <w:rsid w:val="00AF1ACC"/>
    <w:rsid w:val="00AF3501"/>
    <w:rsid w:val="00AF3789"/>
    <w:rsid w:val="00AF7C2B"/>
    <w:rsid w:val="00B0044B"/>
    <w:rsid w:val="00B015AE"/>
    <w:rsid w:val="00B01844"/>
    <w:rsid w:val="00B02CF1"/>
    <w:rsid w:val="00B03772"/>
    <w:rsid w:val="00B03AA3"/>
    <w:rsid w:val="00B03E1F"/>
    <w:rsid w:val="00B07B7F"/>
    <w:rsid w:val="00B11C6B"/>
    <w:rsid w:val="00B12FFD"/>
    <w:rsid w:val="00B145EF"/>
    <w:rsid w:val="00B15357"/>
    <w:rsid w:val="00B2099E"/>
    <w:rsid w:val="00B27CC0"/>
    <w:rsid w:val="00B30694"/>
    <w:rsid w:val="00B33E30"/>
    <w:rsid w:val="00B369FE"/>
    <w:rsid w:val="00B4149C"/>
    <w:rsid w:val="00B42D3A"/>
    <w:rsid w:val="00B45705"/>
    <w:rsid w:val="00B46573"/>
    <w:rsid w:val="00B510DD"/>
    <w:rsid w:val="00B514E0"/>
    <w:rsid w:val="00B51E15"/>
    <w:rsid w:val="00B52E81"/>
    <w:rsid w:val="00B5375A"/>
    <w:rsid w:val="00B62B17"/>
    <w:rsid w:val="00B70393"/>
    <w:rsid w:val="00B70936"/>
    <w:rsid w:val="00B76805"/>
    <w:rsid w:val="00B77968"/>
    <w:rsid w:val="00B814F1"/>
    <w:rsid w:val="00B82041"/>
    <w:rsid w:val="00B829E9"/>
    <w:rsid w:val="00B82CDF"/>
    <w:rsid w:val="00B839CC"/>
    <w:rsid w:val="00B84B32"/>
    <w:rsid w:val="00B860A9"/>
    <w:rsid w:val="00B86EFD"/>
    <w:rsid w:val="00B90552"/>
    <w:rsid w:val="00B906AA"/>
    <w:rsid w:val="00B9288A"/>
    <w:rsid w:val="00B931F8"/>
    <w:rsid w:val="00B93C9F"/>
    <w:rsid w:val="00BA1F61"/>
    <w:rsid w:val="00BA6BBD"/>
    <w:rsid w:val="00BB40D5"/>
    <w:rsid w:val="00BB430E"/>
    <w:rsid w:val="00BB6294"/>
    <w:rsid w:val="00BB717A"/>
    <w:rsid w:val="00BB7686"/>
    <w:rsid w:val="00BC5777"/>
    <w:rsid w:val="00BC5FB9"/>
    <w:rsid w:val="00BC7848"/>
    <w:rsid w:val="00BC7A10"/>
    <w:rsid w:val="00BD1E17"/>
    <w:rsid w:val="00BD1EA6"/>
    <w:rsid w:val="00BD4F1D"/>
    <w:rsid w:val="00BE19A8"/>
    <w:rsid w:val="00BE5623"/>
    <w:rsid w:val="00BF0E57"/>
    <w:rsid w:val="00BF10BC"/>
    <w:rsid w:val="00BF3261"/>
    <w:rsid w:val="00BF5A0F"/>
    <w:rsid w:val="00BF7693"/>
    <w:rsid w:val="00C003C8"/>
    <w:rsid w:val="00C0092C"/>
    <w:rsid w:val="00C016DB"/>
    <w:rsid w:val="00C01BC5"/>
    <w:rsid w:val="00C02852"/>
    <w:rsid w:val="00C103DA"/>
    <w:rsid w:val="00C12023"/>
    <w:rsid w:val="00C121D0"/>
    <w:rsid w:val="00C13B1D"/>
    <w:rsid w:val="00C147C8"/>
    <w:rsid w:val="00C163DA"/>
    <w:rsid w:val="00C16C23"/>
    <w:rsid w:val="00C17A3A"/>
    <w:rsid w:val="00C17A51"/>
    <w:rsid w:val="00C212FC"/>
    <w:rsid w:val="00C23F50"/>
    <w:rsid w:val="00C278F4"/>
    <w:rsid w:val="00C2795A"/>
    <w:rsid w:val="00C27B56"/>
    <w:rsid w:val="00C35396"/>
    <w:rsid w:val="00C375CF"/>
    <w:rsid w:val="00C4032E"/>
    <w:rsid w:val="00C43558"/>
    <w:rsid w:val="00C44C5C"/>
    <w:rsid w:val="00C44F11"/>
    <w:rsid w:val="00C501CF"/>
    <w:rsid w:val="00C545D1"/>
    <w:rsid w:val="00C54638"/>
    <w:rsid w:val="00C55752"/>
    <w:rsid w:val="00C55BA8"/>
    <w:rsid w:val="00C56A72"/>
    <w:rsid w:val="00C56C27"/>
    <w:rsid w:val="00C57BD3"/>
    <w:rsid w:val="00C648C7"/>
    <w:rsid w:val="00C64CA6"/>
    <w:rsid w:val="00C67F10"/>
    <w:rsid w:val="00C71D04"/>
    <w:rsid w:val="00C75067"/>
    <w:rsid w:val="00C766EE"/>
    <w:rsid w:val="00C800D2"/>
    <w:rsid w:val="00C805F7"/>
    <w:rsid w:val="00C82829"/>
    <w:rsid w:val="00C82D14"/>
    <w:rsid w:val="00C87A14"/>
    <w:rsid w:val="00C87C6B"/>
    <w:rsid w:val="00C93122"/>
    <w:rsid w:val="00C94951"/>
    <w:rsid w:val="00C94DDD"/>
    <w:rsid w:val="00C96864"/>
    <w:rsid w:val="00C97FF6"/>
    <w:rsid w:val="00CA2A41"/>
    <w:rsid w:val="00CA51A5"/>
    <w:rsid w:val="00CB073E"/>
    <w:rsid w:val="00CB2696"/>
    <w:rsid w:val="00CC1834"/>
    <w:rsid w:val="00CC36F3"/>
    <w:rsid w:val="00CC40DD"/>
    <w:rsid w:val="00CC590A"/>
    <w:rsid w:val="00CD36D4"/>
    <w:rsid w:val="00CD5AD9"/>
    <w:rsid w:val="00CD6840"/>
    <w:rsid w:val="00CE1A2D"/>
    <w:rsid w:val="00CE7326"/>
    <w:rsid w:val="00CF4124"/>
    <w:rsid w:val="00CF6829"/>
    <w:rsid w:val="00CF7E2A"/>
    <w:rsid w:val="00D023E0"/>
    <w:rsid w:val="00D03005"/>
    <w:rsid w:val="00D054BC"/>
    <w:rsid w:val="00D05FEC"/>
    <w:rsid w:val="00D06432"/>
    <w:rsid w:val="00D07A03"/>
    <w:rsid w:val="00D109D9"/>
    <w:rsid w:val="00D10B73"/>
    <w:rsid w:val="00D12955"/>
    <w:rsid w:val="00D14279"/>
    <w:rsid w:val="00D1650E"/>
    <w:rsid w:val="00D17685"/>
    <w:rsid w:val="00D178AE"/>
    <w:rsid w:val="00D20B23"/>
    <w:rsid w:val="00D20E05"/>
    <w:rsid w:val="00D214DA"/>
    <w:rsid w:val="00D21871"/>
    <w:rsid w:val="00D2380F"/>
    <w:rsid w:val="00D24914"/>
    <w:rsid w:val="00D24D8E"/>
    <w:rsid w:val="00D24E82"/>
    <w:rsid w:val="00D2527A"/>
    <w:rsid w:val="00D309DF"/>
    <w:rsid w:val="00D32458"/>
    <w:rsid w:val="00D32E88"/>
    <w:rsid w:val="00D331B0"/>
    <w:rsid w:val="00D334C6"/>
    <w:rsid w:val="00D33E41"/>
    <w:rsid w:val="00D355E6"/>
    <w:rsid w:val="00D45A61"/>
    <w:rsid w:val="00D47492"/>
    <w:rsid w:val="00D5545E"/>
    <w:rsid w:val="00D613D2"/>
    <w:rsid w:val="00D62D76"/>
    <w:rsid w:val="00D63617"/>
    <w:rsid w:val="00D64BDE"/>
    <w:rsid w:val="00D64F0F"/>
    <w:rsid w:val="00D70A48"/>
    <w:rsid w:val="00D71D46"/>
    <w:rsid w:val="00D75E2D"/>
    <w:rsid w:val="00D77165"/>
    <w:rsid w:val="00D81C77"/>
    <w:rsid w:val="00D82A4B"/>
    <w:rsid w:val="00D86102"/>
    <w:rsid w:val="00D86182"/>
    <w:rsid w:val="00D924D1"/>
    <w:rsid w:val="00D92A1A"/>
    <w:rsid w:val="00D94EC5"/>
    <w:rsid w:val="00DA1300"/>
    <w:rsid w:val="00DA6026"/>
    <w:rsid w:val="00DA674A"/>
    <w:rsid w:val="00DB2AD6"/>
    <w:rsid w:val="00DB35FD"/>
    <w:rsid w:val="00DB3865"/>
    <w:rsid w:val="00DB3E66"/>
    <w:rsid w:val="00DB5D52"/>
    <w:rsid w:val="00DB5D59"/>
    <w:rsid w:val="00DC04AF"/>
    <w:rsid w:val="00DC12E7"/>
    <w:rsid w:val="00DC19C3"/>
    <w:rsid w:val="00DC4409"/>
    <w:rsid w:val="00DC5499"/>
    <w:rsid w:val="00DC59BF"/>
    <w:rsid w:val="00DC6593"/>
    <w:rsid w:val="00DC68E2"/>
    <w:rsid w:val="00DC7CBA"/>
    <w:rsid w:val="00DD0DA2"/>
    <w:rsid w:val="00DD37CF"/>
    <w:rsid w:val="00DD3AEF"/>
    <w:rsid w:val="00DD5ECF"/>
    <w:rsid w:val="00DD6C00"/>
    <w:rsid w:val="00DE3A17"/>
    <w:rsid w:val="00DE69DF"/>
    <w:rsid w:val="00DF0590"/>
    <w:rsid w:val="00DF1E7B"/>
    <w:rsid w:val="00DF3B7D"/>
    <w:rsid w:val="00DF5708"/>
    <w:rsid w:val="00E01844"/>
    <w:rsid w:val="00E02B62"/>
    <w:rsid w:val="00E06608"/>
    <w:rsid w:val="00E06A59"/>
    <w:rsid w:val="00E11E82"/>
    <w:rsid w:val="00E13A61"/>
    <w:rsid w:val="00E1436A"/>
    <w:rsid w:val="00E16218"/>
    <w:rsid w:val="00E16929"/>
    <w:rsid w:val="00E20D12"/>
    <w:rsid w:val="00E21A16"/>
    <w:rsid w:val="00E24B53"/>
    <w:rsid w:val="00E25719"/>
    <w:rsid w:val="00E2588C"/>
    <w:rsid w:val="00E37EFC"/>
    <w:rsid w:val="00E40763"/>
    <w:rsid w:val="00E40C82"/>
    <w:rsid w:val="00E41696"/>
    <w:rsid w:val="00E43218"/>
    <w:rsid w:val="00E43273"/>
    <w:rsid w:val="00E51636"/>
    <w:rsid w:val="00E52FEA"/>
    <w:rsid w:val="00E55625"/>
    <w:rsid w:val="00E5734A"/>
    <w:rsid w:val="00E57F3C"/>
    <w:rsid w:val="00E609B1"/>
    <w:rsid w:val="00E61988"/>
    <w:rsid w:val="00E63F48"/>
    <w:rsid w:val="00E65502"/>
    <w:rsid w:val="00E6589E"/>
    <w:rsid w:val="00E65FB5"/>
    <w:rsid w:val="00E70F0C"/>
    <w:rsid w:val="00E74646"/>
    <w:rsid w:val="00E74832"/>
    <w:rsid w:val="00E74960"/>
    <w:rsid w:val="00E74D24"/>
    <w:rsid w:val="00E75FB8"/>
    <w:rsid w:val="00E764DC"/>
    <w:rsid w:val="00E76DEE"/>
    <w:rsid w:val="00E8142F"/>
    <w:rsid w:val="00E82823"/>
    <w:rsid w:val="00E82914"/>
    <w:rsid w:val="00E840AB"/>
    <w:rsid w:val="00E86A99"/>
    <w:rsid w:val="00E879A9"/>
    <w:rsid w:val="00E87F89"/>
    <w:rsid w:val="00EA1A11"/>
    <w:rsid w:val="00EA747C"/>
    <w:rsid w:val="00EA7C17"/>
    <w:rsid w:val="00EB01B5"/>
    <w:rsid w:val="00EB26A3"/>
    <w:rsid w:val="00EB7D5A"/>
    <w:rsid w:val="00EC4E5B"/>
    <w:rsid w:val="00ED2EBF"/>
    <w:rsid w:val="00ED572D"/>
    <w:rsid w:val="00ED6509"/>
    <w:rsid w:val="00ED6FF1"/>
    <w:rsid w:val="00EE1AB1"/>
    <w:rsid w:val="00EE3677"/>
    <w:rsid w:val="00EE3FCD"/>
    <w:rsid w:val="00EE7622"/>
    <w:rsid w:val="00EE7C27"/>
    <w:rsid w:val="00EF269C"/>
    <w:rsid w:val="00EF60BC"/>
    <w:rsid w:val="00F0486F"/>
    <w:rsid w:val="00F0626A"/>
    <w:rsid w:val="00F15654"/>
    <w:rsid w:val="00F208C6"/>
    <w:rsid w:val="00F23E5D"/>
    <w:rsid w:val="00F24B70"/>
    <w:rsid w:val="00F273C3"/>
    <w:rsid w:val="00F27640"/>
    <w:rsid w:val="00F307FC"/>
    <w:rsid w:val="00F3106C"/>
    <w:rsid w:val="00F32135"/>
    <w:rsid w:val="00F3464B"/>
    <w:rsid w:val="00F3538E"/>
    <w:rsid w:val="00F37A81"/>
    <w:rsid w:val="00F406DE"/>
    <w:rsid w:val="00F45855"/>
    <w:rsid w:val="00F460CA"/>
    <w:rsid w:val="00F465DF"/>
    <w:rsid w:val="00F46F59"/>
    <w:rsid w:val="00F5068E"/>
    <w:rsid w:val="00F51E60"/>
    <w:rsid w:val="00F5427D"/>
    <w:rsid w:val="00F5593B"/>
    <w:rsid w:val="00F55C8C"/>
    <w:rsid w:val="00F57342"/>
    <w:rsid w:val="00F60C84"/>
    <w:rsid w:val="00F622C4"/>
    <w:rsid w:val="00F65038"/>
    <w:rsid w:val="00F66B0E"/>
    <w:rsid w:val="00F70300"/>
    <w:rsid w:val="00F717E1"/>
    <w:rsid w:val="00F7275D"/>
    <w:rsid w:val="00F72A5E"/>
    <w:rsid w:val="00F731FB"/>
    <w:rsid w:val="00F74878"/>
    <w:rsid w:val="00F75A36"/>
    <w:rsid w:val="00F77CFC"/>
    <w:rsid w:val="00F811FD"/>
    <w:rsid w:val="00F82A96"/>
    <w:rsid w:val="00F95C66"/>
    <w:rsid w:val="00FA3FC1"/>
    <w:rsid w:val="00FA4B6A"/>
    <w:rsid w:val="00FA613E"/>
    <w:rsid w:val="00FA6AE2"/>
    <w:rsid w:val="00FB096A"/>
    <w:rsid w:val="00FB2BE3"/>
    <w:rsid w:val="00FB32A9"/>
    <w:rsid w:val="00FB5FAB"/>
    <w:rsid w:val="00FB7BFC"/>
    <w:rsid w:val="00FC077A"/>
    <w:rsid w:val="00FC1F90"/>
    <w:rsid w:val="00FC2F18"/>
    <w:rsid w:val="00FC3F33"/>
    <w:rsid w:val="00FC4031"/>
    <w:rsid w:val="00FD42B2"/>
    <w:rsid w:val="00FD49B4"/>
    <w:rsid w:val="00FD62AC"/>
    <w:rsid w:val="00FD709D"/>
    <w:rsid w:val="00FE05F4"/>
    <w:rsid w:val="00FE071A"/>
    <w:rsid w:val="00FE123E"/>
    <w:rsid w:val="00FE362F"/>
    <w:rsid w:val="00FF01E8"/>
    <w:rsid w:val="00FF1383"/>
    <w:rsid w:val="00FF1BD3"/>
    <w:rsid w:val="00FF33F5"/>
    <w:rsid w:val="00FF67FB"/>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63851A"/>
  <w15:docId w15:val="{19F0BA05-4FDA-403D-8207-1AE616DD67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GB" w:eastAsia="en-US" w:bidi="ar-SA"/>
      </w:rPr>
    </w:rPrDefault>
    <w:pPrDefault>
      <w:pPr>
        <w:spacing w:after="200" w:line="276"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A2D1A"/>
    <w:pPr>
      <w:spacing w:line="480" w:lineRule="auto"/>
    </w:pPr>
    <w:rPr>
      <w:rFonts w:asciiTheme="majorBidi" w:hAnsiTheme="majorBidi" w:cstheme="majorBidi"/>
      <w:sz w:val="22"/>
      <w:szCs w:val="22"/>
    </w:rPr>
  </w:style>
  <w:style w:type="paragraph" w:styleId="Heading1">
    <w:name w:val="heading 1"/>
    <w:basedOn w:val="Normal"/>
    <w:next w:val="Normal"/>
    <w:link w:val="Heading1Char"/>
    <w:uiPriority w:val="9"/>
    <w:qFormat/>
    <w:rsid w:val="00FB7BFC"/>
    <w:pPr>
      <w:keepNext/>
      <w:outlineLvl w:val="0"/>
    </w:pPr>
    <w:rPr>
      <w:b/>
      <w:bCs/>
    </w:rPr>
  </w:style>
  <w:style w:type="paragraph" w:styleId="Heading2">
    <w:name w:val="heading 2"/>
    <w:basedOn w:val="Normal"/>
    <w:next w:val="Normal"/>
    <w:link w:val="Heading2Char"/>
    <w:uiPriority w:val="9"/>
    <w:unhideWhenUsed/>
    <w:qFormat/>
    <w:rsid w:val="00FB7BFC"/>
    <w:pPr>
      <w:keepNext/>
      <w:outlineLvl w:val="1"/>
    </w:pPr>
    <w:rPr>
      <w:b/>
      <w:bCs/>
      <w:i/>
      <w:iCs/>
    </w:rPr>
  </w:style>
  <w:style w:type="paragraph" w:styleId="Heading3">
    <w:name w:val="heading 3"/>
    <w:basedOn w:val="Normal"/>
    <w:next w:val="Normal"/>
    <w:link w:val="Heading3Char"/>
    <w:uiPriority w:val="9"/>
    <w:unhideWhenUsed/>
    <w:qFormat/>
    <w:rsid w:val="00862744"/>
    <w:pPr>
      <w:spacing w:after="0"/>
      <w:jc w:val="left"/>
      <w:outlineLvl w:val="2"/>
    </w:pPr>
    <w:rPr>
      <w:smallCaps/>
      <w:spacing w:val="5"/>
      <w:sz w:val="24"/>
      <w:szCs w:val="24"/>
    </w:rPr>
  </w:style>
  <w:style w:type="paragraph" w:styleId="Heading4">
    <w:name w:val="heading 4"/>
    <w:basedOn w:val="Normal"/>
    <w:next w:val="Normal"/>
    <w:link w:val="Heading4Char"/>
    <w:uiPriority w:val="9"/>
    <w:semiHidden/>
    <w:unhideWhenUsed/>
    <w:qFormat/>
    <w:rsid w:val="00862744"/>
    <w:pPr>
      <w:spacing w:after="0"/>
      <w:jc w:val="left"/>
      <w:outlineLvl w:val="3"/>
    </w:pPr>
    <w:rPr>
      <w:i/>
      <w:iCs/>
      <w:smallCaps/>
      <w:spacing w:val="10"/>
    </w:rPr>
  </w:style>
  <w:style w:type="paragraph" w:styleId="Heading5">
    <w:name w:val="heading 5"/>
    <w:basedOn w:val="Normal"/>
    <w:next w:val="Normal"/>
    <w:link w:val="Heading5Char"/>
    <w:uiPriority w:val="9"/>
    <w:semiHidden/>
    <w:unhideWhenUsed/>
    <w:qFormat/>
    <w:rsid w:val="00862744"/>
    <w:pPr>
      <w:spacing w:after="0"/>
      <w:jc w:val="left"/>
      <w:outlineLvl w:val="4"/>
    </w:pPr>
    <w:rPr>
      <w:smallCaps/>
      <w:color w:val="538135" w:themeColor="accent6" w:themeShade="BF"/>
      <w:spacing w:val="10"/>
    </w:rPr>
  </w:style>
  <w:style w:type="paragraph" w:styleId="Heading6">
    <w:name w:val="heading 6"/>
    <w:basedOn w:val="Normal"/>
    <w:next w:val="Normal"/>
    <w:link w:val="Heading6Char"/>
    <w:uiPriority w:val="9"/>
    <w:semiHidden/>
    <w:unhideWhenUsed/>
    <w:qFormat/>
    <w:rsid w:val="00862744"/>
    <w:pPr>
      <w:spacing w:after="0"/>
      <w:jc w:val="left"/>
      <w:outlineLvl w:val="5"/>
    </w:pPr>
    <w:rPr>
      <w:smallCaps/>
      <w:color w:val="70AD47" w:themeColor="accent6"/>
      <w:spacing w:val="5"/>
    </w:rPr>
  </w:style>
  <w:style w:type="paragraph" w:styleId="Heading7">
    <w:name w:val="heading 7"/>
    <w:basedOn w:val="Normal"/>
    <w:next w:val="Normal"/>
    <w:link w:val="Heading7Char"/>
    <w:uiPriority w:val="9"/>
    <w:semiHidden/>
    <w:unhideWhenUsed/>
    <w:qFormat/>
    <w:rsid w:val="00862744"/>
    <w:pPr>
      <w:spacing w:after="0"/>
      <w:jc w:val="left"/>
      <w:outlineLvl w:val="6"/>
    </w:pPr>
    <w:rPr>
      <w:b/>
      <w:bCs/>
      <w:smallCaps/>
      <w:color w:val="70AD47" w:themeColor="accent6"/>
      <w:spacing w:val="10"/>
    </w:rPr>
  </w:style>
  <w:style w:type="paragraph" w:styleId="Heading8">
    <w:name w:val="heading 8"/>
    <w:basedOn w:val="Normal"/>
    <w:next w:val="Normal"/>
    <w:link w:val="Heading8Char"/>
    <w:uiPriority w:val="9"/>
    <w:semiHidden/>
    <w:unhideWhenUsed/>
    <w:qFormat/>
    <w:rsid w:val="00862744"/>
    <w:pPr>
      <w:spacing w:after="0"/>
      <w:jc w:val="left"/>
      <w:outlineLvl w:val="7"/>
    </w:pPr>
    <w:rPr>
      <w:b/>
      <w:bCs/>
      <w:i/>
      <w:iCs/>
      <w:smallCaps/>
      <w:color w:val="538135" w:themeColor="accent6" w:themeShade="BF"/>
    </w:rPr>
  </w:style>
  <w:style w:type="paragraph" w:styleId="Heading9">
    <w:name w:val="heading 9"/>
    <w:basedOn w:val="Normal"/>
    <w:next w:val="Normal"/>
    <w:link w:val="Heading9Char"/>
    <w:uiPriority w:val="9"/>
    <w:semiHidden/>
    <w:unhideWhenUsed/>
    <w:qFormat/>
    <w:rsid w:val="00862744"/>
    <w:pPr>
      <w:spacing w:after="0"/>
      <w:jc w:val="left"/>
      <w:outlineLvl w:val="8"/>
    </w:pPr>
    <w:rPr>
      <w:b/>
      <w:bCs/>
      <w:i/>
      <w:iCs/>
      <w:smallCaps/>
      <w:color w:val="385623" w:themeColor="accent6"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62744"/>
    <w:pPr>
      <w:pBdr>
        <w:top w:val="single" w:sz="8" w:space="1" w:color="70AD47" w:themeColor="accent6"/>
      </w:pBdr>
      <w:spacing w:after="120" w:line="240" w:lineRule="auto"/>
      <w:jc w:val="right"/>
    </w:pPr>
    <w:rPr>
      <w:smallCaps/>
      <w:color w:val="262626" w:themeColor="text1" w:themeTint="D9"/>
      <w:sz w:val="52"/>
      <w:szCs w:val="52"/>
    </w:rPr>
  </w:style>
  <w:style w:type="character" w:customStyle="1" w:styleId="TitleChar">
    <w:name w:val="Title Char"/>
    <w:basedOn w:val="DefaultParagraphFont"/>
    <w:link w:val="Title"/>
    <w:uiPriority w:val="10"/>
    <w:rsid w:val="00862744"/>
    <w:rPr>
      <w:smallCaps/>
      <w:color w:val="262626" w:themeColor="text1" w:themeTint="D9"/>
      <w:sz w:val="52"/>
      <w:szCs w:val="52"/>
    </w:rPr>
  </w:style>
  <w:style w:type="character" w:customStyle="1" w:styleId="Heading1Char">
    <w:name w:val="Heading 1 Char"/>
    <w:basedOn w:val="DefaultParagraphFont"/>
    <w:link w:val="Heading1"/>
    <w:uiPriority w:val="9"/>
    <w:rsid w:val="00FB7BFC"/>
    <w:rPr>
      <w:rFonts w:asciiTheme="majorBidi" w:hAnsiTheme="majorBidi" w:cstheme="majorBidi"/>
      <w:b/>
      <w:bCs/>
      <w:sz w:val="22"/>
      <w:szCs w:val="22"/>
    </w:rPr>
  </w:style>
  <w:style w:type="character" w:customStyle="1" w:styleId="Heading2Char">
    <w:name w:val="Heading 2 Char"/>
    <w:basedOn w:val="DefaultParagraphFont"/>
    <w:link w:val="Heading2"/>
    <w:uiPriority w:val="9"/>
    <w:rsid w:val="00FB7BFC"/>
    <w:rPr>
      <w:rFonts w:asciiTheme="majorBidi" w:hAnsiTheme="majorBidi" w:cstheme="majorBidi"/>
      <w:b/>
      <w:bCs/>
      <w:i/>
      <w:iCs/>
      <w:sz w:val="22"/>
      <w:szCs w:val="22"/>
    </w:rPr>
  </w:style>
  <w:style w:type="character" w:customStyle="1" w:styleId="Heading3Char">
    <w:name w:val="Heading 3 Char"/>
    <w:basedOn w:val="DefaultParagraphFont"/>
    <w:link w:val="Heading3"/>
    <w:uiPriority w:val="9"/>
    <w:rsid w:val="00862744"/>
    <w:rPr>
      <w:smallCaps/>
      <w:spacing w:val="5"/>
      <w:sz w:val="24"/>
      <w:szCs w:val="24"/>
    </w:rPr>
  </w:style>
  <w:style w:type="character" w:customStyle="1" w:styleId="Heading4Char">
    <w:name w:val="Heading 4 Char"/>
    <w:basedOn w:val="DefaultParagraphFont"/>
    <w:link w:val="Heading4"/>
    <w:uiPriority w:val="9"/>
    <w:semiHidden/>
    <w:rsid w:val="00862744"/>
    <w:rPr>
      <w:i/>
      <w:iCs/>
      <w:smallCaps/>
      <w:spacing w:val="10"/>
      <w:sz w:val="22"/>
      <w:szCs w:val="22"/>
    </w:rPr>
  </w:style>
  <w:style w:type="character" w:customStyle="1" w:styleId="Heading5Char">
    <w:name w:val="Heading 5 Char"/>
    <w:basedOn w:val="DefaultParagraphFont"/>
    <w:link w:val="Heading5"/>
    <w:uiPriority w:val="9"/>
    <w:semiHidden/>
    <w:rsid w:val="00862744"/>
    <w:rPr>
      <w:smallCaps/>
      <w:color w:val="538135" w:themeColor="accent6" w:themeShade="BF"/>
      <w:spacing w:val="10"/>
      <w:sz w:val="22"/>
      <w:szCs w:val="22"/>
    </w:rPr>
  </w:style>
  <w:style w:type="character" w:customStyle="1" w:styleId="Heading6Char">
    <w:name w:val="Heading 6 Char"/>
    <w:basedOn w:val="DefaultParagraphFont"/>
    <w:link w:val="Heading6"/>
    <w:uiPriority w:val="9"/>
    <w:semiHidden/>
    <w:rsid w:val="00862744"/>
    <w:rPr>
      <w:smallCaps/>
      <w:color w:val="70AD47" w:themeColor="accent6"/>
      <w:spacing w:val="5"/>
      <w:sz w:val="22"/>
      <w:szCs w:val="22"/>
    </w:rPr>
  </w:style>
  <w:style w:type="character" w:customStyle="1" w:styleId="Heading7Char">
    <w:name w:val="Heading 7 Char"/>
    <w:basedOn w:val="DefaultParagraphFont"/>
    <w:link w:val="Heading7"/>
    <w:uiPriority w:val="9"/>
    <w:semiHidden/>
    <w:rsid w:val="00862744"/>
    <w:rPr>
      <w:b/>
      <w:bCs/>
      <w:smallCaps/>
      <w:color w:val="70AD47" w:themeColor="accent6"/>
      <w:spacing w:val="10"/>
    </w:rPr>
  </w:style>
  <w:style w:type="character" w:customStyle="1" w:styleId="Heading8Char">
    <w:name w:val="Heading 8 Char"/>
    <w:basedOn w:val="DefaultParagraphFont"/>
    <w:link w:val="Heading8"/>
    <w:uiPriority w:val="9"/>
    <w:semiHidden/>
    <w:rsid w:val="00862744"/>
    <w:rPr>
      <w:b/>
      <w:bCs/>
      <w:i/>
      <w:iCs/>
      <w:smallCaps/>
      <w:color w:val="538135" w:themeColor="accent6" w:themeShade="BF"/>
    </w:rPr>
  </w:style>
  <w:style w:type="character" w:customStyle="1" w:styleId="Heading9Char">
    <w:name w:val="Heading 9 Char"/>
    <w:basedOn w:val="DefaultParagraphFont"/>
    <w:link w:val="Heading9"/>
    <w:uiPriority w:val="9"/>
    <w:semiHidden/>
    <w:rsid w:val="00862744"/>
    <w:rPr>
      <w:b/>
      <w:bCs/>
      <w:i/>
      <w:iCs/>
      <w:smallCaps/>
      <w:color w:val="385623" w:themeColor="accent6" w:themeShade="80"/>
    </w:rPr>
  </w:style>
  <w:style w:type="paragraph" w:styleId="Caption">
    <w:name w:val="caption"/>
    <w:basedOn w:val="Normal"/>
    <w:next w:val="Normal"/>
    <w:uiPriority w:val="35"/>
    <w:unhideWhenUsed/>
    <w:qFormat/>
    <w:rsid w:val="00FC4031"/>
    <w:rPr>
      <w:bCs/>
      <w:i/>
      <w:sz w:val="16"/>
      <w:szCs w:val="16"/>
    </w:rPr>
  </w:style>
  <w:style w:type="paragraph" w:styleId="Subtitle">
    <w:name w:val="Subtitle"/>
    <w:basedOn w:val="Normal"/>
    <w:next w:val="Normal"/>
    <w:link w:val="SubtitleChar"/>
    <w:uiPriority w:val="11"/>
    <w:qFormat/>
    <w:rsid w:val="00862744"/>
    <w:pPr>
      <w:spacing w:after="720" w:line="240" w:lineRule="auto"/>
      <w:jc w:val="right"/>
    </w:pPr>
    <w:rPr>
      <w:rFonts w:asciiTheme="majorHAnsi" w:eastAsiaTheme="majorEastAsia" w:hAnsiTheme="majorHAnsi"/>
    </w:rPr>
  </w:style>
  <w:style w:type="character" w:customStyle="1" w:styleId="SubtitleChar">
    <w:name w:val="Subtitle Char"/>
    <w:basedOn w:val="DefaultParagraphFont"/>
    <w:link w:val="Subtitle"/>
    <w:uiPriority w:val="11"/>
    <w:rsid w:val="00862744"/>
    <w:rPr>
      <w:rFonts w:asciiTheme="majorHAnsi" w:eastAsiaTheme="majorEastAsia" w:hAnsiTheme="majorHAnsi" w:cstheme="majorBidi"/>
    </w:rPr>
  </w:style>
  <w:style w:type="character" w:styleId="Strong">
    <w:name w:val="Strong"/>
    <w:uiPriority w:val="22"/>
    <w:qFormat/>
    <w:rsid w:val="00862744"/>
    <w:rPr>
      <w:b/>
      <w:bCs/>
      <w:color w:val="70AD47" w:themeColor="accent6"/>
    </w:rPr>
  </w:style>
  <w:style w:type="character" w:styleId="Emphasis">
    <w:name w:val="Emphasis"/>
    <w:uiPriority w:val="20"/>
    <w:qFormat/>
    <w:rsid w:val="00862744"/>
    <w:rPr>
      <w:b/>
      <w:bCs/>
      <w:i/>
      <w:iCs/>
      <w:spacing w:val="10"/>
    </w:rPr>
  </w:style>
  <w:style w:type="paragraph" w:styleId="NoSpacing">
    <w:name w:val="No Spacing"/>
    <w:uiPriority w:val="1"/>
    <w:qFormat/>
    <w:rsid w:val="00862744"/>
    <w:pPr>
      <w:spacing w:after="0" w:line="240" w:lineRule="auto"/>
    </w:pPr>
  </w:style>
  <w:style w:type="paragraph" w:styleId="Quote">
    <w:name w:val="Quote"/>
    <w:basedOn w:val="Normal"/>
    <w:next w:val="Normal"/>
    <w:link w:val="QuoteChar"/>
    <w:uiPriority w:val="29"/>
    <w:qFormat/>
    <w:rsid w:val="00862744"/>
    <w:rPr>
      <w:i/>
      <w:iCs/>
    </w:rPr>
  </w:style>
  <w:style w:type="character" w:customStyle="1" w:styleId="QuoteChar">
    <w:name w:val="Quote Char"/>
    <w:basedOn w:val="DefaultParagraphFont"/>
    <w:link w:val="Quote"/>
    <w:uiPriority w:val="29"/>
    <w:rsid w:val="00862744"/>
    <w:rPr>
      <w:i/>
      <w:iCs/>
    </w:rPr>
  </w:style>
  <w:style w:type="paragraph" w:styleId="IntenseQuote">
    <w:name w:val="Intense Quote"/>
    <w:basedOn w:val="Normal"/>
    <w:next w:val="Normal"/>
    <w:link w:val="IntenseQuoteChar"/>
    <w:uiPriority w:val="30"/>
    <w:qFormat/>
    <w:rsid w:val="00862744"/>
    <w:pPr>
      <w:pBdr>
        <w:top w:val="single" w:sz="8" w:space="1" w:color="70AD47" w:themeColor="accent6"/>
      </w:pBdr>
      <w:spacing w:before="140" w:after="140"/>
      <w:ind w:left="1440" w:right="1440"/>
    </w:pPr>
    <w:rPr>
      <w:b/>
      <w:bCs/>
      <w:i/>
      <w:iCs/>
    </w:rPr>
  </w:style>
  <w:style w:type="character" w:customStyle="1" w:styleId="IntenseQuoteChar">
    <w:name w:val="Intense Quote Char"/>
    <w:basedOn w:val="DefaultParagraphFont"/>
    <w:link w:val="IntenseQuote"/>
    <w:uiPriority w:val="30"/>
    <w:rsid w:val="00862744"/>
    <w:rPr>
      <w:b/>
      <w:bCs/>
      <w:i/>
      <w:iCs/>
    </w:rPr>
  </w:style>
  <w:style w:type="character" w:styleId="SubtleEmphasis">
    <w:name w:val="Subtle Emphasis"/>
    <w:uiPriority w:val="19"/>
    <w:qFormat/>
    <w:rsid w:val="00862744"/>
    <w:rPr>
      <w:i/>
      <w:iCs/>
    </w:rPr>
  </w:style>
  <w:style w:type="character" w:styleId="IntenseEmphasis">
    <w:name w:val="Intense Emphasis"/>
    <w:uiPriority w:val="21"/>
    <w:qFormat/>
    <w:rsid w:val="00862744"/>
    <w:rPr>
      <w:b/>
      <w:bCs/>
      <w:i/>
      <w:iCs/>
      <w:color w:val="70AD47" w:themeColor="accent6"/>
      <w:spacing w:val="10"/>
    </w:rPr>
  </w:style>
  <w:style w:type="character" w:styleId="SubtleReference">
    <w:name w:val="Subtle Reference"/>
    <w:uiPriority w:val="31"/>
    <w:qFormat/>
    <w:rsid w:val="00862744"/>
    <w:rPr>
      <w:b/>
      <w:bCs/>
    </w:rPr>
  </w:style>
  <w:style w:type="character" w:styleId="IntenseReference">
    <w:name w:val="Intense Reference"/>
    <w:uiPriority w:val="32"/>
    <w:qFormat/>
    <w:rsid w:val="00862744"/>
    <w:rPr>
      <w:b/>
      <w:bCs/>
      <w:smallCaps/>
      <w:spacing w:val="5"/>
      <w:sz w:val="22"/>
      <w:szCs w:val="22"/>
      <w:u w:val="single"/>
    </w:rPr>
  </w:style>
  <w:style w:type="character" w:styleId="BookTitle">
    <w:name w:val="Book Title"/>
    <w:uiPriority w:val="33"/>
    <w:qFormat/>
    <w:rsid w:val="00862744"/>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862744"/>
    <w:pPr>
      <w:outlineLvl w:val="9"/>
    </w:pPr>
  </w:style>
  <w:style w:type="table" w:styleId="TableGrid">
    <w:name w:val="Table Grid"/>
    <w:basedOn w:val="TableNormal"/>
    <w:uiPriority w:val="39"/>
    <w:rsid w:val="00F811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31">
    <w:name w:val="Grid Table 4 - Accent 31"/>
    <w:basedOn w:val="TableNormal"/>
    <w:uiPriority w:val="49"/>
    <w:rsid w:val="00F811FD"/>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Hyperlink">
    <w:name w:val="Hyperlink"/>
    <w:basedOn w:val="DefaultParagraphFont"/>
    <w:uiPriority w:val="99"/>
    <w:unhideWhenUsed/>
    <w:rsid w:val="007E33F6"/>
    <w:rPr>
      <w:color w:val="0563C1" w:themeColor="hyperlink"/>
      <w:u w:val="single"/>
    </w:rPr>
  </w:style>
  <w:style w:type="character" w:styleId="FollowedHyperlink">
    <w:name w:val="FollowedHyperlink"/>
    <w:basedOn w:val="DefaultParagraphFont"/>
    <w:uiPriority w:val="99"/>
    <w:semiHidden/>
    <w:unhideWhenUsed/>
    <w:rsid w:val="00116635"/>
    <w:rPr>
      <w:color w:val="954F72" w:themeColor="followedHyperlink"/>
      <w:u w:val="single"/>
    </w:rPr>
  </w:style>
  <w:style w:type="character" w:styleId="PlaceholderText">
    <w:name w:val="Placeholder Text"/>
    <w:basedOn w:val="DefaultParagraphFont"/>
    <w:uiPriority w:val="99"/>
    <w:semiHidden/>
    <w:rsid w:val="00693879"/>
    <w:rPr>
      <w:color w:val="808080"/>
    </w:rPr>
  </w:style>
  <w:style w:type="paragraph" w:customStyle="1" w:styleId="EndNoteBibliographyTitle">
    <w:name w:val="EndNote Bibliography Title"/>
    <w:basedOn w:val="Normal"/>
    <w:link w:val="EndNoteBibliographyTitleChar"/>
    <w:rsid w:val="00A40AC7"/>
    <w:pPr>
      <w:spacing w:after="0"/>
      <w:jc w:val="center"/>
    </w:pPr>
    <w:rPr>
      <w:rFonts w:ascii="Calibri" w:hAnsi="Calibri" w:cs="Calibri"/>
      <w:noProof/>
      <w:sz w:val="20"/>
      <w:lang w:val="en-US"/>
    </w:rPr>
  </w:style>
  <w:style w:type="character" w:customStyle="1" w:styleId="EndNoteBibliographyTitleChar">
    <w:name w:val="EndNote Bibliography Title Char"/>
    <w:basedOn w:val="DefaultParagraphFont"/>
    <w:link w:val="EndNoteBibliographyTitle"/>
    <w:rsid w:val="00A40AC7"/>
    <w:rPr>
      <w:rFonts w:ascii="Calibri" w:hAnsi="Calibri" w:cs="Calibri"/>
      <w:noProof/>
      <w:szCs w:val="22"/>
      <w:lang w:val="en-US"/>
    </w:rPr>
  </w:style>
  <w:style w:type="paragraph" w:customStyle="1" w:styleId="EndNoteBibliography">
    <w:name w:val="EndNote Bibliography"/>
    <w:basedOn w:val="Normal"/>
    <w:link w:val="EndNoteBibliographyChar"/>
    <w:rsid w:val="00A40AC7"/>
    <w:pPr>
      <w:spacing w:line="240" w:lineRule="auto"/>
    </w:pPr>
    <w:rPr>
      <w:rFonts w:ascii="Calibri" w:hAnsi="Calibri" w:cs="Calibri"/>
      <w:noProof/>
      <w:sz w:val="20"/>
      <w:lang w:val="en-US"/>
    </w:rPr>
  </w:style>
  <w:style w:type="character" w:customStyle="1" w:styleId="EndNoteBibliographyChar">
    <w:name w:val="EndNote Bibliography Char"/>
    <w:basedOn w:val="DefaultParagraphFont"/>
    <w:link w:val="EndNoteBibliography"/>
    <w:rsid w:val="00A40AC7"/>
    <w:rPr>
      <w:rFonts w:ascii="Calibri" w:hAnsi="Calibri" w:cs="Calibri"/>
      <w:noProof/>
      <w:szCs w:val="22"/>
      <w:lang w:val="en-US"/>
    </w:rPr>
  </w:style>
  <w:style w:type="paragraph" w:styleId="BalloonText">
    <w:name w:val="Balloon Text"/>
    <w:basedOn w:val="Normal"/>
    <w:link w:val="BalloonTextChar"/>
    <w:uiPriority w:val="99"/>
    <w:semiHidden/>
    <w:unhideWhenUsed/>
    <w:rsid w:val="0047721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77219"/>
    <w:rPr>
      <w:rFonts w:ascii="Tahoma" w:hAnsi="Tahoma" w:cs="Tahoma"/>
      <w:sz w:val="16"/>
      <w:szCs w:val="16"/>
    </w:rPr>
  </w:style>
  <w:style w:type="paragraph" w:styleId="Revision">
    <w:name w:val="Revision"/>
    <w:hidden/>
    <w:uiPriority w:val="99"/>
    <w:semiHidden/>
    <w:rsid w:val="00E1436A"/>
    <w:pPr>
      <w:spacing w:after="0" w:line="240" w:lineRule="auto"/>
      <w:jc w:val="left"/>
    </w:pPr>
  </w:style>
  <w:style w:type="paragraph" w:styleId="ListParagraph">
    <w:name w:val="List Paragraph"/>
    <w:basedOn w:val="Normal"/>
    <w:uiPriority w:val="34"/>
    <w:qFormat/>
    <w:rsid w:val="003D5AD4"/>
    <w:pPr>
      <w:ind w:left="720"/>
      <w:contextualSpacing/>
    </w:pPr>
  </w:style>
  <w:style w:type="character" w:styleId="CommentReference">
    <w:name w:val="annotation reference"/>
    <w:basedOn w:val="DefaultParagraphFont"/>
    <w:uiPriority w:val="99"/>
    <w:semiHidden/>
    <w:unhideWhenUsed/>
    <w:rsid w:val="00235CF9"/>
    <w:rPr>
      <w:sz w:val="16"/>
      <w:szCs w:val="16"/>
    </w:rPr>
  </w:style>
  <w:style w:type="paragraph" w:styleId="CommentText">
    <w:name w:val="annotation text"/>
    <w:basedOn w:val="Normal"/>
    <w:link w:val="CommentTextChar"/>
    <w:uiPriority w:val="99"/>
    <w:semiHidden/>
    <w:unhideWhenUsed/>
    <w:rsid w:val="00235CF9"/>
    <w:pPr>
      <w:spacing w:line="240" w:lineRule="auto"/>
    </w:pPr>
  </w:style>
  <w:style w:type="character" w:customStyle="1" w:styleId="CommentTextChar">
    <w:name w:val="Comment Text Char"/>
    <w:basedOn w:val="DefaultParagraphFont"/>
    <w:link w:val="CommentText"/>
    <w:uiPriority w:val="99"/>
    <w:semiHidden/>
    <w:rsid w:val="00235CF9"/>
  </w:style>
  <w:style w:type="paragraph" w:styleId="CommentSubject">
    <w:name w:val="annotation subject"/>
    <w:basedOn w:val="CommentText"/>
    <w:next w:val="CommentText"/>
    <w:link w:val="CommentSubjectChar"/>
    <w:uiPriority w:val="99"/>
    <w:semiHidden/>
    <w:unhideWhenUsed/>
    <w:rsid w:val="00235CF9"/>
    <w:rPr>
      <w:b/>
      <w:bCs/>
    </w:rPr>
  </w:style>
  <w:style w:type="character" w:customStyle="1" w:styleId="CommentSubjectChar">
    <w:name w:val="Comment Subject Char"/>
    <w:basedOn w:val="CommentTextChar"/>
    <w:link w:val="CommentSubject"/>
    <w:uiPriority w:val="99"/>
    <w:semiHidden/>
    <w:rsid w:val="00235CF9"/>
    <w:rPr>
      <w:b/>
      <w:bCs/>
    </w:rPr>
  </w:style>
  <w:style w:type="table" w:customStyle="1" w:styleId="GridTable4-Accent311">
    <w:name w:val="Grid Table 4 - Accent 311"/>
    <w:basedOn w:val="TableNormal"/>
    <w:uiPriority w:val="49"/>
    <w:rsid w:val="005303BD"/>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7215536">
      <w:bodyDiv w:val="1"/>
      <w:marLeft w:val="0"/>
      <w:marRight w:val="0"/>
      <w:marTop w:val="0"/>
      <w:marBottom w:val="0"/>
      <w:divBdr>
        <w:top w:val="none" w:sz="0" w:space="0" w:color="auto"/>
        <w:left w:val="none" w:sz="0" w:space="0" w:color="auto"/>
        <w:bottom w:val="none" w:sz="0" w:space="0" w:color="auto"/>
        <w:right w:val="none" w:sz="0" w:space="0" w:color="auto"/>
      </w:divBdr>
    </w:div>
    <w:div w:id="382872605">
      <w:bodyDiv w:val="1"/>
      <w:marLeft w:val="0"/>
      <w:marRight w:val="0"/>
      <w:marTop w:val="0"/>
      <w:marBottom w:val="0"/>
      <w:divBdr>
        <w:top w:val="none" w:sz="0" w:space="0" w:color="auto"/>
        <w:left w:val="none" w:sz="0" w:space="0" w:color="auto"/>
        <w:bottom w:val="none" w:sz="0" w:space="0" w:color="auto"/>
        <w:right w:val="none" w:sz="0" w:space="0" w:color="auto"/>
      </w:divBdr>
    </w:div>
    <w:div w:id="6574587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jeremy-lange/CHI-Statistic" TargetMode="External"/><Relationship Id="rId13" Type="http://schemas.openxmlformats.org/officeDocument/2006/relationships/hyperlink" Target="https://github.com/kern-lab/shIC" TargetMode="External"/><Relationship Id="rId18" Type="http://schemas.openxmlformats.org/officeDocument/2006/relationships/image" Target="media/image4.tif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hyperlink" Target="https://github.com/yairf/SDS" TargetMode="External"/><Relationship Id="rId12" Type="http://schemas.openxmlformats.org/officeDocument/2006/relationships/hyperlink" Target="https://sourceforge.net/projects/evonet/" TargetMode="External"/><Relationship Id="rId17" Type="http://schemas.openxmlformats.org/officeDocument/2006/relationships/image" Target="media/image3.tiff"/><Relationship Id="rId2" Type="http://schemas.openxmlformats.org/officeDocument/2006/relationships/numbering" Target="numbering.xml"/><Relationship Id="rId16" Type="http://schemas.openxmlformats.org/officeDocument/2006/relationships/image" Target="media/image2.tif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http://www.nielsenlab.org/software/" TargetMode="External"/><Relationship Id="rId11" Type="http://schemas.openxmlformats.org/officeDocument/2006/relationships/hyperlink" Target="http://www.personal.psu.edu/mxd60/sf2.html" TargetMode="External"/><Relationship Id="rId5" Type="http://schemas.openxmlformats.org/officeDocument/2006/relationships/webSettings" Target="webSettings.xml"/><Relationship Id="rId15" Type="http://schemas.openxmlformats.org/officeDocument/2006/relationships/image" Target="media/image1.tiff"/><Relationship Id="rId10" Type="http://schemas.openxmlformats.org/officeDocument/2006/relationships/hyperlink" Target="http://blogs.cornell.edu/clarklabblog/clark-lab/software/" TargetMode="External"/><Relationship Id="rId19" Type="http://schemas.openxmlformats.org/officeDocument/2006/relationships/hyperlink" Target="https://www.R-project.org/" TargetMode="External"/><Relationship Id="rId4" Type="http://schemas.openxmlformats.org/officeDocument/2006/relationships/settings" Target="settings.xml"/><Relationship Id="rId9" Type="http://schemas.openxmlformats.org/officeDocument/2006/relationships/hyperlink" Target="http://acraaj.webs.uvigo.es/" TargetMode="External"/><Relationship Id="rId14" Type="http://schemas.openxmlformats.org/officeDocument/2006/relationships/hyperlink" Target="http://hsb.upf.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5F7ED9-E639-48D9-B66D-B9806D963E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1</TotalTime>
  <Pages>30</Pages>
  <Words>23984</Words>
  <Characters>136713</Characters>
  <Application>Microsoft Office Word</Application>
  <DocSecurity>0</DocSecurity>
  <Lines>1139</Lines>
  <Paragraphs>320</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603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orscroft C.</dc:creator>
  <cp:lastModifiedBy>Horscroft C.</cp:lastModifiedBy>
  <cp:revision>18</cp:revision>
  <cp:lastPrinted>2018-02-22T15:41:00Z</cp:lastPrinted>
  <dcterms:created xsi:type="dcterms:W3CDTF">2018-05-15T13:09:00Z</dcterms:created>
  <dcterms:modified xsi:type="dcterms:W3CDTF">2018-07-26T14:48:00Z</dcterms:modified>
</cp:coreProperties>
</file>